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C7125B" w14:textId="53DEEA15" w:rsidR="000A04FC" w:rsidRDefault="000A04FC" w:rsidP="000A04FC">
      <w:r>
        <w:t>Supplemental Information for</w:t>
      </w:r>
    </w:p>
    <w:p w14:paraId="2B60D094" w14:textId="77777777" w:rsidR="000A04FC" w:rsidRDefault="000A04FC" w:rsidP="000A04FC">
      <w:pPr>
        <w:jc w:val="center"/>
        <w:rPr>
          <w:b/>
          <w:bCs/>
        </w:rPr>
      </w:pPr>
    </w:p>
    <w:p w14:paraId="7EBFFA0F" w14:textId="48C5ADD4" w:rsidR="000A04FC" w:rsidRPr="00521C95" w:rsidRDefault="000A04FC" w:rsidP="000A04FC">
      <w:pPr>
        <w:jc w:val="center"/>
        <w:rPr>
          <w:b/>
          <w:bCs/>
          <w:sz w:val="28"/>
          <w:szCs w:val="28"/>
        </w:rPr>
      </w:pPr>
      <w:r w:rsidRPr="00521C95">
        <w:rPr>
          <w:b/>
          <w:bCs/>
          <w:sz w:val="28"/>
          <w:szCs w:val="28"/>
        </w:rPr>
        <w:t xml:space="preserve">Evaluation of MPA designs that protect highly mobile </w:t>
      </w:r>
      <w:r w:rsidR="008273E1">
        <w:rPr>
          <w:b/>
          <w:bCs/>
          <w:sz w:val="28"/>
          <w:szCs w:val="28"/>
        </w:rPr>
        <w:t>megafauna</w:t>
      </w:r>
      <w:r w:rsidRPr="00521C95">
        <w:rPr>
          <w:b/>
          <w:bCs/>
          <w:sz w:val="28"/>
          <w:szCs w:val="28"/>
        </w:rPr>
        <w:t xml:space="preserve"> now and under climate change scenarios</w:t>
      </w:r>
    </w:p>
    <w:p w14:paraId="37FBBF0F" w14:textId="3D0BE96F" w:rsidR="00B84FEA" w:rsidRPr="00482C94" w:rsidRDefault="00B84FEA" w:rsidP="00B84FEA">
      <w:pPr>
        <w:rPr>
          <w:vertAlign w:val="superscript"/>
        </w:rPr>
      </w:pPr>
      <w:r>
        <w:t>M. E. Gilmour</w:t>
      </w:r>
      <w:r>
        <w:rPr>
          <w:vertAlign w:val="superscript"/>
        </w:rPr>
        <w:t>1</w:t>
      </w:r>
      <w:r>
        <w:t>*, J. Adams</w:t>
      </w:r>
      <w:r>
        <w:rPr>
          <w:vertAlign w:val="superscript"/>
        </w:rPr>
        <w:t>1</w:t>
      </w:r>
      <w:r>
        <w:t>, B.A. Block</w:t>
      </w:r>
      <w:r>
        <w:rPr>
          <w:vertAlign w:val="superscript"/>
        </w:rPr>
        <w:t>2</w:t>
      </w:r>
      <w:r>
        <w:t>, J.E. Caselle</w:t>
      </w:r>
      <w:r>
        <w:rPr>
          <w:vertAlign w:val="superscript"/>
        </w:rPr>
        <w:t>3</w:t>
      </w:r>
      <w:r>
        <w:t>, A.M. Friedlander</w:t>
      </w:r>
      <w:r>
        <w:rPr>
          <w:vertAlign w:val="superscript"/>
        </w:rPr>
        <w:t>4,5</w:t>
      </w:r>
      <w:r>
        <w:t>, E.T. Game</w:t>
      </w:r>
      <w:r>
        <w:rPr>
          <w:vertAlign w:val="superscript"/>
        </w:rPr>
        <w:t>6</w:t>
      </w:r>
      <w:r>
        <w:t>, E.L. Hazen</w:t>
      </w:r>
      <w:r>
        <w:rPr>
          <w:vertAlign w:val="superscript"/>
        </w:rPr>
        <w:t>7</w:t>
      </w:r>
      <w:r>
        <w:t>, N.D. Holmes</w:t>
      </w:r>
      <w:r>
        <w:rPr>
          <w:vertAlign w:val="superscript"/>
        </w:rPr>
        <w:t>8</w:t>
      </w:r>
      <w:r>
        <w:t>, K.D. Lafferty</w:t>
      </w:r>
      <w:r>
        <w:rPr>
          <w:vertAlign w:val="superscript"/>
        </w:rPr>
        <w:t>3</w:t>
      </w:r>
      <w:r>
        <w:t>, S.M. Maxwell</w:t>
      </w:r>
      <w:r>
        <w:rPr>
          <w:vertAlign w:val="superscript"/>
        </w:rPr>
        <w:t>9</w:t>
      </w:r>
      <w:r>
        <w:t>, D.J. McCauley</w:t>
      </w:r>
      <w:r>
        <w:rPr>
          <w:vertAlign w:val="superscript"/>
        </w:rPr>
        <w:t>3</w:t>
      </w:r>
      <w:r>
        <w:t>, E.M. Oleson</w:t>
      </w:r>
      <w:r>
        <w:rPr>
          <w:vertAlign w:val="superscript"/>
        </w:rPr>
        <w:t>10</w:t>
      </w:r>
      <w:r>
        <w:t>, K. Pollock</w:t>
      </w:r>
      <w:r>
        <w:rPr>
          <w:vertAlign w:val="superscript"/>
        </w:rPr>
        <w:t>11</w:t>
      </w:r>
      <w:r>
        <w:t>, S.A. Shaffer</w:t>
      </w:r>
      <w:r>
        <w:rPr>
          <w:vertAlign w:val="superscript"/>
        </w:rPr>
        <w:t>12</w:t>
      </w:r>
      <w:r>
        <w:t>, N.H. Wolff</w:t>
      </w:r>
      <w:r>
        <w:rPr>
          <w:vertAlign w:val="superscript"/>
        </w:rPr>
        <w:t>13</w:t>
      </w:r>
      <w:r>
        <w:t>, A. Wegmann</w:t>
      </w:r>
      <w:r>
        <w:rPr>
          <w:vertAlign w:val="superscript"/>
        </w:rPr>
        <w:t>8</w:t>
      </w:r>
    </w:p>
    <w:p w14:paraId="4FDD6C41" w14:textId="77777777" w:rsidR="00B84FEA" w:rsidRDefault="00B84FEA" w:rsidP="00B84FEA">
      <w:pPr>
        <w:rPr>
          <w:vertAlign w:val="superscript"/>
        </w:rPr>
      </w:pPr>
    </w:p>
    <w:p w14:paraId="7C8ED03A" w14:textId="4780D8AB" w:rsidR="00B84FEA" w:rsidRDefault="00B84FEA" w:rsidP="00B84FEA">
      <w:pPr>
        <w:spacing w:line="240" w:lineRule="auto"/>
      </w:pPr>
      <w:r>
        <w:rPr>
          <w:vertAlign w:val="superscript"/>
        </w:rPr>
        <w:t>1</w:t>
      </w:r>
      <w:r>
        <w:t xml:space="preserve"> U</w:t>
      </w:r>
      <w:r w:rsidR="002F0E27">
        <w:t>.</w:t>
      </w:r>
      <w:r>
        <w:t>S</w:t>
      </w:r>
      <w:r w:rsidR="002F0E27">
        <w:t>.</w:t>
      </w:r>
      <w:r>
        <w:t xml:space="preserve"> Geological Survey, Western Ecological Research Center, Santa Cruz Field Station, Santa Cruz, California 95060 USA</w:t>
      </w:r>
    </w:p>
    <w:p w14:paraId="0DD74060" w14:textId="77777777" w:rsidR="00B84FEA" w:rsidRDefault="00B84FEA" w:rsidP="00B84FEA">
      <w:pPr>
        <w:spacing w:line="240" w:lineRule="auto"/>
      </w:pPr>
      <w:r>
        <w:rPr>
          <w:vertAlign w:val="superscript"/>
        </w:rPr>
        <w:t>2</w:t>
      </w:r>
      <w:r>
        <w:t xml:space="preserve"> Hopkins Marine Station, Stanford University, Pacific Grove, California 93950 USA</w:t>
      </w:r>
    </w:p>
    <w:p w14:paraId="15CD6DBB" w14:textId="4BD57503" w:rsidR="00B84FEA" w:rsidRDefault="00B84FEA" w:rsidP="00B84FEA">
      <w:pPr>
        <w:spacing w:line="240" w:lineRule="auto"/>
      </w:pPr>
      <w:r>
        <w:rPr>
          <w:vertAlign w:val="superscript"/>
        </w:rPr>
        <w:t>3</w:t>
      </w:r>
      <w:r>
        <w:t xml:space="preserve"> </w:t>
      </w:r>
      <w:r w:rsidR="002F0E27">
        <w:t xml:space="preserve">U.S. Geological Survey, Western Ecological Research Center, Santa Barbara Field Station C/o </w:t>
      </w:r>
      <w:r>
        <w:t>Marine Science Institute, University of California, Santa Barbara, Santa Barbara, California 93106 USA</w:t>
      </w:r>
    </w:p>
    <w:p w14:paraId="04F76405" w14:textId="77777777" w:rsidR="00B84FEA" w:rsidRDefault="00B84FEA" w:rsidP="00B84FEA">
      <w:pPr>
        <w:spacing w:line="240" w:lineRule="auto"/>
      </w:pPr>
      <w:r>
        <w:rPr>
          <w:vertAlign w:val="superscript"/>
        </w:rPr>
        <w:t>4</w:t>
      </w:r>
      <w:r>
        <w:t xml:space="preserve"> Pristine Seas, National Geographic Society, Washington, DC 20036 USA</w:t>
      </w:r>
    </w:p>
    <w:p w14:paraId="06B0D0A4" w14:textId="77777777" w:rsidR="00520ABF" w:rsidRDefault="00B84FEA" w:rsidP="00B84FEA">
      <w:pPr>
        <w:spacing w:line="240" w:lineRule="auto"/>
      </w:pPr>
      <w:r w:rsidRPr="00D652B5">
        <w:rPr>
          <w:vertAlign w:val="superscript"/>
        </w:rPr>
        <w:t>5</w:t>
      </w:r>
      <w:r>
        <w:t xml:space="preserve"> </w:t>
      </w:r>
      <w:r w:rsidRPr="00D652B5">
        <w:t>Hawai</w:t>
      </w:r>
      <w:r w:rsidR="00520ABF">
        <w:t>ʻ</w:t>
      </w:r>
      <w:r w:rsidRPr="00D652B5">
        <w:t>i Institute of Marine Biology, University of Hawai</w:t>
      </w:r>
      <w:r w:rsidR="00520ABF">
        <w:t>ʻ</w:t>
      </w:r>
      <w:r w:rsidRPr="00D652B5">
        <w:t>i, Kāneʻohe, Hawai</w:t>
      </w:r>
      <w:r w:rsidR="00520ABF">
        <w:t>ʻ</w:t>
      </w:r>
      <w:r w:rsidRPr="00D652B5">
        <w:t>i, USA</w:t>
      </w:r>
    </w:p>
    <w:p w14:paraId="21C4D96D" w14:textId="17C1F3C0" w:rsidR="00B84FEA" w:rsidRDefault="00B84FEA" w:rsidP="00B84FEA">
      <w:pPr>
        <w:spacing w:line="240" w:lineRule="auto"/>
      </w:pPr>
      <w:r>
        <w:rPr>
          <w:vertAlign w:val="superscript"/>
        </w:rPr>
        <w:t>6</w:t>
      </w:r>
      <w:r>
        <w:t xml:space="preserve"> The Nature Conservancy, South Brisbane, Queensland 4101 Australia</w:t>
      </w:r>
    </w:p>
    <w:p w14:paraId="17D5FAA0" w14:textId="77777777" w:rsidR="00B84FEA" w:rsidRDefault="00B84FEA" w:rsidP="00B84FEA">
      <w:pPr>
        <w:spacing w:line="240" w:lineRule="auto"/>
      </w:pPr>
      <w:r>
        <w:rPr>
          <w:vertAlign w:val="superscript"/>
        </w:rPr>
        <w:t>7</w:t>
      </w:r>
      <w:r>
        <w:t xml:space="preserve"> Environmental Research Division, Southwest Fisheries Science Center, National Oceanic and Atmospheric Administration, Monterey, California 93943 USA</w:t>
      </w:r>
    </w:p>
    <w:p w14:paraId="06FC7F4E" w14:textId="71D39307" w:rsidR="00B84FEA" w:rsidRDefault="00B84FEA" w:rsidP="00B84FEA">
      <w:pPr>
        <w:spacing w:line="240" w:lineRule="auto"/>
      </w:pPr>
      <w:r>
        <w:rPr>
          <w:vertAlign w:val="superscript"/>
        </w:rPr>
        <w:t>8</w:t>
      </w:r>
      <w:r>
        <w:t xml:space="preserve"> The Nature Conservancy, Sacramento, California 95811 USA</w:t>
      </w:r>
    </w:p>
    <w:p w14:paraId="1FAC8923" w14:textId="77777777" w:rsidR="00B84FEA" w:rsidRPr="00936566" w:rsidRDefault="00B84FEA" w:rsidP="00B84FEA">
      <w:pPr>
        <w:spacing w:line="240" w:lineRule="auto"/>
      </w:pPr>
      <w:r>
        <w:rPr>
          <w:vertAlign w:val="superscript"/>
        </w:rPr>
        <w:t>9</w:t>
      </w:r>
      <w:r>
        <w:t xml:space="preserve"> </w:t>
      </w:r>
      <w:r w:rsidRPr="00A90562">
        <w:t>School of Interdisciplinary Arts and Sciences, University of Washington, Bothell, W</w:t>
      </w:r>
      <w:r>
        <w:t>ashington</w:t>
      </w:r>
      <w:r w:rsidRPr="00A90562">
        <w:t xml:space="preserve"> 98011 USA</w:t>
      </w:r>
    </w:p>
    <w:p w14:paraId="3915C73A" w14:textId="5241767D" w:rsidR="00B84FEA" w:rsidRDefault="00B84FEA" w:rsidP="00B84FEA">
      <w:pPr>
        <w:spacing w:line="240" w:lineRule="auto"/>
      </w:pPr>
      <w:r>
        <w:rPr>
          <w:vertAlign w:val="superscript"/>
        </w:rPr>
        <w:t>10</w:t>
      </w:r>
      <w:r>
        <w:t xml:space="preserve"> Pacific Islands Fisheries Science Center, National Oceanic and Atmospheric Administration, Honolulu, Hawai</w:t>
      </w:r>
      <w:r w:rsidR="00D360DA">
        <w:t>ʻ</w:t>
      </w:r>
      <w:r>
        <w:t>i 96818 USA</w:t>
      </w:r>
    </w:p>
    <w:p w14:paraId="1388C8CD" w14:textId="62AE746E" w:rsidR="00B84FEA" w:rsidRDefault="00B84FEA" w:rsidP="00B84FEA">
      <w:pPr>
        <w:spacing w:line="240" w:lineRule="auto"/>
      </w:pPr>
      <w:r>
        <w:rPr>
          <w:vertAlign w:val="superscript"/>
        </w:rPr>
        <w:t>11</w:t>
      </w:r>
      <w:r>
        <w:t xml:space="preserve"> The Nature Conservancy, Honolulu, Hawai</w:t>
      </w:r>
      <w:r w:rsidR="00D360DA">
        <w:t>ʻ</w:t>
      </w:r>
      <w:r>
        <w:t>i 96817 USA</w:t>
      </w:r>
    </w:p>
    <w:p w14:paraId="018C13F4" w14:textId="77777777" w:rsidR="00B84FEA" w:rsidRDefault="00B84FEA" w:rsidP="00B84FEA">
      <w:pPr>
        <w:spacing w:line="240" w:lineRule="auto"/>
      </w:pPr>
      <w:r>
        <w:rPr>
          <w:vertAlign w:val="superscript"/>
        </w:rPr>
        <w:t>12</w:t>
      </w:r>
      <w:r>
        <w:t xml:space="preserve"> Department of Biological Sciences, San Jose State University, San Jose, California 95192 USA</w:t>
      </w:r>
    </w:p>
    <w:p w14:paraId="75E622F2" w14:textId="77777777" w:rsidR="00B84FEA" w:rsidRDefault="00B84FEA" w:rsidP="00B84FEA">
      <w:pPr>
        <w:spacing w:line="240" w:lineRule="auto"/>
      </w:pPr>
      <w:r>
        <w:rPr>
          <w:vertAlign w:val="superscript"/>
        </w:rPr>
        <w:t>13</w:t>
      </w:r>
      <w:r>
        <w:t xml:space="preserve"> The Nature Conservancy, Brunswick, Maine 04011 USA</w:t>
      </w:r>
    </w:p>
    <w:p w14:paraId="7A459AC1" w14:textId="77777777" w:rsidR="000A04FC" w:rsidRDefault="000A04FC" w:rsidP="000A04FC">
      <w:pPr>
        <w:rPr>
          <w:vertAlign w:val="superscript"/>
        </w:rPr>
      </w:pPr>
    </w:p>
    <w:p w14:paraId="3C14A8FA" w14:textId="46AF67CD" w:rsidR="000A04FC" w:rsidRDefault="000A04FC" w:rsidP="000A04FC">
      <w:r>
        <w:t xml:space="preserve">* Corresponding author: </w:t>
      </w:r>
      <w:r w:rsidR="00F11C21" w:rsidRPr="00F11C21">
        <w:t>mgilmour@usgs.gov</w:t>
      </w:r>
    </w:p>
    <w:p w14:paraId="7B34D3AF" w14:textId="71D170D4" w:rsidR="00F11C21" w:rsidRDefault="00F11C21" w:rsidP="000A04FC"/>
    <w:p w14:paraId="0AE26736" w14:textId="57B537CD" w:rsidR="00F11C21" w:rsidRPr="00DB79CE" w:rsidRDefault="004B7E29" w:rsidP="000A04FC">
      <w:pPr>
        <w:rPr>
          <w:b/>
          <w:bCs/>
        </w:rPr>
      </w:pPr>
      <w:r>
        <w:rPr>
          <w:b/>
          <w:bCs/>
        </w:rPr>
        <w:t>This document</w:t>
      </w:r>
      <w:r w:rsidR="00F11C21" w:rsidRPr="00DB79CE">
        <w:rPr>
          <w:b/>
          <w:bCs/>
        </w:rPr>
        <w:t xml:space="preserve"> contains:</w:t>
      </w:r>
    </w:p>
    <w:p w14:paraId="5DC8BD62" w14:textId="265CD6A1" w:rsidR="00F11C21" w:rsidRDefault="008912CE" w:rsidP="000A04FC">
      <w:r>
        <w:t>Number of pages: 31</w:t>
      </w:r>
    </w:p>
    <w:p w14:paraId="5FC98199" w14:textId="0063286C" w:rsidR="000A04FC" w:rsidRPr="008912CE" w:rsidRDefault="000A04FC" w:rsidP="000A04FC">
      <w:pPr>
        <w:sectPr w:rsidR="000A04FC" w:rsidRPr="008912CE" w:rsidSect="00AD69DA">
          <w:footerReference w:type="default" r:id="rId7"/>
          <w:pgSz w:w="12240" w:h="15840"/>
          <w:pgMar w:top="1440" w:right="1440" w:bottom="1440" w:left="1440" w:header="720" w:footer="720" w:gutter="0"/>
          <w:lnNumType w:countBy="1" w:restart="continuous"/>
          <w:cols w:space="720"/>
          <w:docGrid w:linePitch="360"/>
        </w:sectPr>
      </w:pPr>
      <w:r w:rsidRPr="008912CE">
        <w:t>Appendix A: Species ecologies</w:t>
      </w:r>
    </w:p>
    <w:p w14:paraId="293F7460" w14:textId="5DFD8707" w:rsidR="000A04FC" w:rsidRDefault="000A04FC" w:rsidP="000A04FC">
      <w:pPr>
        <w:pStyle w:val="Heading1"/>
      </w:pPr>
      <w:r>
        <w:lastRenderedPageBreak/>
        <w:t>Appendix A: Species ecologies</w:t>
      </w:r>
    </w:p>
    <w:p w14:paraId="02604FDC" w14:textId="5A4B567E" w:rsidR="000A04FC" w:rsidRDefault="000A04FC" w:rsidP="000A04FC">
      <w:pPr>
        <w:pStyle w:val="Heading2"/>
      </w:pPr>
      <w:r>
        <w:t>1. Reef manta ray</w:t>
      </w:r>
    </w:p>
    <w:p w14:paraId="43E45B40" w14:textId="6668FD83" w:rsidR="000A04FC" w:rsidRPr="00BF1283" w:rsidRDefault="000A04FC" w:rsidP="000A04FC">
      <w:pPr>
        <w:pStyle w:val="Heading3"/>
        <w:spacing w:line="360" w:lineRule="auto"/>
        <w:contextualSpacing/>
      </w:pPr>
      <w:r>
        <w:t>1.1 Habitat</w:t>
      </w:r>
    </w:p>
    <w:p w14:paraId="2A8D862A" w14:textId="1757DD9E" w:rsidR="000A04FC" w:rsidRDefault="000A04FC" w:rsidP="000A04FC">
      <w:pPr>
        <w:spacing w:line="360" w:lineRule="auto"/>
        <w:contextualSpacing/>
      </w:pPr>
      <w:r>
        <w:t>Reef manta rays use nearshore habitats for foraging and to interact with cleaner fishes. High marine and terrestrial productivity within lagoons and reefs support important foraging habitats including atoll c</w:t>
      </w:r>
      <w:r w:rsidRPr="00EA196D">
        <w:t>oastline</w:t>
      </w:r>
      <w:r>
        <w:t>s where h</w:t>
      </w:r>
      <w:r w:rsidRPr="00EA196D">
        <w:t>igh terrestrial productivity contribute</w:t>
      </w:r>
      <w:r>
        <w:t>s</w:t>
      </w:r>
      <w:r w:rsidRPr="00EA196D">
        <w:t xml:space="preserve"> to </w:t>
      </w:r>
      <w:r>
        <w:t xml:space="preserve">greater </w:t>
      </w:r>
      <w:r w:rsidRPr="00EA196D">
        <w:t>local zooplankton biomass</w:t>
      </w:r>
      <w:r>
        <w:t xml:space="preserve"> </w:t>
      </w:r>
      <w:r w:rsidR="00472108">
        <w:t xml:space="preserve">at Palmyra </w:t>
      </w:r>
      <w:r>
        <w:fldChar w:fldCharType="begin"/>
      </w:r>
      <w:r>
        <w:instrText xml:space="preserve"> ADDIN ZOTERO_ITEM CSL_CITATION {"citationID":"IOZ8LtNn","properties":{"formattedCitation":"(McCauley et al., 2012)","plainCitation":"(McCauley et al., 2012)","noteIndex":0},"citationItems":[{"id":330,"uris":["http://zotero.org/groups/2526645/items/S3TL9GC6"],"uri":["http://zotero.org/groups/2526645/items/S3TL9GC6"],"itemData":{"id":330,"type":"article-journal","container-title":"Scientific Reports","DOI":"10.1038/srep00409","ISSN":"2045-2322","issue":"1","journalAbbreviation":"Sci Rep","language":"en","page":"409","source":"DOI.org (Crossref)","title":"From wing to wing: the persistence of long ecological interaction chains in less-disturbed ecosystems","title-short":"From wing to wing","URL":"http://www.nature.com/articles/srep00409","volume":"2","author":[{"family":"McCauley","given":"Douglas J."},{"family":"DeSalles","given":"Paul A."},{"family":"Young","given":"Hillary S."},{"family":"Dunbar","given":"Robert B."},{"family":"Dirzo","given":"Rodolfo"},{"family":"Mills","given":"Matthew M."},{"family":"Micheli","given":"Fiorenza"}],"accessed":{"date-parts":[["2020",6,30]]},"issued":{"date-parts":[["2012",12]]}}}],"schema":"https://github.com/citation-style-language/schema/raw/master/csl-citation.json"} </w:instrText>
      </w:r>
      <w:r>
        <w:fldChar w:fldCharType="separate"/>
      </w:r>
      <w:r w:rsidRPr="000A04FC">
        <w:rPr>
          <w:rFonts w:ascii="Calibri" w:hAnsi="Calibri" w:cs="Calibri"/>
        </w:rPr>
        <w:t>(McCauley et al., 2012)</w:t>
      </w:r>
      <w:r>
        <w:fldChar w:fldCharType="end"/>
      </w:r>
      <w:r w:rsidRPr="00EA196D">
        <w:t xml:space="preserve">. </w:t>
      </w:r>
      <w:r>
        <w:t>Similarly, m</w:t>
      </w:r>
      <w:r w:rsidRPr="00EA196D">
        <w:t>anta rays</w:t>
      </w:r>
      <w:r>
        <w:t xml:space="preserve"> forage and visit</w:t>
      </w:r>
      <w:r w:rsidRPr="00EA196D">
        <w:t xml:space="preserve"> cleaning stations</w:t>
      </w:r>
      <w:r>
        <w:t xml:space="preserve"> in </w:t>
      </w:r>
      <w:r w:rsidRPr="00EA196D">
        <w:t xml:space="preserve">areas with </w:t>
      </w:r>
      <w:r>
        <w:t xml:space="preserve">relatively greater </w:t>
      </w:r>
      <w:r w:rsidRPr="00EA196D">
        <w:t>chlorophyll-</w:t>
      </w:r>
      <w:r w:rsidRPr="009B4310">
        <w:rPr>
          <w:i/>
          <w:iCs/>
        </w:rPr>
        <w:t>a</w:t>
      </w:r>
      <w:r w:rsidRPr="00EA196D">
        <w:t xml:space="preserve"> concentrations </w:t>
      </w:r>
      <w:r w:rsidR="00D2283A">
        <w:t xml:space="preserve">in other regions </w:t>
      </w:r>
      <w:r>
        <w:fldChar w:fldCharType="begin"/>
      </w:r>
      <w:r>
        <w:instrText xml:space="preserve"> ADDIN ZOTERO_ITEM CSL_CITATION {"citationID":"kYRYz4ml","properties":{"formattedCitation":"(0.3 mg m\\super -3\\nosupersub{}, Anderson et al., 2011; Jaine et al., 2012)","plainCitation":"(0.3 mg m-3, Anderson et al., 2011; Jaine et al., 2012)","noteIndex":0},"citationItems":[{"id":352,"uris":["http://zotero.org/groups/2526645/items/IJG2V8SZ"],"uri":["http://zotero.org/groups/2526645/items/IJG2V8SZ"],"itemData":{"id":352,"type":"article-journal","abstract":"The Republic of Maldives in the central Indian Ocean is home to large numbers of manta rays, Manta alfredi. They are known to undertake seasonal migrations within the Maldives, but these movements have not been well documented. The aims of this study were to map the seasonal distribution of manta rays within the Maldives, and to provide some indications of the physical and biological oceanographic processes affecting their distribution. The seasonal distribution of mantas was determined from a national survey of ﬁshermen, interviews with experienced divers and personal observations. The data demonstrate that the distribution of mantas is strongly inﬂuenced by the seasonally reversing monsoon currents. Mantas occur on the downstream sides of the atolls, and are rare on the upstream sides, switching sides biannually as the monsoon currents change direction. These seasonally alternating currents are driven by monsoon winds which also alternate according to the season, and bring clear oceanic water to the upstream sides of the atolls. As the currents pass over the Maldives ridge, nutrient-rich waters are lifted to the surface, promoting phytoplankton blooms (as demonstrated by the distribution of chlorophyll-a) on the downstream sides of the atolls. This manifestation of the island mass effect supports an abundance of zooplankton, which in turn supports the manta rays.","container-title":"Fisheries Oceanography","DOI":"10.1111/j.1365-2419.2011.00571.x","ISSN":"10546006","issue":"2","language":"en","page":"104-113","source":"DOI.org (Crossref)","title":"From monsoons to mantas: seasonal distribution of Manta alfredi in the Maldives","title-short":"From monsoons to mantas","URL":"http://doi.wiley.com/10.1111/j.1365-2419.2011.00571.x","volume":"20","author":[{"family":"Anderson","given":"R. Charles"},{"family":"Adam","given":"M. Shiham"},{"family":"Goes","given":"Joaquim I."}],"accessed":{"date-parts":[["2020",6,30]]},"issued":{"date-parts":[["2011",3]]}},"prefix":"0.3 mg m&lt;sup&gt;-3&lt;/sup&gt;,"},{"id":354,"uris":["http://zotero.org/groups/2526645/items/TZNZ7KRV"],"uri":["http://zotero.org/groups/2526645/items/TZNZ7KRV"],"itemData":{"id":354,"type":"article-journal","abstract":"Manta rays Manta alfredi are present all year round at Lady Elliot Island (LEI) in the southern Great Barrier Reef, Australia, with peaks in abundance during autumn and winter. Drivers influencing these fluctuations in abundance of M. alfredi at the site remain uncertain. Based on daily count, behavioural, weather and oceanographic data collected over a three-year period, this study examined the link between the relative number of sightings of manta rays at LEI, the biophysical environment, and the habitat use of individuals around the LEI reef using generalised additive models. The response variable in each of the three generalised additive models was number of sightings (per trip at sea) of cruising, cleaning or foraging M. alfredi. We used a set of eleven temporal, meteorological, biological, oceanographic and lunar predictor variables. Results for cruising, cleaning and foraging M. alfredi explained 27.5%, 32.8% and 36.3% of the deviance observed in the respective models and highlighted five predictors (year, day of year, wind speed, chlorophyll-a concentration and fraction of moon illuminated) as common influences to the three models. There were more manta rays at LEI in autumn and winter, slower wind speeds, higher productivity, and around the new and full moon. The winter peak in sightings of foraging M. alfredi was found to precede peaks in cleaning and cruising activity around the LEI reef, which suggests that enhanced food availability may be a principal driver for this seasonal aggregation. A spatial analysis of behavioural observations highlighted several sites around the LEI reef as ‘multi-purpose’ areas where cleaning and foraging activities commonly occur, while the southern end of the reef is primarily a foraging area. The use of extensive citizen science datasets, such as those collected by dive operators in this study, is encouraged as they can provide valuable insights into a species’ ecology.","container-title":"PLoS ONE","DOI":"10.1371/journal.pone.0046170","ISSN":"1932-6203","issue":"10","journalAbbreviation":"PLoS ONE","language":"en","page":"e46170","source":"DOI.org (Crossref)","title":"When Giants Turn Up: Sighting Trends, Environmental Influences and Habitat Use of the Manta Ray Manta alfredi at a Coral Reef","title-short":"When Giants Turn Up","URL":"https://dx.plos.org/10.1371/journal.pone.0046170","volume":"7","author":[{"family":"Jaine","given":"Fabrice R. A."},{"family":"Couturier","given":"Lydie I. E."},{"family":"Weeks","given":"Scarla J."},{"family":"Townsend","given":"Kathy A."},{"family":"Bennett","given":"Michael B."},{"family":"Fiora","given":"Kym"},{"family":"Richardson","given":"Anthony J."}],"accessed":{"date-parts":[["2020",6,30]]},"issued":{"date-parts":[["2012",10,3]]}}}],"schema":"https://github.com/citation-style-language/schema/raw/master/csl-citation.json"} </w:instrText>
      </w:r>
      <w:r>
        <w:fldChar w:fldCharType="separate"/>
      </w:r>
      <w:r w:rsidRPr="00FF5073">
        <w:rPr>
          <w:rFonts w:ascii="Calibri" w:hAnsi="Calibri" w:cs="Calibri"/>
          <w:szCs w:val="24"/>
        </w:rPr>
        <w:t>(0.3 mg m</w:t>
      </w:r>
      <w:r w:rsidRPr="00FF5073">
        <w:rPr>
          <w:rFonts w:ascii="Calibri" w:hAnsi="Calibri" w:cs="Calibri"/>
          <w:szCs w:val="24"/>
          <w:vertAlign w:val="superscript"/>
        </w:rPr>
        <w:t>-3</w:t>
      </w:r>
      <w:r w:rsidRPr="00FF5073">
        <w:rPr>
          <w:rFonts w:ascii="Calibri" w:hAnsi="Calibri" w:cs="Calibri"/>
          <w:szCs w:val="24"/>
        </w:rPr>
        <w:t>, Anderson et al., 2011; Jaine et al., 2012)</w:t>
      </w:r>
      <w:r>
        <w:fldChar w:fldCharType="end"/>
      </w:r>
      <w:r w:rsidRPr="00EA196D">
        <w:t xml:space="preserve">. </w:t>
      </w:r>
      <w:r w:rsidRPr="00C030B8">
        <w:t>Within-atoll currents transport terrestrial nutrients</w:t>
      </w:r>
      <w:r>
        <w:t>,</w:t>
      </w:r>
      <w:r w:rsidRPr="00C030B8">
        <w:t xml:space="preserve"> </w:t>
      </w:r>
      <w:r>
        <w:t xml:space="preserve">which also </w:t>
      </w:r>
      <w:r w:rsidRPr="00C030B8">
        <w:t>increas</w:t>
      </w:r>
      <w:r>
        <w:t>e</w:t>
      </w:r>
      <w:r w:rsidRPr="00C030B8">
        <w:t xml:space="preserve"> biomass</w:t>
      </w:r>
      <w:r>
        <w:t>,</w:t>
      </w:r>
      <w:r w:rsidRPr="00C030B8">
        <w:t xml:space="preserve"> biodiversity, and foraging opportunities </w:t>
      </w:r>
      <w:r w:rsidR="00D2283A">
        <w:t>at Palmyra</w:t>
      </w:r>
      <w:r w:rsidR="00E06012">
        <w:t xml:space="preserve"> Atoll and Kingman Reef (hereafter “Palmyra-Kingman MPA”)</w:t>
      </w:r>
      <w:r w:rsidR="00D2283A">
        <w:t xml:space="preserve"> and in other regions </w:t>
      </w:r>
      <w:r>
        <w:fldChar w:fldCharType="begin"/>
      </w:r>
      <w:r>
        <w:instrText xml:space="preserve"> ADDIN ZOTERO_ITEM CSL_CITATION {"citationID":"ycEu7d1i","properties":{"formattedCitation":"(Graham et al., 2012; McCauley et al., 2012)","plainCitation":"(Graham et al., 2012; McCauley et al., 2012)","noteIndex":0},"citationItems":[{"id":506,"uris":["http://zotero.org/groups/2526645/items/DJ3UFHZX"],"uri":["http://zotero.org/groups/2526645/items/DJ3UFHZX"],"itemData":{"id":506,"type":"article-journal","abstract":"We describe the real-time movements of the last of the marine mega-vertebrate taxa to be satellite tracked – the giant manta ray (or devil fish, Manta birostris), the world’s largest ray at over 6 m disc width. Almost nothing is known about manta ray movements and their environmental preferences, making them one of the least understood of the marine megavertebrates. Red listed by the International Union for the Conservation of Nature as ‘Vulnerable’ to extinction, manta rays are known to be subject to direct and incidental capture and some populations are declining. Satellite-tracked manta rays associated with seasonal upwelling events and thermal fronts off the Yucatan peninsula, Mexico, and made short-range shuttling movements, foraging along and between them. The majority of locations were received from waters shallower than 50 m deep, representing thermally dynamic and productive waters. Manta rays remained in the Mexican Exclusive Economic Zone for the duration of tracking but only 12% of tracking locations were received from within Marine Protected Areas (MPAs). Our results on the spatio-temporal distribution of these enigmatic rays highlight opportunities and challenges to management efforts.","container-title":"PLoS ONE","DOI":"10.1371/journal.pone.0036834","ISSN":"1932-6203","issue":"5","journalAbbreviation":"PLoS ONE","language":"en","page":"e36834","source":"DOI.org (Crossref)","title":"Satellite Tracking of Manta Rays Highlights Challenges to Their Conservation","URL":"https://dx.plos.org/10.1371/journal.pone.0036834","volume":"7","author":[{"family":"Graham","given":"Rachel T."},{"family":"Witt","given":"Matthew J."},{"family":"Castellanos","given":"Dan W."},{"family":"Remolina","given":"Francisco"},{"family":"Maxwell","given":"Sara"},{"family":"Godley","given":"Brendan J."},{"family":"Hawkes","given":"Lucy A."}],"editor":[{"family":"Browman","given":"Howard"}],"accessed":{"date-parts":[["2020",7,1]]},"issued":{"date-parts":[["2012",5,10]]}}},{"id":330,"uris":["http://zotero.org/groups/2526645/items/S3TL9GC6"],"uri":["http://zotero.org/groups/2526645/items/S3TL9GC6"],"itemData":{"id":330,"type":"article-journal","container-title":"Scientific Reports","DOI":"10.1038/srep00409","ISSN":"2045-2322","issue":"1","journalAbbreviation":"Sci Rep","language":"en","page":"409","source":"DOI.org (Crossref)","title":"From wing to wing: the persistence of long ecological interaction chains in less-disturbed ecosystems","title-short":"From wing to wing","URL":"http://www.nature.com/articles/srep00409","volume":"2","author":[{"family":"McCauley","given":"Douglas J."},{"family":"DeSalles","given":"Paul A."},{"family":"Young","given":"Hillary S."},{"family":"Dunbar","given":"Robert B."},{"family":"Dirzo","given":"Rodolfo"},{"family":"Mills","given":"Matthew M."},{"family":"Micheli","given":"Fiorenza"}],"accessed":{"date-parts":[["2020",6,30]]},"issued":{"date-parts":[["2012",12]]}}}],"schema":"https://github.com/citation-style-language/schema/raw/master/csl-citation.json"} </w:instrText>
      </w:r>
      <w:r>
        <w:fldChar w:fldCharType="separate"/>
      </w:r>
      <w:r w:rsidRPr="000A04FC">
        <w:rPr>
          <w:rFonts w:ascii="Calibri" w:hAnsi="Calibri" w:cs="Calibri"/>
        </w:rPr>
        <w:t>(Graham et al., 2012; McCauley et al., 2012)</w:t>
      </w:r>
      <w:r>
        <w:fldChar w:fldCharType="end"/>
      </w:r>
      <w:r w:rsidRPr="00C030B8">
        <w:t>.</w:t>
      </w:r>
      <w:r>
        <w:t xml:space="preserve"> </w:t>
      </w:r>
    </w:p>
    <w:p w14:paraId="1260B08F" w14:textId="1101AD16" w:rsidR="000A04FC" w:rsidRDefault="000A04FC" w:rsidP="000A04FC">
      <w:pPr>
        <w:spacing w:line="360" w:lineRule="auto"/>
        <w:ind w:firstLine="720"/>
        <w:contextualSpacing/>
      </w:pPr>
      <w:r>
        <w:t xml:space="preserve">Heterogenous habitat features are also important. </w:t>
      </w:r>
      <w:r w:rsidR="009C7339">
        <w:t>Throughout their range, m</w:t>
      </w:r>
      <w:r>
        <w:t xml:space="preserve">anta rays occur </w:t>
      </w:r>
      <w:r w:rsidRPr="005F01DC">
        <w:t xml:space="preserve">in areas with access to strong currents </w:t>
      </w:r>
      <w:r>
        <w:fldChar w:fldCharType="begin"/>
      </w:r>
      <w:r>
        <w:instrText xml:space="preserve"> ADDIN ZOTERO_ITEM CSL_CITATION {"citationID":"KlabVPxA","properties":{"formattedCitation":"(Andrzejaczek et al., 2020; Aquino et al., 2015; but see Barr and Abelson, 2019; and Rohner et al., 2013)","plainCitation":"(Andrzejaczek et al., 2020; Aquino et al., 2015; but see Barr and Abelson, 2019; and Rohner et al., 2013)","noteIndex":0},"citationItems":[{"id":350,"uris":["http://zotero.org/groups/2526645/items/FVHCQ6L5"],"uri":["http://zotero.org/groups/2526645/items/FVHCQ6L5"],"itemData":{"id":350,"type":"article-journal","abstract":"Mobulid populations are declining on a global scale as a result of both targeted fisheries and indirect anthropogenic threats. In order to implement effective conservation strategies for species of this taxa, it is crucial that movement patterns at a range of spatiotemporal scales are defined. To gain insight into such patterns, we deployed a combination of acoustic (n = 21) and satellite (n = 12) tags on reef manta rays Mobula alfredi in the British Indian Ocean Territory Marine Protected Area (BIOT MPA) annually from 2013 through 2016. An extensive array of acoustic receivers (n = 52) were deployed across the archipelago to record the movements of mantas throughout the MPA. Data revealed large individual variation in horizontal movement patterns, ranging from high local site fidelity (&lt;10 km) for up to 3 yr, to large-scale regional movements (&gt; 200 km) around the entire MPA. Depth time-series data recorded vertical movement patterns consistent with other epipelagic elasmobranch species, including oscillatory diving and deep dives to greater than 500 m. Though no individuals were directly recorded departing the MPA throughout the study, the gaps in detections and estimated travel speeds documented here indicate that movement of individuals outside of the BIOT MPA cannot be discounted. Collectively, our data suggests that, with effective enforcement, the current size of the BIOT MPA is providing substantial protection to its reef manta ray population. Characterization of movement patterns across ontogenetic classes, however, is required to fully characterize the spatial ecology of this species and ensure protection across all cohorts of the population.","container-title":"Marine Ecology Progress Series","DOI":"10.3354/meps13270","ISSN":"0171-8630, 1616-1599","journalAbbreviation":"Mar. Ecol. Prog. Ser.","language":"en","page":"137-153","source":"DOI.org (Crossref)","title":"Individual variation in residency and regional movements of reef manta rays Mobula alfredi in a large marine protected area","URL":"https://www.int-res.com/abstracts/meps/v639/p137-153/","volume":"639","author":[{"family":"Andrzejaczek","given":"Samantha"},{"family":"Chapple","given":"Taylor K"},{"family":"Curnick","given":"David J"},{"family":"Carlisle","given":"Aaron B"},{"family":"Castleton","given":"Michael"},{"family":"Jacoby","given":"David MP"},{"family":"Peel","given":"Lauren R."},{"family":"Schallert","given":"Robert J"},{"family":"Tickler","given":"David M"},{"family":"Block","given":"Barbara A"}],"accessed":{"date-parts":[["2020",6,30]]},"issued":{"date-parts":[["2020",4,2]]}}},{"id":340,"uris":["http://zotero.org/groups/2526645/items/3UNXISQY"],"uri":["http://zotero.org/groups/2526645/items/3UNXISQY"],"itemData":{"id":340,"type":"article-journal","container-title":"The Palawan Scientist","page":"1-11","title":"Notes on the presence of Manta alfredi in the Tubbataha Reefs Natural Park, Cagayancillo, Palawan, Philippines","volume":"7","author":[{"family":"Aquino","given":"Ma. Theresa R"},{"family":"Songco","given":"Angelique M"},{"family":"Alarcon","given":"Rowell C"}],"issued":{"date-parts":[["2015"]]}}},{"id":335,"uris":["http://zotero.org/groups/2526645/items/Z3JJP3KW"],"uri":["http://zotero.org/groups/2526645/items/Z3JJP3KW"],"itemData":{"id":335,"type":"article-journal","abstract":"Identifying critical aggregation sites and behavioral patterns of imperiled species contributes to ﬁlling knowledge gaps essential for their conservation. Manta rays present a prominent example of such species, the populations of which are declining globally due to directed ﬁshery, by-catch, and other anthropogenic stressors. Our goal was to explore manta ray aggregation sites in the Philippines in order to determine the factors governing the mantas’ visits – a knowledge gap essential to understand manta ecology, facilitate ecosystem-based ﬁshery management, and promote sustainable manta-based ecotourism. Diving surveys, environmental conditions assessment, and autonomous cameras were employed to study manta behavior and visit patterns to a cleaning station cluster on a commonly ﬁshed seamount, visited by both Mobula birostris and Mobula alfredi. Our ﬁndings reveal several environmental conditions (e.g., sea state, moon illumination, and ﬂow) that serve as predictors of manta presence/absence at the site. We suggest that these conditions affect both the behavior of the manta’s food (i.e., the spatial distribution of plankton) and the cleaning effectiveness of the cleaner wrasse, which consequently inﬂuence manta activity. The ﬁndings suggest a trade-off between cleaning and foraging: i.e., mantas tend to visit the cleaning stations when environmental conditions are less favorable for foraging but suitable for effective cleaning; while being absent from the cleaning stations when environmental conditions form plankton aggregations, ideal for efﬁcient feeding. This study sheds light on manta behavior and habitat use on dynamic, small spatio-temporal scales (i.e., hundreds of meters to a few kilometers, hours to days). The acquired data may be applied in the planning of marine protected areas and in ﬁshery management (e.g., to reduce the chances of manta bycatch by limiting ﬁshing activities to periods of manta absence) as well as contribute to enhancing sustainable exploitation, such as ecotourism, by increasing the chances of diving encounters with manta rays.","container-title":"Frontiers in Marine Science","DOI":"10.3389/fmars.2019.00088","ISSN":"2296-7745","journalAbbreviation":"Front. Mar. Sci.","language":"en","page":"88","source":"DOI.org (Crossref)","title":"Feeding – Cleaning Trade-Off: Manta Ray “Decision-Making” as a Conservation Tool","title-short":"Feeding – Cleaning Trade-Off","URL":"https://www.frontiersin.org/article/10.3389/fmars.2019.00088/full","volume":"6","author":[{"family":"Barr","given":"Yotam"},{"family":"Abelson","given":"Avigdor"}],"accessed":{"date-parts":[["2020",6,30]]},"issued":{"date-parts":[["2019",3,15]]}},"prefix":"but see"},{"id":342,"uris":["http://zotero.org/groups/2526645/items/7FCE43VS"],"uri":["http://zotero.org/groups/2526645/items/7FCE43VS"],"itemData":{"id":342,"type":"article-journal","abstract":"Sightings of planktivorous elasmobranchs at their coastal aggregation sites are often linked to biological, environmental and temporal variables. Many large planktivorous elasmobranchs are also globally threatened species, so it is necessary to try and separate population trends from environmentally driven, short-term fluctuations. We investigated the influence of environmental variables on sightings of 3 species of planktivorous elasmobranchs off Praia do Tofo, Mozambique: the reef manta ray Manta alfredi, giant manta ray M. birostris and whale shark Rhincodon typus. We used 8- (2003 to 2011) and 6-yr (2005 to 2011) logbook data for manta rays and whale sharks, respectively, and constructed a generalised linear model with animal sightings as the response. Predictors included temporal (year, month, time of day), biological (plankton categories), oceanographic (water temperature, time from high tide, current direction and strength and wave height) and celestial (moon illumination) indices. These predictors best fitted reef manta ray sightings, a coastal species with high residency, but less so for the wider-ranging giant manta rays and whale sharks. We found a significant decline in the standardised sightings time series for the reef manta ray (88%) and whale shark (79%), but not for the giant manta ray.","container-title":"Marine Ecology Progress Series","DOI":"10.3354/meps10290","ISSN":"0171-8630, 1616-1599","journalAbbreviation":"Mar. Ecol. Prog. Ser.","language":"en","page":"153-168","source":"DOI.org (Crossref)","title":"Trends in sightings and environmental influences on a coastal aggregation of manta rays and whale sharks","URL":"http://www.int-res.com/abstracts/meps/v482/p153-168/","volume":"482","author":[{"family":"Rohner","given":"CA"},{"family":"Pierce","given":"SJ"},{"family":"Marshall","given":"AD"},{"family":"Weeks","given":"SJ"},{"family":"Bennett","given":"MB"},{"family":"Richardson","given":"AJ"}],"accessed":{"date-parts":[["2020",6,30]]},"issued":{"date-parts":[["2013",5,22]]}},"prefix":"and"}],"schema":"https://github.com/citation-style-language/schema/raw/master/csl-citation.json"} </w:instrText>
      </w:r>
      <w:r>
        <w:fldChar w:fldCharType="separate"/>
      </w:r>
      <w:r w:rsidRPr="00BA3D2D">
        <w:rPr>
          <w:rFonts w:ascii="Calibri" w:hAnsi="Calibri" w:cs="Calibri"/>
        </w:rPr>
        <w:t>(Andrzejaczek et al., 2020; Aquino et al., 2015; but see Barr and Abelson, 2019; and Rohner et al., 2013)</w:t>
      </w:r>
      <w:r>
        <w:fldChar w:fldCharType="end"/>
      </w:r>
      <w:r>
        <w:t xml:space="preserve">, </w:t>
      </w:r>
      <w:r w:rsidRPr="005F01DC">
        <w:t xml:space="preserve">forage in convergent frontal zones </w:t>
      </w:r>
      <w:r>
        <w:fldChar w:fldCharType="begin"/>
      </w:r>
      <w:r>
        <w:instrText xml:space="preserve"> ADDIN ZOTERO_ITEM CSL_CITATION {"citationID":"xKnZ560a","properties":{"formattedCitation":"(Weeks et al., 2015)","plainCitation":"(Weeks et al., 2015)","noteIndex":0},"citationItems":[{"id":337,"uris":["http://zotero.org/groups/2526645/items/3WXIEXPU"],"uri":["http://zotero.org/groups/2526645/items/3WXIEXPU"],"itemData":{"id":337,"type":"article-journal","container-title":"Remote Sensing","DOI":"10.3390/rs70303138","ISSN":"2072-4292","issue":"3","journalAbbreviation":"Remote Sensing","language":"en","page":"3138-3152","source":"DOI.org (Crossref)","title":"Unique Sequence of Events Triggers Manta Ray Feeding Frenzy in the Southern Great Barrier Reef, Australia","URL":"http://www.mdpi.com/2072-4292/7/3/3138","volume":"7","author":[{"family":"Weeks","given":"Scarla J."},{"family":"Magno-Canto","given":"Marites M"},{"family":"Jaine","given":"Fabrice R. A."},{"family":"Brodie","given":"Jon"},{"family":"Richardson","given":"Anthony J."}],"accessed":{"date-parts":[["2020",6,30]]},"issued":{"date-parts":[["2015",3,18]]}}}],"schema":"https://github.com/citation-style-language/schema/raw/master/csl-citation.json"} </w:instrText>
      </w:r>
      <w:r>
        <w:fldChar w:fldCharType="separate"/>
      </w:r>
      <w:r w:rsidRPr="00BA3D2D">
        <w:rPr>
          <w:rFonts w:ascii="Calibri" w:hAnsi="Calibri" w:cs="Calibri"/>
        </w:rPr>
        <w:t>(Weeks et al., 2015)</w:t>
      </w:r>
      <w:r>
        <w:fldChar w:fldCharType="end"/>
      </w:r>
      <w:r w:rsidRPr="005F01DC">
        <w:t xml:space="preserve"> and </w:t>
      </w:r>
      <w:r>
        <w:t>with</w:t>
      </w:r>
      <w:r w:rsidRPr="005F01DC">
        <w:t xml:space="preserve"> eddies </w:t>
      </w:r>
      <w:r>
        <w:fldChar w:fldCharType="begin"/>
      </w:r>
      <w:r>
        <w:instrText xml:space="preserve"> ADDIN ZOTERO_ITEM CSL_CITATION {"citationID":"Lezb4OL7","properties":{"formattedCitation":"(Jaine et al., 2014)","plainCitation":"(Jaine et al., 2014)","noteIndex":0},"citationItems":[{"id":336,"uris":["http://zotero.org/groups/2526645/items/LDSE7Z39"],"uri":["http://zotero.org/groups/2526645/items/LDSE7Z39"],"itemData":{"id":336,"type":"article-journal","abstract":"Manta rays (Manta spp.) are plankton-feeding elasmobranchs classified as vulnerable to extinction on the IUCN Red List for Threatened Species. Despite increasing public and scientific interest in manta rays, major knowledge gaps concerning their movement ecology and dispersal capabilities remain. Here, we used pop-off satellite-linked archival transmitting tags to examine the horizontal movements and habitat use patterns of reef manta rays (M. alfredi) departing Lady Elliot Island in the southern Great Barrier Reef, Australia. Tagged individuals moved across a latitudinal range of 1035 km, travelling up to 2441 km in 118 d, diving down to 294.5 m and venturing up to 155 km off the continental shelf. Using random walk simulations, we showed that manta rays spent significantly more time in an offshore region characterised by the mesoscale cyclonic Capricorn Eddy than would be expected by chance. A behaviour-switching state-space model suggested this area to be an important foraging ground for M. alfredi off eastern Australia. We document the movements of 1 individual using offshore waters between 2 known aggregation regions off eastern Australia. Reef manta rays thus not only occupy inshore continental shelf and shelf-edge waters but also use offshore environments to exploit productive hotspots and travel long distances. Our findings highlight the need to better understand their movement ecology for effective management.","container-title":"Marine Ecology Progress Series","DOI":"10.3354/meps10910","ISSN":"0171-8630, 1616-1599","journalAbbreviation":"Mar. Ecol. Prog. Ser.","language":"en","page":"73-86","source":"DOI.org (Crossref)","title":"Movements and habitat use of reef manta rays off eastern Australia: offshore excursions, deep diving and eddy affinity revealed by satellite telemetry","title-short":"Movements and habitat use of reef manta rays off eastern Australia","URL":"http://www.int-res.com/abstracts/meps/v510/p73-86/","volume":"510","author":[{"family":"Jaine","given":"Fabrice R. A."},{"family":"Rohner","given":"CA"},{"family":"Weeks","given":"Sj"},{"family":"Couturier","given":"Lydie I. E."},{"family":"Bennett","given":"Michael B."},{"family":"Townsend","given":"Kathy A."},{"family":"Richardson","given":"Anthony J."}],"accessed":{"date-parts":[["2020",6,30]]},"issued":{"date-parts":[["2014",9,9]]}}}],"schema":"https://github.com/citation-style-language/schema/raw/master/csl-citation.json"} </w:instrText>
      </w:r>
      <w:r>
        <w:fldChar w:fldCharType="separate"/>
      </w:r>
      <w:r w:rsidRPr="00BA3D2D">
        <w:rPr>
          <w:rFonts w:ascii="Calibri" w:hAnsi="Calibri" w:cs="Calibri"/>
        </w:rPr>
        <w:t>(Jaine et al., 2014)</w:t>
      </w:r>
      <w:r>
        <w:fldChar w:fldCharType="end"/>
      </w:r>
      <w:r w:rsidRPr="005F01DC">
        <w:t xml:space="preserve">. </w:t>
      </w:r>
      <w:r>
        <w:t>They</w:t>
      </w:r>
      <w:r w:rsidRPr="005F01DC">
        <w:t xml:space="preserve"> also </w:t>
      </w:r>
      <w:r>
        <w:t>use</w:t>
      </w:r>
      <w:r w:rsidRPr="005F01DC">
        <w:t xml:space="preserve"> </w:t>
      </w:r>
      <w:r>
        <w:t xml:space="preserve">areas </w:t>
      </w:r>
      <w:r w:rsidRPr="005F01DC">
        <w:t xml:space="preserve">downstream </w:t>
      </w:r>
      <w:r>
        <w:t>from</w:t>
      </w:r>
      <w:r w:rsidRPr="005F01DC">
        <w:t xml:space="preserve"> atolls, opposite to monsoon-driven currents, where current speed </w:t>
      </w:r>
      <w:r>
        <w:t>i</w:t>
      </w:r>
      <w:r w:rsidRPr="005F01DC">
        <w:t xml:space="preserve">s low and biomass </w:t>
      </w:r>
      <w:r>
        <w:t>i</w:t>
      </w:r>
      <w:r w:rsidRPr="005F01DC">
        <w:t xml:space="preserve">s high </w:t>
      </w:r>
      <w:r>
        <w:fldChar w:fldCharType="begin"/>
      </w:r>
      <w:r>
        <w:instrText xml:space="preserve"> ADDIN ZOTERO_ITEM CSL_CITATION {"citationID":"W62Z139Y","properties":{"formattedCitation":"(Anderson et al., 2011)","plainCitation":"(Anderson et al., 2011)","noteIndex":0},"citationItems":[{"id":352,"uris":["http://zotero.org/groups/2526645/items/IJG2V8SZ"],"uri":["http://zotero.org/groups/2526645/items/IJG2V8SZ"],"itemData":{"id":352,"type":"article-journal","abstract":"The Republic of Maldives in the central Indian Ocean is home to large numbers of manta rays, Manta alfredi. They are known to undertake seasonal migrations within the Maldives, but these movements have not been well documented. The aims of this study were to map the seasonal distribution of manta rays within the Maldives, and to provide some indications of the physical and biological oceanographic processes affecting their distribution. The seasonal distribution of mantas was determined from a national survey of ﬁshermen, interviews with experienced divers and personal observations. The data demonstrate that the distribution of mantas is strongly inﬂuenced by the seasonally reversing monsoon currents. Mantas occur on the downstream sides of the atolls, and are rare on the upstream sides, switching sides biannually as the monsoon currents change direction. These seasonally alternating currents are driven by monsoon winds which also alternate according to the season, and bring clear oceanic water to the upstream sides of the atolls. As the currents pass over the Maldives ridge, nutrient-rich waters are lifted to the surface, promoting phytoplankton blooms (as demonstrated by the distribution of chlorophyll-a) on the downstream sides of the atolls. This manifestation of the island mass effect supports an abundance of zooplankton, which in turn supports the manta rays.","container-title":"Fisheries Oceanography","DOI":"10.1111/j.1365-2419.2011.00571.x","ISSN":"10546006","issue":"2","language":"en","page":"104-113","source":"DOI.org (Crossref)","title":"From monsoons to mantas: seasonal distribution of Manta alfredi in the Maldives","title-short":"From monsoons to mantas","URL":"http://doi.wiley.com/10.1111/j.1365-2419.2011.00571.x","volume":"20","author":[{"family":"Anderson","given":"R. Charles"},{"family":"Adam","given":"M. Shiham"},{"family":"Goes","given":"Joaquim I."}],"accessed":{"date-parts":[["2020",6,30]]},"issued":{"date-parts":[["2011",3]]}}}],"schema":"https://github.com/citation-style-language/schema/raw/master/csl-citation.json"} </w:instrText>
      </w:r>
      <w:r>
        <w:fldChar w:fldCharType="separate"/>
      </w:r>
      <w:r w:rsidRPr="008277BD">
        <w:rPr>
          <w:rFonts w:ascii="Calibri" w:hAnsi="Calibri" w:cs="Calibri"/>
        </w:rPr>
        <w:t>(Anderson et al., 2011)</w:t>
      </w:r>
      <w:r>
        <w:fldChar w:fldCharType="end"/>
      </w:r>
      <w:r w:rsidRPr="005F01DC">
        <w:t>.</w:t>
      </w:r>
      <w:r>
        <w:t xml:space="preserve"> Tides mix water and introduce organisms and nutrients like oxygen into lagoons and m</w:t>
      </w:r>
      <w:r w:rsidRPr="00BE7C76">
        <w:t>anta rays</w:t>
      </w:r>
      <w:r>
        <w:t xml:space="preserve"> display tidally-linked </w:t>
      </w:r>
      <w:r w:rsidRPr="00BE7C76">
        <w:t xml:space="preserve">foraging behaviors </w:t>
      </w:r>
      <w:r>
        <w:fldChar w:fldCharType="begin"/>
      </w:r>
      <w:r>
        <w:instrText xml:space="preserve"> ADDIN ZOTERO_ITEM CSL_CITATION {"citationID":"l8V53WWa","properties":{"formattedCitation":"(Armstrong et al., 2016; Jaine et al., 2012)","plainCitation":"(Armstrong et al., 2016; Jaine et al., 2012)","noteIndex":0},"citationItems":[{"id":341,"uris":["http://zotero.org/groups/2526645/items/TU2AWFCE"],"uri":["http://zotero.org/groups/2526645/items/TU2AWFCE"],"itemData":{"id":341,"type":"article-journal","abstract":"Large tropical and sub-tropical marine animals must meet their energetic requirements in a largely oligotrophic environment. Many planktivorous elasmobranchs, whose thermal ecologies prevent foraging in nutrient-rich polar waters, aggregate seasonally at predictable locations throughout tropical oceans where they are observed feeding. Here we investigate the foraging and oceanographic environment around Lady Elliot Island, a known aggregation site for reef manta rays Manta alfredi in the southern Great Barrier Reef. The foraging behaviour of reef manta rays was analysed in relation to zooplankton populations and local oceanography, and compared to long-term sighting records of reef manta rays from the dive operator on the island. Reef manta rays fed at Lady Elliot Island when zooplankton biomass and abundance were significantly higher than other times. The critical prey density threshold that triggered feeding was 11.2 mg m-3 while zooplankton size had no significant effect on feeding. The community composition and size structure of the zooplankton was similar when reef manta rays were feeding or not, with only the density of zooplankton changing. Higher zooplankton biomass was observed prior to low tide, and long-term (~5 years) sighting data confirmed that more reef manta rays are also observed feeding during this tidal phase than other times. This is the first study to examine prey availability at an aggregation site for reef manta rays and it indicates that they feed in locations and at times of higher zooplankton biomass.","container-title":"PLOS ONE","DOI":"10.1371/journal.pone.0153393","ISSN":"1932-6203","issue":"5","journalAbbreviation":"PLoS ONE","language":"en","page":"e0153393","source":"DOI.org (Crossref)","title":"Prey Density Threshold and Tidal Influence on Reef Manta Ray Foraging at an Aggregation Site on the Great Barrier Reef","URL":"https://dx.plos.org/10.1371/journal.pone.0153393","volume":"11","author":[{"family":"Armstrong","given":"Asia O."},{"family":"Armstrong","given":"Amelia J."},{"family":"Jaine","given":"Fabrice R. A."},{"family":"Couturier","given":"Lydie I. E."},{"family":"Fiora","given":"Kym"},{"family":"Uribe-Palomino","given":"Julian"},{"family":"Weeks","given":"Scarla J."},{"family":"Townsend","given":"Kathy A."},{"family":"Bennett","given":"Mike B."},{"family":"Richardson","given":"Anthony J."}],"accessed":{"date-parts":[["2020",6,30]]},"issued":{"date-parts":[["2016",5,4]]}}},{"id":354,"uris":["http://zotero.org/groups/2526645/items/TZNZ7KRV"],"uri":["http://zotero.org/groups/2526645/items/TZNZ7KRV"],"itemData":{"id":354,"type":"article-journal","abstract":"Manta rays Manta alfredi are present all year round at Lady Elliot Island (LEI) in the southern Great Barrier Reef, Australia, with peaks in abundance during autumn and winter. Drivers influencing these fluctuations in abundance of M. alfredi at the site remain uncertain. Based on daily count, behavioural, weather and oceanographic data collected over a three-year period, this study examined the link between the relative number of sightings of manta rays at LEI, the biophysical environment, and the habitat use of individuals around the LEI reef using generalised additive models. The response variable in each of the three generalised additive models was number of sightings (per trip at sea) of cruising, cleaning or foraging M. alfredi. We used a set of eleven temporal, meteorological, biological, oceanographic and lunar predictor variables. Results for cruising, cleaning and foraging M. alfredi explained 27.5%, 32.8% and 36.3% of the deviance observed in the respective models and highlighted five predictors (year, day of year, wind speed, chlorophyll-a concentration and fraction of moon illuminated) as common influences to the three models. There were more manta rays at LEI in autumn and winter, slower wind speeds, higher productivity, and around the new and full moon. The winter peak in sightings of foraging M. alfredi was found to precede peaks in cleaning and cruising activity around the LEI reef, which suggests that enhanced food availability may be a principal driver for this seasonal aggregation. A spatial analysis of behavioural observations highlighted several sites around the LEI reef as ‘multi-purpose’ areas where cleaning and foraging activities commonly occur, while the southern end of the reef is primarily a foraging area. The use of extensive citizen science datasets, such as those collected by dive operators in this study, is encouraged as they can provide valuable insights into a species’ ecology.","container-title":"PLoS ONE","DOI":"10.1371/journal.pone.0046170","ISSN":"1932-6203","issue":"10","journalAbbreviation":"PLoS ONE","language":"en","page":"e46170","source":"DOI.org (Crossref)","title":"When Giants Turn Up: Sighting Trends, Environmental Influences and Habitat Use of the Manta Ray Manta alfredi at a Coral Reef","title-short":"When Giants Turn Up","URL":"https://dx.plos.org/10.1371/journal.pone.0046170","volume":"7","author":[{"family":"Jaine","given":"Fabrice R. A."},{"family":"Couturier","given":"Lydie I. E."},{"family":"Weeks","given":"Scarla J."},{"family":"Townsend","given":"Kathy A."},{"family":"Bennett","given":"Michael B."},{"family":"Fiora","given":"Kym"},{"family":"Richardson","given":"Anthony J."}],"accessed":{"date-parts":[["2020",6,30]]},"issued":{"date-parts":[["2012",10,3]]}}}],"schema":"https://github.com/citation-style-language/schema/raw/master/csl-citation.json"} </w:instrText>
      </w:r>
      <w:r>
        <w:fldChar w:fldCharType="separate"/>
      </w:r>
      <w:r w:rsidRPr="00863FE6">
        <w:rPr>
          <w:rFonts w:ascii="Calibri" w:hAnsi="Calibri" w:cs="Calibri"/>
        </w:rPr>
        <w:t>(Armstrong et al., 2016; Jaine et al., 2012)</w:t>
      </w:r>
      <w:r>
        <w:fldChar w:fldCharType="end"/>
      </w:r>
      <w:r>
        <w:t xml:space="preserve"> and presence </w:t>
      </w:r>
      <w:r>
        <w:fldChar w:fldCharType="begin"/>
      </w:r>
      <w:r>
        <w:instrText xml:space="preserve"> ADDIN ZOTERO_ITEM CSL_CITATION {"citationID":"kcLnztIf","properties":{"formattedCitation":"(Couturier et al., 2018; Peel et al., 2019b; Rohner et al., 2013)","plainCitation":"(Couturier et al., 2018; Peel et al., 2019b; Rohner et al., 2013)","noteIndex":0},"citationItems":[{"id":334,"uris":["http://zotero.org/groups/2526645/items/PSTCVLSK"],"uri":["http://zotero.org/groups/2526645/items/PSTCVLSK"],"itemData":{"id":334,"type":"article-journal","abstract":"Understanding variations in habitat use through time contributes to identification of habitats critical for species survival. Here we used passive acoustic telemetry to examine the residency and site fidelity patterns of the reef manta ray Mobula alfredi at Lady Elliot Island (LEI), a key aggregation site in eastern Australia. Six acoustic receivers were moored around LEI between 2009 and 2012, and 34 acoustic transmitters were deployed on manta rays. All tagged animals returned to this site within their recording period, with some individuals visiting the area for up to 23 consecutive days. Using a set of mixed effect models, we analysed the hourly visitation patterns of manta rays in relation to temporal and environmental variables. Diel phase and sea temperature showed the strongest effects on the presence of manta rays, with weaker effects detected for wind direction, wind speed and moon illumination. Individuals occupied LEI habitat mostly during daylight hours and in calm weather conditions, which may be linked with behavioural thermoregulation, social interactions and cleaning activities. Their absence at night may be related to foraging strategies in deeper offshore waters. The effect of sea temperature reflects the greater seasonal occurrence of manta rays at LEI in winter, when temperatures are coolest, potentially in response to regional food availability. The high degree of manta ray site fidelity at aggregation sites underscores the importance of these areas as key daytime habitats for the species. We suggest that conservation measures should prioritise the protection of coastal aggregation habitats from overexploitation and degradation.","container-title":"Marine Ecology Progress Series","DOI":"10.3354/meps12610","ISSN":"0171-8630, 1616-1599","journalAbbreviation":"Mar. Ecol. Prog. Ser.","language":"en","page":"125-145","source":"DOI.org (Crossref)","title":"Variation in occupancy and habitat use of Mobula alfredi at a major aggregation site","URL":"https://www.int-res.com/abstracts/meps/v599/p125-145/","volume":"599","author":[{"family":"Couturier","given":"Lydie I. E."},{"family":"Newman","given":"P"},{"family":"Jaine","given":"Fabrice R. A."},{"family":"Bennett","given":"Michael B."},{"family":"Venables","given":"WN"},{"family":"Cagua","given":"EF"},{"family":"Townsend","given":"Kathy A."},{"family":"Weeks","given":"Scarla J."},{"family":"Richardson","given":"Anthony J."}],"accessed":{"date-parts":[["2020",6,30]]},"issued":{"date-parts":[["2018",7,12]]}}},{"id":338,"uris":["http://zotero.org/groups/2526645/items/QPHPUWNP"],"uri":["http://zotero.org/groups/2526645/items/QPHPUWNP"],"itemData":{"id":338,"type":"article-journal","abstract":"Reef manta rays Mobula alfredi are large filter-feeding elasmobranchs that are undergoing substantial population declines on a global scale. In order to effectively conserve and manage populations, it is crucial that the drivers of their occurrence are defined and that key aggregation areas for this species are identified and protected. Here, we used passive acoustic telemetry to monitor and assess the movement ecology of M. alfredi in the remote Amirante Islands, Republic of Seychelles. Acoustic transmitters were externally deployed on M. alfredi at D’Arros Island (n = 42) and movement data retrieved from an array of 70 acoustic receivers deployed throughout the Amirantes between November 2013 and October 2017. Individuals were detected year-round, with a peak in detections occurring between November and April coinciding with the arrival and departure of the north-west monsoon. Individuals were most likely to be detected within the array during the day, at low wind speeds, and when water temperatures were approximately 28°C. Additionally, individuals were more likely to be detected during a new moon, when the tidal range was at its highest, and on the slack of high tide. M. alfredi travelled widely within the Amirantes, with larger individuals travelling greater distances per day than smaller individuals and juveniles. The majority of detections (89%) were recorded within 2.5 km of the shoreline of D’Arros Island and the neighbouring St. Joseph Atoll, highlighting the importance of these sites to M. alfredi in the Amirante Islands, and supporting the proposed development of a marine protected area at this location.","container-title":"Marine Ecology Progress Series","DOI":"10.3354/meps12995","ISSN":"0171-8630, 1616-1599","journalAbbreviation":"Mar. Ecol. Prog. Ser.","language":"en","page":"169-184","source":"DOI.org (Crossref)","title":"Movement and residency patterns of reef manta rays Mobula alfredi in the Amirante Islands, Seychelles","URL":"https://www.int-res.com/abstracts/meps/v621/p169-184/","volume":"621","author":[{"family":"Peel","given":"Lauren R."},{"family":"Stevens","given":"Guy M. W."},{"family":"Daly","given":"Ryan"},{"family":"Keating Daly","given":"Clare A."},{"family":"Lea","given":"James SE"},{"family":"Clarke","given":"Christopher R"},{"family":"Collin","given":"Shaun P."},{"family":"Meekan","given":"Mark G."}],"accessed":{"date-parts":[["2020",6,30]]},"issued":{"date-parts":[["2019",7,4]]}}},{"id":342,"uris":["http://zotero.org/groups/2526645/items/7FCE43VS"],"uri":["http://zotero.org/groups/2526645/items/7FCE43VS"],"itemData":{"id":342,"type":"article-journal","abstract":"Sightings of planktivorous elasmobranchs at their coastal aggregation sites are often linked to biological, environmental and temporal variables. Many large planktivorous elasmobranchs are also globally threatened species, so it is necessary to try and separate population trends from environmentally driven, short-term fluctuations. We investigated the influence of environmental variables on sightings of 3 species of planktivorous elasmobranchs off Praia do Tofo, Mozambique: the reef manta ray Manta alfredi, giant manta ray M. birostris and whale shark Rhincodon typus. We used 8- (2003 to 2011) and 6-yr (2005 to 2011) logbook data for manta rays and whale sharks, respectively, and constructed a generalised linear model with animal sightings as the response. Predictors included temporal (year, month, time of day), biological (plankton categories), oceanographic (water temperature, time from high tide, current direction and strength and wave height) and celestial (moon illumination) indices. These predictors best fitted reef manta ray sightings, a coastal species with high residency, but less so for the wider-ranging giant manta rays and whale sharks. We found a significant decline in the standardised sightings time series for the reef manta ray (88%) and whale shark (79%), but not for the giant manta ray.","container-title":"Marine Ecology Progress Series","DOI":"10.3354/meps10290","ISSN":"0171-8630, 1616-1599","journalAbbreviation":"Mar. Ecol. Prog. Ser.","language":"en","page":"153-168","source":"DOI.org (Crossref)","title":"Trends in sightings and environmental influences on a coastal aggregation of manta rays and whale sharks","URL":"http://www.int-res.com/abstracts/meps/v482/p153-168/","volume":"482","author":[{"family":"Rohner","given":"CA"},{"family":"Pierce","given":"SJ"},{"family":"Marshall","given":"AD"},{"family":"Weeks","given":"SJ"},{"family":"Bennett","given":"MB"},{"family":"Richardson","given":"AJ"}],"accessed":{"date-parts":[["2020",6,30]]},"issued":{"date-parts":[["2013",5,22]]}}}],"schema":"https://github.com/citation-style-language/schema/raw/master/csl-citation.json"} </w:instrText>
      </w:r>
      <w:r>
        <w:fldChar w:fldCharType="separate"/>
      </w:r>
      <w:r w:rsidRPr="00D815F6">
        <w:rPr>
          <w:rFonts w:ascii="Calibri" w:hAnsi="Calibri" w:cs="Calibri"/>
        </w:rPr>
        <w:t>(Couturier et al., 2018; Peel et al., 2019b; Rohner et al., 2013)</w:t>
      </w:r>
      <w:r>
        <w:fldChar w:fldCharType="end"/>
      </w:r>
      <w:r w:rsidRPr="00BE7C76">
        <w:t>.</w:t>
      </w:r>
      <w:r w:rsidRPr="009E5DA2">
        <w:t xml:space="preserve"> </w:t>
      </w:r>
      <w:r w:rsidRPr="00BE7C76">
        <w:t xml:space="preserve">Mantas </w:t>
      </w:r>
      <w:r>
        <w:t>use</w:t>
      </w:r>
      <w:r w:rsidRPr="00BE7C76">
        <w:t xml:space="preserve"> rising tide </w:t>
      </w:r>
      <w:r>
        <w:fldChar w:fldCharType="begin"/>
      </w:r>
      <w:r>
        <w:instrText xml:space="preserve"> ADDIN ZOTERO_ITEM CSL_CITATION {"citationID":"9iT6Rvhr","properties":{"formattedCitation":"(Ichsan et al., 2013)","plainCitation":"(Ichsan et al., 2013)","noteIndex":0},"citationItems":[{"id":345,"uris":["http://zotero.org/groups/2526645/items/J6HM4QKD"],"uri":["http://zotero.org/groups/2526645/items/J6HM4QKD"],"itemData":{"id":345,"type":"article-journal","container-title":"Depik","ISSN":"2089-7790","issue":"2","page":"87-91","title":"Lunar patterns and tidal cycles influences on manta ray (Manta alfredi) appearnce in the Karang Makassar waters, Komodo National Park East Musa Tenggara","volume":"2","author":[{"family":"Ichsan","given":"Muhammad"},{"family":"Iriana","given":"Dulmi'ad"},{"family":"Awaluddin","given":"Muhammad Yusuf"}],"issued":{"date-parts":[["2013",8]]}}}],"schema":"https://github.com/citation-style-language/schema/raw/master/csl-citation.json"} </w:instrText>
      </w:r>
      <w:r>
        <w:fldChar w:fldCharType="separate"/>
      </w:r>
      <w:r w:rsidRPr="00FE709E">
        <w:rPr>
          <w:rFonts w:ascii="Calibri" w:hAnsi="Calibri" w:cs="Calibri"/>
        </w:rPr>
        <w:t>(Ichsan et al., 2013)</w:t>
      </w:r>
      <w:r>
        <w:fldChar w:fldCharType="end"/>
      </w:r>
      <w:r>
        <w:t xml:space="preserve">, </w:t>
      </w:r>
      <w:r w:rsidRPr="00BE7C76">
        <w:t xml:space="preserve">high tide and the slack tide after high tide </w:t>
      </w:r>
      <w:r>
        <w:fldChar w:fldCharType="begin"/>
      </w:r>
      <w:r>
        <w:instrText xml:space="preserve"> ADDIN ZOTERO_ITEM CSL_CITATION {"citationID":"MraM3MK3","properties":{"formattedCitation":"(Peel et al., 2019b)","plainCitation":"(Peel et al., 2019b)","noteIndex":0},"citationItems":[{"id":338,"uris":["http://zotero.org/groups/2526645/items/QPHPUWNP"],"uri":["http://zotero.org/groups/2526645/items/QPHPUWNP"],"itemData":{"id":338,"type":"article-journal","abstract":"Reef manta rays Mobula alfredi are large filter-feeding elasmobranchs that are undergoing substantial population declines on a global scale. In order to effectively conserve and manage populations, it is crucial that the drivers of their occurrence are defined and that key aggregation areas for this species are identified and protected. Here, we used passive acoustic telemetry to monitor and assess the movement ecology of M. alfredi in the remote Amirante Islands, Republic of Seychelles. Acoustic transmitters were externally deployed on M. alfredi at D’Arros Island (n = 42) and movement data retrieved from an array of 70 acoustic receivers deployed throughout the Amirantes between November 2013 and October 2017. Individuals were detected year-round, with a peak in detections occurring between November and April coinciding with the arrival and departure of the north-west monsoon. Individuals were most likely to be detected within the array during the day, at low wind speeds, and when water temperatures were approximately 28°C. Additionally, individuals were more likely to be detected during a new moon, when the tidal range was at its highest, and on the slack of high tide. M. alfredi travelled widely within the Amirantes, with larger individuals travelling greater distances per day than smaller individuals and juveniles. The majority of detections (89%) were recorded within 2.5 km of the shoreline of D’Arros Island and the neighbouring St. Joseph Atoll, highlighting the importance of these sites to M. alfredi in the Amirante Islands, and supporting the proposed development of a marine protected area at this location.","container-title":"Marine Ecology Progress Series","DOI":"10.3354/meps12995","ISSN":"0171-8630, 1616-1599","journalAbbreviation":"Mar. Ecol. Prog. Ser.","language":"en","page":"169-184","source":"DOI.org (Crossref)","title":"Movement and residency patterns of reef manta rays Mobula alfredi in the Amirante Islands, Seychelles","URL":"https://www.int-res.com/abstracts/meps/v621/p169-184/","volume":"621","author":[{"family":"Peel","given":"Lauren R."},{"family":"Stevens","given":"Guy M. W."},{"family":"Daly","given":"Ryan"},{"family":"Keating Daly","given":"Clare A."},{"family":"Lea","given":"James SE"},{"family":"Clarke","given":"Christopher R"},{"family":"Collin","given":"Shaun P."},{"family":"Meekan","given":"Mark G."}],"accessed":{"date-parts":[["2020",6,30]]},"issued":{"date-parts":[["2019",7,4]]}}}],"schema":"https://github.com/citation-style-language/schema/raw/master/csl-citation.json"} </w:instrText>
      </w:r>
      <w:r>
        <w:fldChar w:fldCharType="separate"/>
      </w:r>
      <w:r w:rsidRPr="00D815F6">
        <w:rPr>
          <w:rFonts w:ascii="Calibri" w:hAnsi="Calibri" w:cs="Calibri"/>
        </w:rPr>
        <w:t>(Peel et al., 2019b)</w:t>
      </w:r>
      <w:r>
        <w:fldChar w:fldCharType="end"/>
      </w:r>
      <w:r w:rsidRPr="00BE7C76">
        <w:t>.</w:t>
      </w:r>
      <w:r w:rsidRPr="00A13D67">
        <w:t xml:space="preserve"> </w:t>
      </w:r>
      <w:r>
        <w:t xml:space="preserve">More foraging occurs at </w:t>
      </w:r>
      <w:r w:rsidRPr="0030641C">
        <w:t xml:space="preserve">cooler </w:t>
      </w:r>
      <w:r w:rsidR="00D676FC">
        <w:t>sea surface temperatures</w:t>
      </w:r>
      <w:r>
        <w:t xml:space="preserve"> </w:t>
      </w:r>
      <w:r>
        <w:fldChar w:fldCharType="begin"/>
      </w:r>
      <w:r w:rsidR="00D676FC">
        <w:instrText xml:space="preserve"> ADDIN ZOTERO_ITEM CSL_CITATION {"citationID":"KXvL22a7","properties":{"formattedCitation":"(SST; Armstrong et al., 2016; 21\\uc0\\u8211{}23\\uc0\\u176{}C, Jaine et al., 2012)","plainCitation":"(SST; Armstrong et al., 2016; 21–23°C, Jaine et al., 2012)","noteIndex":0},"citationItems":[{"id":341,"uris":["http://zotero.org/groups/2526645/items/TU2AWFCE"],"uri":["http://zotero.org/groups/2526645/items/TU2AWFCE"],"itemData":{"id":341,"type":"article-journal","abstract":"Large tropical and sub-tropical marine animals must meet their energetic requirements in a largely oligotrophic environment. Many planktivorous elasmobranchs, whose thermal ecologies prevent foraging in nutrient-rich polar waters, aggregate seasonally at predictable locations throughout tropical oceans where they are observed feeding. Here we investigate the foraging and oceanographic environment around Lady Elliot Island, a known aggregation site for reef manta rays Manta alfredi in the southern Great Barrier Reef. The foraging behaviour of reef manta rays was analysed in relation to zooplankton populations and local oceanography, and compared to long-term sighting records of reef manta rays from the dive operator on the island. Reef manta rays fed at Lady Elliot Island when zooplankton biomass and abundance were significantly higher than other times. The critical prey density threshold that triggered feeding was 11.2 mg m-3 while zooplankton size had no significant effect on feeding. The community composition and size structure of the zooplankton was similar when reef manta rays were feeding or not, with only the density of zooplankton changing. Higher zooplankton biomass was observed prior to low tide, and long-term (~5 years) sighting data confirmed that more reef manta rays are also observed feeding during this tidal phase than other times. This is the first study to examine prey availability at an aggregation site for reef manta rays and it indicates that they feed in locations and at times of higher zooplankton biomass.","container-title":"PLOS ONE","DOI":"10.1371/journal.pone.0153393","ISSN":"1932-6203","issue":"5","journalAbbreviation":"PLoS ONE","language":"en","page":"e0153393","source":"DOI.org (Crossref)","title":"Prey Density Threshold and Tidal Influence on Reef Manta Ray Foraging at an Aggregation Site on the Great Barrier Reef","URL":"https://dx.plos.org/10.1371/journal.pone.0153393","volume":"11","author":[{"family":"Armstrong","given":"Asia O."},{"family":"Armstrong","given":"Amelia J."},{"family":"Jaine","given":"Fabrice R. A."},{"family":"Couturier","given":"Lydie I. E."},{"family":"Fiora","given":"Kym"},{"family":"Uribe-Palomino","given":"Julian"},{"family":"Weeks","given":"Scarla J."},{"family":"Townsend","given":"Kathy A."},{"family":"Bennett","given":"Mike B."},{"family":"Richardson","given":"Anthony J."}],"accessed":{"date-parts":[["2020",6,30]]},"issued":{"date-parts":[["2016",5,4]]}},"prefix":"SST;"},{"id":354,"uris":["http://zotero.org/groups/2526645/items/TZNZ7KRV"],"uri":["http://zotero.org/groups/2526645/items/TZNZ7KRV"],"itemData":{"id":354,"type":"article-journal","abstract":"Manta rays Manta alfredi are present all year round at Lady Elliot Island (LEI) in the southern Great Barrier Reef, Australia, with peaks in abundance during autumn and winter. Drivers influencing these fluctuations in abundance of M. alfredi at the site remain uncertain. Based on daily count, behavioural, weather and oceanographic data collected over a three-year period, this study examined the link between the relative number of sightings of manta rays at LEI, the biophysical environment, and the habitat use of individuals around the LEI reef using generalised additive models. The response variable in each of the three generalised additive models was number of sightings (per trip at sea) of cruising, cleaning or foraging M. alfredi. We used a set of eleven temporal, meteorological, biological, oceanographic and lunar predictor variables. Results for cruising, cleaning and foraging M. alfredi explained 27.5%, 32.8% and 36.3% of the deviance observed in the respective models and highlighted five predictors (year, day of year, wind speed, chlorophyll-a concentration and fraction of moon illuminated) as common influences to the three models. There were more manta rays at LEI in autumn and winter, slower wind speeds, higher productivity, and around the new and full moon. The winter peak in sightings of foraging M. alfredi was found to precede peaks in cleaning and cruising activity around the LEI reef, which suggests that enhanced food availability may be a principal driver for this seasonal aggregation. A spatial analysis of behavioural observations highlighted several sites around the LEI reef as ‘multi-purpose’ areas where cleaning and foraging activities commonly occur, while the southern end of the reef is primarily a foraging area. The use of extensive citizen science datasets, such as those collected by dive operators in this study, is encouraged as they can provide valuable insights into a species’ ecology.","container-title":"PLoS ONE","DOI":"10.1371/journal.pone.0046170","ISSN":"1932-6203","issue":"10","journalAbbreviation":"PLoS ONE","language":"en","page":"e46170","source":"DOI.org (Crossref)","title":"When Giants Turn Up: Sighting Trends, Environmental Influences and Habitat Use of the Manta Ray Manta alfredi at a Coral Reef","title-short":"When Giants Turn Up","URL":"https://dx.plos.org/10.1371/journal.pone.0046170","volume":"7","author":[{"family":"Jaine","given":"Fabrice R. A."},{"family":"Couturier","given":"Lydie I. E."},{"family":"Weeks","given":"Scarla J."},{"family":"Townsend","given":"Kathy A."},{"family":"Bennett","given":"Michael B."},{"family":"Fiora","given":"Kym"},{"family":"Richardson","given":"Anthony J."}],"accessed":{"date-parts":[["2020",6,30]]},"issued":{"date-parts":[["2012",10,3]]}},"prefix":"21–23°C, "}],"schema":"https://github.com/citation-style-language/schema/raw/master/csl-citation.json"} </w:instrText>
      </w:r>
      <w:r>
        <w:fldChar w:fldCharType="separate"/>
      </w:r>
      <w:r w:rsidR="00D676FC" w:rsidRPr="00D676FC">
        <w:rPr>
          <w:rFonts w:ascii="Calibri" w:hAnsi="Calibri" w:cs="Calibri"/>
          <w:szCs w:val="24"/>
        </w:rPr>
        <w:t>(SST; Armstrong et al., 2016; 21–23°C, Jaine et al., 2012)</w:t>
      </w:r>
      <w:r>
        <w:fldChar w:fldCharType="end"/>
      </w:r>
      <w:r>
        <w:t>, but temperature associations are regional; m</w:t>
      </w:r>
      <w:r w:rsidRPr="000B41EA">
        <w:t>anta</w:t>
      </w:r>
      <w:r>
        <w:t xml:space="preserve"> presence is positively </w:t>
      </w:r>
      <w:r>
        <w:fldChar w:fldCharType="begin"/>
      </w:r>
      <w:r>
        <w:instrText xml:space="preserve"> ADDIN ZOTERO_ITEM CSL_CITATION {"citationID":"FQBm4N3M","properties":{"formattedCitation":"(Jaine et al., 2012; Rohner et al., 2013)","plainCitation":"(Jaine et al., 2012; Rohner et al., 2013)","noteIndex":0},"citationItems":[{"id":354,"uris":["http://zotero.org/groups/2526645/items/TZNZ7KRV"],"uri":["http://zotero.org/groups/2526645/items/TZNZ7KRV"],"itemData":{"id":354,"type":"article-journal","abstract":"Manta rays Manta alfredi are present all year round at Lady Elliot Island (LEI) in the southern Great Barrier Reef, Australia, with peaks in abundance during autumn and winter. Drivers influencing these fluctuations in abundance of M. alfredi at the site remain uncertain. Based on daily count, behavioural, weather and oceanographic data collected over a three-year period, this study examined the link between the relative number of sightings of manta rays at LEI, the biophysical environment, and the habitat use of individuals around the LEI reef using generalised additive models. The response variable in each of the three generalised additive models was number of sightings (per trip at sea) of cruising, cleaning or foraging M. alfredi. We used a set of eleven temporal, meteorological, biological, oceanographic and lunar predictor variables. Results for cruising, cleaning and foraging M. alfredi explained 27.5%, 32.8% and 36.3% of the deviance observed in the respective models and highlighted five predictors (year, day of year, wind speed, chlorophyll-a concentration and fraction of moon illuminated) as common influences to the three models. There were more manta rays at LEI in autumn and winter, slower wind speeds, higher productivity, and around the new and full moon. The winter peak in sightings of foraging M. alfredi was found to precede peaks in cleaning and cruising activity around the LEI reef, which suggests that enhanced food availability may be a principal driver for this seasonal aggregation. A spatial analysis of behavioural observations highlighted several sites around the LEI reef as ‘multi-purpose’ areas where cleaning and foraging activities commonly occur, while the southern end of the reef is primarily a foraging area. The use of extensive citizen science datasets, such as those collected by dive operators in this study, is encouraged as they can provide valuable insights into a species’ ecology.","container-title":"PLoS ONE","DOI":"10.1371/journal.pone.0046170","ISSN":"1932-6203","issue":"10","journalAbbreviation":"PLoS ONE","language":"en","page":"e46170","source":"DOI.org (Crossref)","title":"When Giants Turn Up: Sighting Trends, Environmental Influences and Habitat Use of the Manta Ray Manta alfredi at a Coral Reef","title-short":"When Giants Turn Up","URL":"https://dx.plos.org/10.1371/journal.pone.0046170","volume":"7","author":[{"family":"Jaine","given":"Fabrice R. A."},{"family":"Couturier","given":"Lydie I. E."},{"family":"Weeks","given":"Scarla J."},{"family":"Townsend","given":"Kathy A."},{"family":"Bennett","given":"Michael B."},{"family":"Fiora","given":"Kym"},{"family":"Richardson","given":"Anthony J."}],"accessed":{"date-parts":[["2020",6,30]]},"issued":{"date-parts":[["2012",10,3]]}}},{"id":342,"uris":["http://zotero.org/groups/2526645/items/7FCE43VS"],"uri":["http://zotero.org/groups/2526645/items/7FCE43VS"],"itemData":{"id":342,"type":"article-journal","abstract":"Sightings of planktivorous elasmobranchs at their coastal aggregation sites are often linked to biological, environmental and temporal variables. Many large planktivorous elasmobranchs are also globally threatened species, so it is necessary to try and separate population trends from environmentally driven, short-term fluctuations. We investigated the influence of environmental variables on sightings of 3 species of planktivorous elasmobranchs off Praia do Tofo, Mozambique: the reef manta ray Manta alfredi, giant manta ray M. birostris and whale shark Rhincodon typus. We used 8- (2003 to 2011) and 6-yr (2005 to 2011) logbook data for manta rays and whale sharks, respectively, and constructed a generalised linear model with animal sightings as the response. Predictors included temporal (year, month, time of day), biological (plankton categories), oceanographic (water temperature, time from high tide, current direction and strength and wave height) and celestial (moon illumination) indices. These predictors best fitted reef manta ray sightings, a coastal species with high residency, but less so for the wider-ranging giant manta rays and whale sharks. We found a significant decline in the standardised sightings time series for the reef manta ray (88%) and whale shark (79%), but not for the giant manta ray.","container-title":"Marine Ecology Progress Series","DOI":"10.3354/meps10290","ISSN":"0171-8630, 1616-1599","journalAbbreviation":"Mar. Ecol. Prog. Ser.","language":"en","page":"153-168","source":"DOI.org (Crossref)","title":"Trends in sightings and environmental influences on a coastal aggregation of manta rays and whale sharks","URL":"http://www.int-res.com/abstracts/meps/v482/p153-168/","volume":"482","author":[{"family":"Rohner","given":"CA"},{"family":"Pierce","given":"SJ"},{"family":"Marshall","given":"AD"},{"family":"Weeks","given":"SJ"},{"family":"Bennett","given":"MB"},{"family":"Richardson","given":"AJ"}],"accessed":{"date-parts":[["2020",6,30]]},"issued":{"date-parts":[["2013",5,22]]}}}],"schema":"https://github.com/citation-style-language/schema/raw/master/csl-citation.json"} </w:instrText>
      </w:r>
      <w:r>
        <w:fldChar w:fldCharType="separate"/>
      </w:r>
      <w:r w:rsidRPr="00600B8B">
        <w:rPr>
          <w:rFonts w:ascii="Calibri" w:hAnsi="Calibri" w:cs="Calibri"/>
        </w:rPr>
        <w:t>(Jaine et al., 2012; Rohner et al., 2013)</w:t>
      </w:r>
      <w:r>
        <w:fldChar w:fldCharType="end"/>
      </w:r>
      <w:r>
        <w:t xml:space="preserve"> and negatively </w:t>
      </w:r>
      <w:r>
        <w:fldChar w:fldCharType="begin"/>
      </w:r>
      <w:r>
        <w:instrText xml:space="preserve"> ADDIN ZOTERO_ITEM CSL_CITATION {"citationID":"rspFiGUh","properties":{"formattedCitation":"(Couturier et al., 2018)","plainCitation":"(Couturier et al., 2018)","noteIndex":0},"citationItems":[{"id":334,"uris":["http://zotero.org/groups/2526645/items/PSTCVLSK"],"uri":["http://zotero.org/groups/2526645/items/PSTCVLSK"],"itemData":{"id":334,"type":"article-journal","abstract":"Understanding variations in habitat use through time contributes to identification of habitats critical for species survival. Here we used passive acoustic telemetry to examine the residency and site fidelity patterns of the reef manta ray Mobula alfredi at Lady Elliot Island (LEI), a key aggregation site in eastern Australia. Six acoustic receivers were moored around LEI between 2009 and 2012, and 34 acoustic transmitters were deployed on manta rays. All tagged animals returned to this site within their recording period, with some individuals visiting the area for up to 23 consecutive days. Using a set of mixed effect models, we analysed the hourly visitation patterns of manta rays in relation to temporal and environmental variables. Diel phase and sea temperature showed the strongest effects on the presence of manta rays, with weaker effects detected for wind direction, wind speed and moon illumination. Individuals occupied LEI habitat mostly during daylight hours and in calm weather conditions, which may be linked with behavioural thermoregulation, social interactions and cleaning activities. Their absence at night may be related to foraging strategies in deeper offshore waters. The effect of sea temperature reflects the greater seasonal occurrence of manta rays at LEI in winter, when temperatures are coolest, potentially in response to regional food availability. The high degree of manta ray site fidelity at aggregation sites underscores the importance of these areas as key daytime habitats for the species. We suggest that conservation measures should prioritise the protection of coastal aggregation habitats from overexploitation and degradation.","container-title":"Marine Ecology Progress Series","DOI":"10.3354/meps12610","ISSN":"0171-8630, 1616-1599","journalAbbreviation":"Mar. Ecol. Prog. Ser.","language":"en","page":"125-145","source":"DOI.org (Crossref)","title":"Variation in occupancy and habitat use of Mobula alfredi at a major aggregation site","URL":"https://www.int-res.com/abstracts/meps/v599/p125-145/","volume":"599","author":[{"family":"Couturier","given":"Lydie I. E."},{"family":"Newman","given":"P"},{"family":"Jaine","given":"Fabrice R. A."},{"family":"Bennett","given":"Michael B."},{"family":"Venables","given":"WN"},{"family":"Cagua","given":"EF"},{"family":"Townsend","given":"Kathy A."},{"family":"Weeks","given":"Scarla J."},{"family":"Richardson","given":"Anthony J."}],"accessed":{"date-parts":[["2020",6,30]]},"issued":{"date-parts":[["2018",7,12]]}}}],"schema":"https://github.com/citation-style-language/schema/raw/master/csl-citation.json"} </w:instrText>
      </w:r>
      <w:r>
        <w:fldChar w:fldCharType="separate"/>
      </w:r>
      <w:r w:rsidRPr="00600B8B">
        <w:rPr>
          <w:rFonts w:ascii="Calibri" w:hAnsi="Calibri" w:cs="Calibri"/>
        </w:rPr>
        <w:t>(Couturier et al., 2018)</w:t>
      </w:r>
      <w:r>
        <w:fldChar w:fldCharType="end"/>
      </w:r>
      <w:r>
        <w:t xml:space="preserve"> related to </w:t>
      </w:r>
      <w:r w:rsidRPr="000B41EA">
        <w:t>water temperature</w:t>
      </w:r>
      <w:r>
        <w:t xml:space="preserve">, with maximal </w:t>
      </w:r>
      <w:r w:rsidRPr="000B41EA">
        <w:t xml:space="preserve">presence </w:t>
      </w:r>
      <w:r>
        <w:t>maximal</w:t>
      </w:r>
      <w:r w:rsidRPr="000B41EA">
        <w:t xml:space="preserve"> at 28°C </w:t>
      </w:r>
      <w:r>
        <w:fldChar w:fldCharType="begin"/>
      </w:r>
      <w:r>
        <w:instrText xml:space="preserve"> ADDIN ZOTERO_ITEM CSL_CITATION {"citationID":"KbjbTDN5","properties":{"formattedCitation":"(Peel et al., 2019b)","plainCitation":"(Peel et al., 2019b)","noteIndex":0},"citationItems":[{"id":338,"uris":["http://zotero.org/groups/2526645/items/QPHPUWNP"],"uri":["http://zotero.org/groups/2526645/items/QPHPUWNP"],"itemData":{"id":338,"type":"article-journal","abstract":"Reef manta rays Mobula alfredi are large filter-feeding elasmobranchs that are undergoing substantial population declines on a global scale. In order to effectively conserve and manage populations, it is crucial that the drivers of their occurrence are defined and that key aggregation areas for this species are identified and protected. Here, we used passive acoustic telemetry to monitor and assess the movement ecology of M. alfredi in the remote Amirante Islands, Republic of Seychelles. Acoustic transmitters were externally deployed on M. alfredi at D’Arros Island (n = 42) and movement data retrieved from an array of 70 acoustic receivers deployed throughout the Amirantes between November 2013 and October 2017. Individuals were detected year-round, with a peak in detections occurring between November and April coinciding with the arrival and departure of the north-west monsoon. Individuals were most likely to be detected within the array during the day, at low wind speeds, and when water temperatures were approximately 28°C. Additionally, individuals were more likely to be detected during a new moon, when the tidal range was at its highest, and on the slack of high tide. M. alfredi travelled widely within the Amirantes, with larger individuals travelling greater distances per day than smaller individuals and juveniles. The majority of detections (89%) were recorded within 2.5 km of the shoreline of D’Arros Island and the neighbouring St. Joseph Atoll, highlighting the importance of these sites to M. alfredi in the Amirante Islands, and supporting the proposed development of a marine protected area at this location.","container-title":"Marine Ecology Progress Series","DOI":"10.3354/meps12995","ISSN":"0171-8630, 1616-1599","journalAbbreviation":"Mar. Ecol. Prog. Ser.","language":"en","page":"169-184","source":"DOI.org (Crossref)","title":"Movement and residency patterns of reef manta rays Mobula alfredi in the Amirante Islands, Seychelles","URL":"https://www.int-res.com/abstracts/meps/v621/p169-184/","volume":"621","author":[{"family":"Peel","given":"Lauren R."},{"family":"Stevens","given":"Guy M. W."},{"family":"Daly","given":"Ryan"},{"family":"Keating Daly","given":"Clare A."},{"family":"Lea","given":"James SE"},{"family":"Clarke","given":"Christopher R"},{"family":"Collin","given":"Shaun P."},{"family":"Meekan","given":"Mark G."}],"accessed":{"date-parts":[["2020",6,30]]},"issued":{"date-parts":[["2019",7,4]]}}}],"schema":"https://github.com/citation-style-language/schema/raw/master/csl-citation.json"} </w:instrText>
      </w:r>
      <w:r>
        <w:fldChar w:fldCharType="separate"/>
      </w:r>
      <w:r w:rsidRPr="00D815F6">
        <w:rPr>
          <w:rFonts w:ascii="Calibri" w:hAnsi="Calibri" w:cs="Calibri"/>
        </w:rPr>
        <w:t>(Peel et al., 2019b)</w:t>
      </w:r>
      <w:r>
        <w:fldChar w:fldCharType="end"/>
      </w:r>
      <w:r w:rsidRPr="000B41EA">
        <w:t>.</w:t>
      </w:r>
      <w:r>
        <w:t xml:space="preserve"> Although mantas are known to swim to 672 m </w:t>
      </w:r>
      <w:r>
        <w:fldChar w:fldCharType="begin"/>
      </w:r>
      <w:r>
        <w:instrText xml:space="preserve"> ADDIN ZOTERO_ITEM CSL_CITATION {"citationID":"roTFAETO","properties":{"formattedCitation":"(Braun et al., 2014; Lassauce et al., 2020)","plainCitation":"(Braun et al., 2014; Lassauce et al., 2020)","noteIndex":0},"citationItems":[{"id":349,"uris":["http://zotero.org/groups/2526645/items/F9J4FFI8"],"uri":["http://zotero.org/groups/2526645/items/F9J4FFI8"],"itemData":{"id":349,"type":"article-journal","abstract":"Recent successful efforts to increase protection for manta rays has highlighted the lack of basic ecological information, including vertical and horizontal movement patterns, available for these species. We deployed pop-up satellite archival transmitting tags on nine reef manta rays, Manta alfredi, to determine diving behaviors and vertical habitat use. Transmitted and archived data were obtained from seven tagged mantas over deployment periods of 102–188 days, including three recovered tags containing 2.6 million depth, temperature, and light level data points collected every 10 or 15 seconds. Mantas frequented the upper 10 m during daylight hours and tended to occupy deeper water throughout the night. Six of the seven individuals performed a cumulative 76 deep dives (.150 m) with one individual reaching 432 m, extending the known depth range of this coastal, reef-oriented species and confirming its role as an ecological link between epipelagic and mesopelagic habitats. Mean vertical velocities calculated from high-resolution dive data (62 dives .150 m) from three individuals suggested that mantas may use gliding behavior during travel and that this behavior may prove more efficient than continuous horizontal swimming. The behaviors in this study indicate manta rays provide a previously unknown link between the epi- and mesopelagic layers of an extremely oligotrophic marine environment and provide evidence of a third marine species that utilizes gliding to maximize movement efficiency.","container-title":"PLoS ONE","DOI":"10.1371/journal.pone.0088170","ISSN":"1932-6203","issue":"2","journalAbbreviation":"PLoS ONE","language":"en","page":"e88170","source":"DOI.org (Crossref)","title":"Diving Behavior of the Reef Manta Ray Links Coral Reefs with Adjacent Deep Pelagic Habitats","URL":"https://dx.plos.org/10.1371/journal.pone.0088170","volume":"9","author":[{"family":"Braun","given":"Camrin D."},{"family":"Skomal","given":"Gregory B."},{"family":"Thorrold","given":"Simon R."},{"family":"Berumen","given":"Michael L."}],"accessed":{"date-parts":[["2020",6,30]]},"issued":{"date-parts":[["2014",2,6]]}}},{"id":351,"uris":["http://zotero.org/groups/2526645/items/D2LTD7VT"],"uri":["http://zotero.org/groups/2526645/items/D2LTD7VT"],"itemData":{"id":351,"type":"article-journal","container-title":"PLOS ONE","DOI":"10.1371/journal.pone.0228815","ISSN":"1932-6203","issue":"3","journalAbbreviation":"PLoS ONE","language":"en","page":"e0228815","source":"DOI.org (Crossref)","title":"Diving behavior of the reef manta ray (Mobula alfredi) in New Caledonia: More frequent and deeper night-time diving to 672 meters","title-short":"Diving behavior of the reef manta ray (Mobula alfredi) in New Caledonia","URL":"https://dx.plos.org/10.1371/journal.pone.0228815","volume":"15","author":[{"family":"Lassauce","given":"Hugo"},{"family":"Chateau","given":"Olivier"},{"family":"Erdmann","given":"Mark V."},{"family":"Wantiez","given":"Laurent"}],"accessed":{"date-parts":[["2020",6,30]]},"issued":{"date-parts":[["2020",3,18]]}}}],"schema":"https://github.com/citation-style-language/schema/raw/master/csl-citation.json"} </w:instrText>
      </w:r>
      <w:r>
        <w:fldChar w:fldCharType="separate"/>
      </w:r>
      <w:r w:rsidRPr="0018694C">
        <w:rPr>
          <w:rFonts w:ascii="Calibri" w:hAnsi="Calibri" w:cs="Calibri"/>
        </w:rPr>
        <w:t>(Braun et al., 2014; Lassauce et al., 2020)</w:t>
      </w:r>
      <w:r>
        <w:fldChar w:fldCharType="end"/>
      </w:r>
      <w:r>
        <w:t xml:space="preserve">, they primarily </w:t>
      </w:r>
      <w:r w:rsidRPr="000F3D7E">
        <w:t xml:space="preserve">forage along the reef </w:t>
      </w:r>
      <w:r>
        <w:fldChar w:fldCharType="begin"/>
      </w:r>
      <w:r>
        <w:instrText xml:space="preserve"> ADDIN ZOTERO_ITEM CSL_CITATION {"citationID":"y1et2WhI","properties":{"formattedCitation":"(Peel et al., 2019a)","plainCitation":"(Peel et al., 2019a)","noteIndex":0},"citationItems":[{"id":360,"uris":["http://zotero.org/groups/2526645/items/IFH29Y5G"],"uri":["http://zotero.org/groups/2526645/items/IFH29Y5G"],"itemData":{"id":360,"type":"article-journal","container-title":"Royal Society Open Science","DOI":"10.1098/rsos.190599","ISSN":"2054-5703, 2054-5703","issue":"9","journalAbbreviation":"R. Soc. open sci.","language":"en","page":"190599","source":"DOI.org (Crossref)","title":"Stable isotope analyses reveal unique trophic role of reef manta rays ( &lt;i&gt;Mobula alfredi&lt;/i&gt; ) at a remote coral reef","URL":"https://royalsocietypublishing.org/doi/10.1098/rsos.190599","volume":"6","author":[{"family":"Peel","given":"Lauren R."},{"family":"Daly","given":"Ryan"},{"family":"Keating Daly","given":"Clare A."},{"family":"Stevens","given":"Guy M. W."},{"family":"Collin","given":"Shaun P."},{"family":"Meekan","given":"Mark G."}],"accessed":{"date-parts":[["2020",6,30]]},"issued":{"date-parts":[["2019",9,27]]}}}],"schema":"https://github.com/citation-style-language/schema/raw/master/csl-citation.json"} </w:instrText>
      </w:r>
      <w:r>
        <w:fldChar w:fldCharType="separate"/>
      </w:r>
      <w:r w:rsidRPr="00D815F6">
        <w:rPr>
          <w:rFonts w:ascii="Calibri" w:hAnsi="Calibri" w:cs="Calibri"/>
        </w:rPr>
        <w:t>(Peel et al., 2019a)</w:t>
      </w:r>
      <w:r>
        <w:fldChar w:fldCharType="end"/>
      </w:r>
      <w:r w:rsidRPr="000F3D7E">
        <w:t xml:space="preserve"> </w:t>
      </w:r>
      <w:r>
        <w:t>and</w:t>
      </w:r>
      <w:r w:rsidR="005B2007">
        <w:t xml:space="preserve">, at Palmyra, </w:t>
      </w:r>
      <w:r>
        <w:t>use</w:t>
      </w:r>
      <w:r w:rsidRPr="000F3D7E">
        <w:t xml:space="preserve"> ledge habitat </w:t>
      </w:r>
      <w:r>
        <w:fldChar w:fldCharType="begin"/>
      </w:r>
      <w:r>
        <w:instrText xml:space="preserve"> ADDIN ZOTERO_ITEM CSL_CITATION {"citationID":"116a9Kpn","properties":{"formattedCitation":"(10\\uc0\\u8211{}30 m, McCauley et al., 2014)","plainCitation":"(10–30 m, McCauley et al., 2014)","noteIndex":0},"citationItems":[{"id":361,"uris":["http://zotero.org/groups/2526645/items/AEJBYSTH"],"uri":["http://zotero.org/groups/2526645/items/AEJBYSTH"],"itemData":{"id":361,"type":"article-journal","container-title":"Marine Biology","DOI":"10.1007/s00227-014-2478-7","ISSN":"0025-3162, 1432-1793","issue":"9","journalAbbreviation":"Mar Biol","language":"en","page":"1987-1998","source":"DOI.org (Crossref)","title":"Reliance of mobile species on sensitive habitats: a case study of manta rays (Manta alfredi) and lagoons","title-short":"Reliance of mobile species on sensitive habitats","URL":"http://link.springer.com/10.1007/s00227-014-2478-7","volume":"161","author":[{"family":"McCauley","given":"Douglas J."},{"family":"DeSalles","given":"Paul A."},{"family":"Young","given":"Hillary S."},{"family":"Papastamatiou","given":"Yannis P."},{"family":"Caselle","given":"Jennifer E."},{"family":"Deakos","given":"Mark H."},{"family":"Gardner","given":"Jonathan P. A."},{"family":"Garton","given":"David W."},{"family":"Collen","given":"John D."},{"family":"Micheli","given":"Fiorenza"}],"accessed":{"date-parts":[["2020",6,30]]},"issued":{"date-parts":[["2014",9]]}},"prefix":"10–30 m, "}],"schema":"https://github.com/citation-style-language/schema/raw/master/csl-citation.json"} </w:instrText>
      </w:r>
      <w:r>
        <w:fldChar w:fldCharType="separate"/>
      </w:r>
      <w:r w:rsidRPr="00D815F6">
        <w:rPr>
          <w:rFonts w:ascii="Calibri" w:hAnsi="Calibri" w:cs="Calibri"/>
          <w:szCs w:val="24"/>
        </w:rPr>
        <w:t>(10–30 m, McCauley et al., 2014)</w:t>
      </w:r>
      <w:r>
        <w:fldChar w:fldCharType="end"/>
      </w:r>
      <w:r w:rsidRPr="000F3D7E">
        <w:t>.</w:t>
      </w:r>
      <w:r>
        <w:t xml:space="preserve"> Habitats with bathymetric gradients are also important for this species. M</w:t>
      </w:r>
      <w:r w:rsidRPr="000F3D7E">
        <w:t xml:space="preserve">anta rays </w:t>
      </w:r>
      <w:r>
        <w:t xml:space="preserve">track diurnal vertical migrations (surface to </w:t>
      </w:r>
      <w:r w:rsidRPr="000F3D7E">
        <w:t>30–40 m</w:t>
      </w:r>
      <w:r>
        <w:t xml:space="preserve">) of </w:t>
      </w:r>
      <w:r w:rsidRPr="000F3D7E">
        <w:t>mesopelagic zooplankton</w:t>
      </w:r>
      <w:r>
        <w:t xml:space="preserve"> and make </w:t>
      </w:r>
      <w:r w:rsidRPr="000F3D7E">
        <w:t xml:space="preserve">significantly shallower dives at night </w:t>
      </w:r>
      <w:r>
        <w:fldChar w:fldCharType="begin"/>
      </w:r>
      <w:r w:rsidR="00710663">
        <w:instrText xml:space="preserve"> ADDIN ZOTERO_ITEM CSL_CITATION {"citationID":"F7PVdbkN","properties":{"formattedCitation":"(Andrzejaczek et al., 2020; Braun et al., 2014)","plainCitation":"(Andrzejaczek et al., 2020; Braun et al., 2014)","noteIndex":0},"citationItems":[{"id":350,"uris":["http://zotero.org/groups/2526645/items/FVHCQ6L5"],"uri":["http://zotero.org/groups/2526645/items/FVHCQ6L5"],"itemData":{"id":350,"type":"article-journal","abstract":"Mobulid populations are declining on a global scale as a result of both targeted fisheries and indirect anthropogenic threats. In order to implement effective conservation strategies for species of this taxa, it is crucial that movement patterns at a range of spatiotemporal scales are defined. To gain insight into such patterns, we deployed a combination of acoustic (n = 21) and satellite (n = 12) tags on reef manta rays Mobula alfredi in the British Indian Ocean Territory Marine Protected Area (BIOT MPA) annually from 2013 through 2016. An extensive array of acoustic receivers (n = 52) were deployed across the archipelago to record the movements of mantas throughout the MPA. Data revealed large individual variation in horizontal movement patterns, ranging from high local site fidelity (&lt;10 km) for up to 3 yr, to large-scale regional movements (&gt; 200 km) around the entire MPA. Depth time-series data recorded vertical movement patterns consistent with other epipelagic elasmobranch species, including oscillatory diving and deep dives to greater than 500 m. Though no individuals were directly recorded departing the MPA throughout the study, the gaps in detections and estimated travel speeds documented here indicate that movement of individuals outside of the BIOT MPA cannot be discounted. Collectively, our data suggests that, with effective enforcement, the current size of the BIOT MPA is providing substantial protection to its reef manta ray population. Characterization of movement patterns across ontogenetic classes, however, is required to fully characterize the spatial ecology of this species and ensure protection across all cohorts of the population.","container-title":"Marine Ecology Progress Series","DOI":"10.3354/meps13270","ISSN":"0171-8630, 1616-1599","journalAbbreviation":"Mar. Ecol. Prog. Ser.","language":"en","page":"137-153","source":"DOI.org (Crossref)","title":"Individual variation in residency and regional movements of reef manta rays Mobula alfredi in a large marine protected area","URL":"https://www.int-res.com/abstracts/meps/v639/p137-153/","volume":"639","author":[{"family":"Andrzejaczek","given":"Samantha"},{"family":"Chapple","given":"Taylor K"},{"family":"Curnick","given":"David J"},{"family":"Carlisle","given":"Aaron B"},{"family":"Castleton","given":"Michael"},{"family":"Jacoby","given":"David MP"},{"family":"Peel","given":"Lauren R."},{"family":"Schallert","given":"Robert J"},{"family":"Tickler","given":"David M"},{"family":"Block","given":"Barbara A"}],"accessed":{"date-parts":[["2020",6,30]]},"issued":{"date-parts":[["2020",4,2]]}}},{"id":349,"uris":["http://zotero.org/groups/2526645/items/F9J4FFI8"],"uri":["http://zotero.org/groups/2526645/items/F9J4FFI8"],"itemData":{"id":349,"type":"article-journal","abstract":"Recent successful efforts to increase protection for manta rays has highlighted the lack of basic ecological information, including vertical and horizontal movement patterns, available for these species. We deployed pop-up satellite archival transmitting tags on nine reef manta rays, Manta alfredi, to determine diving behaviors and vertical habitat use. Transmitted and archived data were obtained from seven tagged mantas over deployment periods of 102–188 days, including three recovered tags containing 2.6 million depth, temperature, and light level data points collected every 10 or 15 seconds. Mantas frequented the upper 10 m during daylight hours and tended to occupy deeper water throughout the night. Six of the seven individuals performed a cumulative 76 deep dives (.150 m) with one individual reaching 432 m, extending the known depth range of this coastal, reef-oriented species and confirming its role as an ecological link between epipelagic and mesopelagic habitats. Mean vertical velocities calculated from high-resolution dive data (62 dives .150 m) from three individuals suggested that mantas may use gliding behavior during travel and that this behavior may prove more efficient than continuous horizontal swimming. The behaviors in this study indicate manta rays provide a previously unknown link between the epi- and mesopelagic layers of an extremely oligotrophic marine environment and provide evidence of a third marine species that utilizes gliding to maximize movement efficiency.","container-title":"PLoS ONE","DOI":"10.1371/journal.pone.0088170","ISSN":"1932-6203","issue":"2","journalAbbreviation":"PLoS ONE","language":"en","page":"e88170","source":"DOI.org (Crossref)","title":"Diving Behavior of the Reef Manta Ray Links Coral Reefs with Adjacent Deep Pelagic Habitats","URL":"https://dx.plos.org/10.1371/journal.pone.0088170","volume":"9","author":[{"family":"Braun","given":"Camrin D."},{"family":"Skomal","given":"Gregory B."},{"family":"Thorrold","given":"Simon R."},{"family":"Berumen","given":"Michael L."}],"accessed":{"date-parts":[["2020",6,30]]},"issued":{"date-parts":[["2014",2,6]]}}}],"schema":"https://github.com/citation-style-language/schema/raw/master/csl-citation.json"} </w:instrText>
      </w:r>
      <w:r>
        <w:fldChar w:fldCharType="separate"/>
      </w:r>
      <w:r w:rsidR="00710663" w:rsidRPr="00710663">
        <w:rPr>
          <w:rFonts w:ascii="Calibri" w:hAnsi="Calibri" w:cs="Calibri"/>
        </w:rPr>
        <w:t>(Andrzejaczek et al., 2020; Braun et al., 2014)</w:t>
      </w:r>
      <w:r>
        <w:fldChar w:fldCharType="end"/>
      </w:r>
      <w:r w:rsidR="00710663">
        <w:t xml:space="preserve">, including at Palmyra </w:t>
      </w:r>
      <w:r w:rsidR="00710663">
        <w:fldChar w:fldCharType="begin"/>
      </w:r>
      <w:r w:rsidR="00710663">
        <w:instrText xml:space="preserve"> ADDIN ZOTERO_ITEM CSL_CITATION {"citationID":"CiSSHkRL","properties":{"formattedCitation":"(McCauley et al., 2014)","plainCitation":"(McCauley et al., 2014)","noteIndex":0},"citationItems":[{"id":361,"uris":["http://zotero.org/groups/2526645/items/AEJBYSTH"],"uri":["http://zotero.org/groups/2526645/items/AEJBYSTH"],"itemData":{"id":361,"type":"article-journal","container-title":"Marine Biology","DOI":"10.1007/s00227-014-2478-7","ISSN":"0025-3162, 1432-1793","issue":"9","journalAbbreviation":"Mar Biol","language":"en","page":"1987-1998","source":"DOI.org (Crossref)","title":"Reliance of mobile species on sensitive habitats: a case study of manta rays (Manta alfredi) and lagoons","title-short":"Reliance of mobile species on sensitive habitats","URL":"http://link.springer.com/10.1007/s00227-014-2478-7","volume":"161","author":[{"family":"McCauley","given":"Douglas J."},{"family":"DeSalles","given":"Paul A."},{"family":"Young","given":"Hillary S."},{"family":"Papastamatiou","given":"Yannis P."},{"family":"Caselle","given":"Jennifer E."},{"family":"Deakos","given":"Mark H."},{"family":"Gardner","given":"Jonathan P. A."},{"family":"Garton","given":"David W."},{"family":"Collen","given":"John D."},{"family":"Micheli","given":"Fiorenza"}],"accessed":{"date-parts":[["2020",6,30]]},"issued":{"date-parts":[["2014",9]]}}}],"schema":"https://github.com/citation-style-language/schema/raw/master/csl-citation.json"} </w:instrText>
      </w:r>
      <w:r w:rsidR="00710663">
        <w:fldChar w:fldCharType="separate"/>
      </w:r>
      <w:r w:rsidR="00710663" w:rsidRPr="00710663">
        <w:rPr>
          <w:rFonts w:ascii="Calibri" w:hAnsi="Calibri" w:cs="Calibri"/>
        </w:rPr>
        <w:t>(McCauley et al., 2014)</w:t>
      </w:r>
      <w:r w:rsidR="00710663">
        <w:fldChar w:fldCharType="end"/>
      </w:r>
      <w:r w:rsidRPr="000F3D7E">
        <w:t xml:space="preserve">. However, the opposite pattern (deep nighttime dives) also </w:t>
      </w:r>
      <w:r>
        <w:t>occurs</w:t>
      </w:r>
      <w:r w:rsidRPr="000F3D7E">
        <w:t xml:space="preserve"> </w:t>
      </w:r>
      <w:r>
        <w:fldChar w:fldCharType="begin"/>
      </w:r>
      <w:r>
        <w:instrText xml:space="preserve"> ADDIN ZOTERO_ITEM CSL_CITATION {"citationID":"SaFGAY29","properties":{"formattedCitation":"(Lassauce et al., 2020)","plainCitation":"(Lassauce et al., 2020)","noteIndex":0},"citationItems":[{"id":351,"uris":["http://zotero.org/groups/2526645/items/D2LTD7VT"],"uri":["http://zotero.org/groups/2526645/items/D2LTD7VT"],"itemData":{"id":351,"type":"article-journal","container-title":"PLOS ONE","DOI":"10.1371/journal.pone.0228815","ISSN":"1932-6203","issue":"3","journalAbbreviation":"PLoS ONE","language":"en","page":"e0228815","source":"DOI.org (Crossref)","title":"Diving behavior of the reef manta ray (Mobula alfredi) in New Caledonia: More frequent and deeper night-time diving to 672 meters","title-short":"Diving behavior of the reef manta ray (Mobula alfredi) in New Caledonia","URL":"https://dx.plos.org/10.1371/journal.pone.0228815","volume":"15","author":[{"family":"Lassauce","given":"Hugo"},{"family":"Chateau","given":"Olivier"},{"family":"Erdmann","given":"Mark V."},{"family":"Wantiez","given":"Laurent"}],"accessed":{"date-parts":[["2020",6,30]]},"issued":{"date-parts":[["2020",3,18]]}}}],"schema":"https://github.com/citation-style-language/schema/raw/master/csl-citation.json"} </w:instrText>
      </w:r>
      <w:r>
        <w:fldChar w:fldCharType="separate"/>
      </w:r>
      <w:r w:rsidRPr="009B461E">
        <w:rPr>
          <w:rFonts w:ascii="Calibri" w:hAnsi="Calibri" w:cs="Calibri"/>
        </w:rPr>
        <w:t>(Lassauce et al., 2020)</w:t>
      </w:r>
      <w:r>
        <w:fldChar w:fldCharType="end"/>
      </w:r>
      <w:r w:rsidRPr="000F3D7E">
        <w:t xml:space="preserve">, </w:t>
      </w:r>
      <w:r>
        <w:t xml:space="preserve">demonstrating that behavioral </w:t>
      </w:r>
      <w:r w:rsidRPr="000F3D7E">
        <w:t>differences</w:t>
      </w:r>
      <w:r>
        <w:t xml:space="preserve"> could reflect differences</w:t>
      </w:r>
      <w:r w:rsidRPr="000F3D7E">
        <w:t xml:space="preserve"> in prey species composition</w:t>
      </w:r>
      <w:r>
        <w:t xml:space="preserve"> and availability at different times of the diel cycle</w:t>
      </w:r>
      <w:r w:rsidRPr="000F3D7E">
        <w:t>.</w:t>
      </w:r>
      <w:r>
        <w:t xml:space="preserve"> Associations with cleaner fishes occur</w:t>
      </w:r>
      <w:r w:rsidRPr="00BF1283">
        <w:t xml:space="preserve"> in</w:t>
      </w:r>
      <w:r>
        <w:t xml:space="preserve"> both foraging areas and in </w:t>
      </w:r>
      <w:r>
        <w:lastRenderedPageBreak/>
        <w:t xml:space="preserve">other habitats. Cleaning events occur most frequently during high tides </w:t>
      </w:r>
      <w:r>
        <w:fldChar w:fldCharType="begin"/>
      </w:r>
      <w:r>
        <w:instrText xml:space="preserve"> ADDIN ZOTERO_ITEM CSL_CITATION {"citationID":"y93YS8gc","properties":{"formattedCitation":"(Jaine et al., 2012)","plainCitation":"(Jaine et al., 2012)","noteIndex":0},"citationItems":[{"id":354,"uris":["http://zotero.org/groups/2526645/items/TZNZ7KRV"],"uri":["http://zotero.org/groups/2526645/items/TZNZ7KRV"],"itemData":{"id":354,"type":"article-journal","abstract":"Manta rays Manta alfredi are present all year round at Lady Elliot Island (LEI) in the southern Great Barrier Reef, Australia, with peaks in abundance during autumn and winter. Drivers influencing these fluctuations in abundance of M. alfredi at the site remain uncertain. Based on daily count, behavioural, weather and oceanographic data collected over a three-year period, this study examined the link between the relative number of sightings of manta rays at LEI, the biophysical environment, and the habitat use of individuals around the LEI reef using generalised additive models. The response variable in each of the three generalised additive models was number of sightings (per trip at sea) of cruising, cleaning or foraging M. alfredi. We used a set of eleven temporal, meteorological, biological, oceanographic and lunar predictor variables. Results for cruising, cleaning and foraging M. alfredi explained 27.5%, 32.8% and 36.3% of the deviance observed in the respective models and highlighted five predictors (year, day of year, wind speed, chlorophyll-a concentration and fraction of moon illuminated) as common influences to the three models. There were more manta rays at LEI in autumn and winter, slower wind speeds, higher productivity, and around the new and full moon. The winter peak in sightings of foraging M. alfredi was found to precede peaks in cleaning and cruising activity around the LEI reef, which suggests that enhanced food availability may be a principal driver for this seasonal aggregation. A spatial analysis of behavioural observations highlighted several sites around the LEI reef as ‘multi-purpose’ areas where cleaning and foraging activities commonly occur, while the southern end of the reef is primarily a foraging area. The use of extensive citizen science datasets, such as those collected by dive operators in this study, is encouraged as they can provide valuable insights into a species’ ecology.","container-title":"PLoS ONE","DOI":"10.1371/journal.pone.0046170","ISSN":"1932-6203","issue":"10","journalAbbreviation":"PLoS ONE","language":"en","page":"e46170","source":"DOI.org (Crossref)","title":"When Giants Turn Up: Sighting Trends, Environmental Influences and Habitat Use of the Manta Ray Manta alfredi at a Coral Reef","title-short":"When Giants Turn Up","URL":"https://dx.plos.org/10.1371/journal.pone.0046170","volume":"7","author":[{"family":"Jaine","given":"Fabrice R. A."},{"family":"Couturier","given":"Lydie I. E."},{"family":"Weeks","given":"Scarla J."},{"family":"Townsend","given":"Kathy A."},{"family":"Bennett","given":"Michael B."},{"family":"Fiora","given":"Kym"},{"family":"Richardson","given":"Anthony J."}],"accessed":{"date-parts":[["2020",6,30]]},"issued":{"date-parts":[["2012",10,3]]}}}],"schema":"https://github.com/citation-style-language/schema/raw/master/csl-citation.json"} </w:instrText>
      </w:r>
      <w:r>
        <w:fldChar w:fldCharType="separate"/>
      </w:r>
      <w:r w:rsidRPr="009B461E">
        <w:rPr>
          <w:rFonts w:ascii="Calibri" w:hAnsi="Calibri" w:cs="Calibri"/>
        </w:rPr>
        <w:t>(Jaine et al., 2012)</w:t>
      </w:r>
      <w:r>
        <w:fldChar w:fldCharType="end"/>
      </w:r>
      <w:r>
        <w:t xml:space="preserve"> and ebb tides </w:t>
      </w:r>
      <w:r>
        <w:fldChar w:fldCharType="begin"/>
      </w:r>
      <w:r>
        <w:instrText xml:space="preserve"> ADDIN ZOTERO_ITEM CSL_CITATION {"citationID":"Zz83QaZE","properties":{"formattedCitation":"(O\\uc0\\u8217{}Shea et al., 2010)","plainCitation":"(O’Shea et al., 2010)","noteIndex":0},"citationItems":[{"id":355,"uris":["http://zotero.org/groups/2526645/items/NKEIMNA6"],"uri":["http://zotero.org/groups/2526645/items/NKEIMNA6"],"itemData":{"id":355,"type":"article-journal","abstract":"Although the movements of ﬁshes on coral reefs have been well studied, there are few data on the movement of elasmobranchs on and around cleaning stations. The visitation to cleaning stations by elasmobranchs was documented by direct observation and remote video capture at an oceanic reef in the Coral Sea and the outer Great Barrier Reef at time scales of hours to weeks. Cleaning was only observed at Osprey Reef and duration of occupancy was recorded for all elasmobranch clients. Strong tidal patterns were detected, with 49% of sharks and 59% of mantas engaging in cleaning interactions on ebb tides. Forty-four per cent of non-cleaned sharks were also observed on ebb tides. Some manta rays (n = 19) were individually identiﬁed through ventral skin pigmentation to determine site ﬁdelity; three were seen more than once with repeat observations occurring within days. This was consistent among weeks and days within weeks, regardless of time of day. Hypotheses for tidal behaviour are discussed and we argue that these observations are critical in elucidating previously unknown behaviours in elasmobranch ecology. Our study indicates that observations of large elasmobranchs at cleaning stations are another tool to elucidate elasmobranch ecology.","container-title":"Marine and Freshwater Research","DOI":"10.1071/MF08301","ISSN":"1323-1650","issue":"1","journalAbbreviation":"Mar. Freshwater Res.","language":"en","page":"65-73","source":"DOI.org (Crossref)","title":"Tide-related periodicity of manta rays and sharks to cleaning stations on a coral reef","URL":"http://www.publish.csiro.au/?paper=MF08301","volume":"61","author":[{"family":"O'Shea","given":"Owen R."},{"family":"Kingsford","given":"Michael J."},{"family":"Seymour","given":"Jamie"}],"accessed":{"date-parts":[["2020",6,30]]},"issued":{"date-parts":[["2010"]]}}}],"schema":"https://github.com/citation-style-language/schema/raw/master/csl-citation.json"} </w:instrText>
      </w:r>
      <w:r>
        <w:fldChar w:fldCharType="separate"/>
      </w:r>
      <w:r w:rsidRPr="009B461E">
        <w:rPr>
          <w:rFonts w:ascii="Calibri" w:hAnsi="Calibri" w:cs="Calibri"/>
          <w:szCs w:val="24"/>
        </w:rPr>
        <w:t>(O’Shea et al., 2010)</w:t>
      </w:r>
      <w:r>
        <w:fldChar w:fldCharType="end"/>
      </w:r>
      <w:r>
        <w:t xml:space="preserve"> and in</w:t>
      </w:r>
      <w:r w:rsidRPr="00BF1283">
        <w:t xml:space="preserve"> calm water</w:t>
      </w:r>
      <w:r>
        <w:t xml:space="preserve"> </w:t>
      </w:r>
      <w:r w:rsidRPr="00BF1283">
        <w:t xml:space="preserve">(Beaufort </w:t>
      </w:r>
      <w:r>
        <w:t>scale</w:t>
      </w:r>
      <w:r w:rsidRPr="00BF1283">
        <w:t xml:space="preserve"> 1–3</w:t>
      </w:r>
      <w:r>
        <w:t xml:space="preserve"> </w:t>
      </w:r>
      <w:r>
        <w:fldChar w:fldCharType="begin"/>
      </w:r>
      <w:r>
        <w:instrText xml:space="preserve"> ADDIN ZOTERO_ITEM CSL_CITATION {"citationID":"8xSIkzZx","properties":{"formattedCitation":"(Barr and Abelson, 2019)","plainCitation":"(Barr and Abelson, 2019)","noteIndex":0},"citationItems":[{"id":335,"uris":["http://zotero.org/groups/2526645/items/Z3JJP3KW"],"uri":["http://zotero.org/groups/2526645/items/Z3JJP3KW"],"itemData":{"id":335,"type":"article-journal","abstract":"Identifying critical aggregation sites and behavioral patterns of imperiled species contributes to ﬁlling knowledge gaps essential for their conservation. Manta rays present a prominent example of such species, the populations of which are declining globally due to directed ﬁshery, by-catch, and other anthropogenic stressors. Our goal was to explore manta ray aggregation sites in the Philippines in order to determine the factors governing the mantas’ visits – a knowledge gap essential to understand manta ecology, facilitate ecosystem-based ﬁshery management, and promote sustainable manta-based ecotourism. Diving surveys, environmental conditions assessment, and autonomous cameras were employed to study manta behavior and visit patterns to a cleaning station cluster on a commonly ﬁshed seamount, visited by both Mobula birostris and Mobula alfredi. Our ﬁndings reveal several environmental conditions (e.g., sea state, moon illumination, and ﬂow) that serve as predictors of manta presence/absence at the site. We suggest that these conditions affect both the behavior of the manta’s food (i.e., the spatial distribution of plankton) and the cleaning effectiveness of the cleaner wrasse, which consequently inﬂuence manta activity. The ﬁndings suggest a trade-off between cleaning and foraging: i.e., mantas tend to visit the cleaning stations when environmental conditions are less favorable for foraging but suitable for effective cleaning; while being absent from the cleaning stations when environmental conditions form plankton aggregations, ideal for efﬁcient feeding. This study sheds light on manta behavior and habitat use on dynamic, small spatio-temporal scales (i.e., hundreds of meters to a few kilometers, hours to days). The acquired data may be applied in the planning of marine protected areas and in ﬁshery management (e.g., to reduce the chances of manta bycatch by limiting ﬁshing activities to periods of manta absence) as well as contribute to enhancing sustainable exploitation, such as ecotourism, by increasing the chances of diving encounters with manta rays.","container-title":"Frontiers in Marine Science","DOI":"10.3389/fmars.2019.00088","ISSN":"2296-7745","journalAbbreviation":"Front. Mar. Sci.","language":"en","page":"88","source":"DOI.org (Crossref)","title":"Feeding – Cleaning Trade-Off: Manta Ray “Decision-Making” as a Conservation Tool","title-short":"Feeding – Cleaning Trade-Off","URL":"https://www.frontiersin.org/article/10.3389/fmars.2019.00088/full","volume":"6","author":[{"family":"Barr","given":"Yotam"},{"family":"Abelson","given":"Avigdor"}],"accessed":{"date-parts":[["2020",6,30]]},"issued":{"date-parts":[["2019",3,15]]}}}],"schema":"https://github.com/citation-style-language/schema/raw/master/csl-citation.json"} </w:instrText>
      </w:r>
      <w:r>
        <w:fldChar w:fldCharType="separate"/>
      </w:r>
      <w:r w:rsidRPr="00FE25B3">
        <w:rPr>
          <w:rFonts w:ascii="Calibri" w:hAnsi="Calibri" w:cs="Calibri"/>
        </w:rPr>
        <w:t>(Barr and Abelson, 2019)</w:t>
      </w:r>
      <w:r>
        <w:fldChar w:fldCharType="end"/>
      </w:r>
      <w:r w:rsidRPr="00BF1283">
        <w:t>.</w:t>
      </w:r>
    </w:p>
    <w:p w14:paraId="22621360" w14:textId="22205C13" w:rsidR="000A04FC" w:rsidRDefault="000A04FC" w:rsidP="000A04FC">
      <w:pPr>
        <w:pStyle w:val="Heading3"/>
        <w:spacing w:line="360" w:lineRule="auto"/>
        <w:contextualSpacing/>
      </w:pPr>
      <w:r>
        <w:t>1.2 Range and relation to MPAs</w:t>
      </w:r>
    </w:p>
    <w:p w14:paraId="278E10E9" w14:textId="28057866" w:rsidR="000A04FC" w:rsidRDefault="000A04FC" w:rsidP="000A04FC">
      <w:pPr>
        <w:spacing w:line="360" w:lineRule="auto"/>
        <w:contextualSpacing/>
      </w:pPr>
      <w:r>
        <w:t xml:space="preserve">Manta rays’ movements occur at multiple temporal scales that encompass daily movements between foraging areas and cleaning stations </w:t>
      </w:r>
      <w:r>
        <w:fldChar w:fldCharType="begin"/>
      </w:r>
      <w:r>
        <w:instrText xml:space="preserve"> ADDIN ZOTERO_ITEM CSL_CITATION {"citationID":"KNpZtPHc","properties":{"formattedCitation":"(tens of kilometers; Germanov et al., 2019; Jaine et al., 2012; Setyawan et al., 2018)","plainCitation":"(tens of kilometers; Germanov et al., 2019; Jaine et al., 2012; Setyawan et al., 2018)","noteIndex":0},"citationItems":[{"id":356,"uris":["http://zotero.org/groups/2526645/items/4SPZ6WQQ"],"uri":["http://zotero.org/groups/2526645/items/4SPZ6WQQ"],"itemData":{"id":356,"type":"article-journal","container-title":"Frontiers in Marine Science","DOI":"10.3389/fmars.2019.00215","ISSN":"2296-7745","issue":"219","journalAbbreviation":"Front. Mar. Sci.","language":"en","page":"1-17","source":"DOI.org (Crossref)","title":"Contrasting Habitat Use and Population Dynamics of Reef Manta Rays Within the Nusa Penida Marine Protected Area, Indonesia","URL":"https://www.frontiersin.org/article/10.3389/fmars.2019.00215/full","volume":"6","author":[{"family":"Germanov","given":"Elitza S."},{"family":"Bejder","given":"Lars"},{"family":"Chabanne","given":"Delphine B. H."},{"family":"Dharmadi","given":"Dharmadi"},{"family":"Hendrawan","given":"I. Gede"},{"family":"Marshall","given":"Andrea D."},{"family":"Pierce","given":"Simon J."},{"family":"Keulen","given":"Mike","non-dropping-particle":"van"},{"family":"Loneragan","given":"Neil R."}],"accessed":{"date-parts":[["2020",6,30]]},"issued":{"date-parts":[["2019",5,1]]}},"prefix":"tens of kilometers;"},{"id":354,"uris":["http://zotero.org/groups/2526645/items/TZNZ7KRV"],"uri":["http://zotero.org/groups/2526645/items/TZNZ7KRV"],"itemData":{"id":354,"type":"article-journal","abstract":"Manta rays Manta alfredi are present all year round at Lady Elliot Island (LEI) in the southern Great Barrier Reef, Australia, with peaks in abundance during autumn and winter. Drivers influencing these fluctuations in abundance of M. alfredi at the site remain uncertain. Based on daily count, behavioural, weather and oceanographic data collected over a three-year period, this study examined the link between the relative number of sightings of manta rays at LEI, the biophysical environment, and the habitat use of individuals around the LEI reef using generalised additive models. The response variable in each of the three generalised additive models was number of sightings (per trip at sea) of cruising, cleaning or foraging M. alfredi. We used a set of eleven temporal, meteorological, biological, oceanographic and lunar predictor variables. Results for cruising, cleaning and foraging M. alfredi explained 27.5%, 32.8% and 36.3% of the deviance observed in the respective models and highlighted five predictors (year, day of year, wind speed, chlorophyll-a concentration and fraction of moon illuminated) as common influences to the three models. There were more manta rays at LEI in autumn and winter, slower wind speeds, higher productivity, and around the new and full moon. The winter peak in sightings of foraging M. alfredi was found to precede peaks in cleaning and cruising activity around the LEI reef, which suggests that enhanced food availability may be a principal driver for this seasonal aggregation. A spatial analysis of behavioural observations highlighted several sites around the LEI reef as ‘multi-purpose’ areas where cleaning and foraging activities commonly occur, while the southern end of the reef is primarily a foraging area. The use of extensive citizen science datasets, such as those collected by dive operators in this study, is encouraged as they can provide valuable insights into a species’ ecology.","container-title":"PLoS ONE","DOI":"10.1371/journal.pone.0046170","ISSN":"1932-6203","issue":"10","journalAbbreviation":"PLoS ONE","language":"en","page":"e46170","source":"DOI.org (Crossref)","title":"When Giants Turn Up: Sighting Trends, Environmental Influences and Habitat Use of the Manta Ray Manta alfredi at a Coral Reef","title-short":"When Giants Turn Up","URL":"https://dx.plos.org/10.1371/journal.pone.0046170","volume":"7","author":[{"family":"Jaine","given":"Fabrice R. A."},{"family":"Couturier","given":"Lydie I. E."},{"family":"Weeks","given":"Scarla J."},{"family":"Townsend","given":"Kathy A."},{"family":"Bennett","given":"Michael B."},{"family":"Fiora","given":"Kym"},{"family":"Richardson","given":"Anthony J."}],"accessed":{"date-parts":[["2020",6,30]]},"issued":{"date-parts":[["2012",10,3]]}}},{"id":323,"uris":["http://zotero.org/groups/2526645/items/NF457YNJ"],"uri":["http://zotero.org/groups/2526645/items/NF457YNJ"],"itemData":{"id":323,"type":"article-journal","abstract":"Area Management Authority and are now being used in the formulation of a management plan for this vulnerable and economically important species to ensure the long-term health of Raja Ampat’s reef mantas and the sustainability of manta tourism in the region.","container-title":"Nature Conservation Research","DOI":"10.24189/ncr.2018.043","ISSN":"2500008X","issue":"4","journalAbbreviation":"Nat. Conserv. Res.","language":"en","source":"DOI.org (Crossref)","title":"Site fidelity and movement patterns of reef manta rays (Mobula alfredi: Mobulidae) using passive acoustic telemetry in northern Raja Ampat, Indonesia","title-short":"Site fidelity and movement patterns of reef manta rays (Mobula alfredi","URL":"http://ncr-journal.bear-land.org/article/148","volume":"3","author":[{"family":"Setyawan","given":"Edy"},{"family":"Sianipar","given":"Abraham B."},{"family":"Erdmann","given":"Mark V."},{"family":"Fischer","given":"Andrew M."},{"family":"Haddy","given":"James A."},{"family":"Beale","given":"Calvin S."},{"family":"Lewis","given":"Sarah A."},{"family":"Mambrasar","given":"Ronald"}],"accessed":{"date-parts":[["2020",6,30]]},"issued":{"date-parts":[["2018"]]}}}],"schema":"https://github.com/citation-style-language/schema/raw/master/csl-citation.json"} </w:instrText>
      </w:r>
      <w:r>
        <w:fldChar w:fldCharType="separate"/>
      </w:r>
      <w:r w:rsidRPr="00047A6B">
        <w:rPr>
          <w:rFonts w:ascii="Calibri" w:hAnsi="Calibri" w:cs="Calibri"/>
        </w:rPr>
        <w:t>(tens of kilometers; Germanov et al., 2019; Jaine et al., 2012; Setyawan et al., 2018)</w:t>
      </w:r>
      <w:r>
        <w:fldChar w:fldCharType="end"/>
      </w:r>
      <w:r>
        <w:t xml:space="preserve"> and seasonal movements </w:t>
      </w:r>
      <w:r w:rsidRPr="00371B3C">
        <w:t xml:space="preserve">100–500 km </w:t>
      </w:r>
      <w:r>
        <w:t xml:space="preserve">outside of home regions </w:t>
      </w:r>
      <w:r>
        <w:fldChar w:fldCharType="begin"/>
      </w:r>
      <w:r>
        <w:instrText xml:space="preserve"> ADDIN ZOTERO_ITEM CSL_CITATION {"citationID":"mt7cN48V","properties":{"formattedCitation":"(Andrzejaczek et al., 2020; Couturier et al., 2018, 2011; Germanov and Marshall, 2014)","plainCitation":"(Andrzejaczek et al., 2020; Couturier et al., 2018, 2011; Germanov and Marshall, 2014)","noteIndex":0},"citationItems":[{"id":350,"uris":["http://zotero.org/groups/2526645/items/FVHCQ6L5"],"uri":["http://zotero.org/groups/2526645/items/FVHCQ6L5"],"itemData":{"id":350,"type":"article-journal","abstract":"Mobulid populations are declining on a global scale as a result of both targeted fisheries and indirect anthropogenic threats. In order to implement effective conservation strategies for species of this taxa, it is crucial that movement patterns at a range of spatiotemporal scales are defined. To gain insight into such patterns, we deployed a combination of acoustic (n = 21) and satellite (n = 12) tags on reef manta rays Mobula alfredi in the British Indian Ocean Territory Marine Protected Area (BIOT MPA) annually from 2013 through 2016. An extensive array of acoustic receivers (n = 52) were deployed across the archipelago to record the movements of mantas throughout the MPA. Data revealed large individual variation in horizontal movement patterns, ranging from high local site fidelity (&lt;10 km) for up to 3 yr, to large-scale regional movements (&gt; 200 km) around the entire MPA. Depth time-series data recorded vertical movement patterns consistent with other epipelagic elasmobranch species, including oscillatory diving and deep dives to greater than 500 m. Though no individuals were directly recorded departing the MPA throughout the study, the gaps in detections and estimated travel speeds documented here indicate that movement of individuals outside of the BIOT MPA cannot be discounted. Collectively, our data suggests that, with effective enforcement, the current size of the BIOT MPA is providing substantial protection to its reef manta ray population. Characterization of movement patterns across ontogenetic classes, however, is required to fully characterize the spatial ecology of this species and ensure protection across all cohorts of the population.","container-title":"Marine Ecology Progress Series","DOI":"10.3354/meps13270","ISSN":"0171-8630, 1616-1599","journalAbbreviation":"Mar. Ecol. Prog. Ser.","language":"en","page":"137-153","source":"DOI.org (Crossref)","title":"Individual variation in residency and regional movements of reef manta rays Mobula alfredi in a large marine protected area","URL":"https://www.int-res.com/abstracts/meps/v639/p137-153/","volume":"639","author":[{"family":"Andrzejaczek","given":"Samantha"},{"family":"Chapple","given":"Taylor K"},{"family":"Curnick","given":"David J"},{"family":"Carlisle","given":"Aaron B"},{"family":"Castleton","given":"Michael"},{"family":"Jacoby","given":"David MP"},{"family":"Peel","given":"Lauren R."},{"family":"Schallert","given":"Robert J"},{"family":"Tickler","given":"David M"},{"family":"Block","given":"Barbara A"}],"accessed":{"date-parts":[["2020",6,30]]},"issued":{"date-parts":[["2020",4,2]]}}},{"id":334,"uris":["http://zotero.org/groups/2526645/items/PSTCVLSK"],"uri":["http://zotero.org/groups/2526645/items/PSTCVLSK"],"itemData":{"id":334,"type":"article-journal","abstract":"Understanding variations in habitat use through time contributes to identification of habitats critical for species survival. Here we used passive acoustic telemetry to examine the residency and site fidelity patterns of the reef manta ray Mobula alfredi at Lady Elliot Island (LEI), a key aggregation site in eastern Australia. Six acoustic receivers were moored around LEI between 2009 and 2012, and 34 acoustic transmitters were deployed on manta rays. All tagged animals returned to this site within their recording period, with some individuals visiting the area for up to 23 consecutive days. Using a set of mixed effect models, we analysed the hourly visitation patterns of manta rays in relation to temporal and environmental variables. Diel phase and sea temperature showed the strongest effects on the presence of manta rays, with weaker effects detected for wind direction, wind speed and moon illumination. Individuals occupied LEI habitat mostly during daylight hours and in calm weather conditions, which may be linked with behavioural thermoregulation, social interactions and cleaning activities. Their absence at night may be related to foraging strategies in deeper offshore waters. The effect of sea temperature reflects the greater seasonal occurrence of manta rays at LEI in winter, when temperatures are coolest, potentially in response to regional food availability. The high degree of manta ray site fidelity at aggregation sites underscores the importance of these areas as key daytime habitats for the species. We suggest that conservation measures should prioritise the protection of coastal aggregation habitats from overexploitation and degradation.","container-title":"Marine Ecology Progress Series","DOI":"10.3354/meps12610","ISSN":"0171-8630, 1616-1599","journalAbbreviation":"Mar. Ecol. Prog. Ser.","language":"en","page":"125-145","source":"DOI.org (Crossref)","title":"Variation in occupancy and habitat use of Mobula alfredi at a major aggregation site","URL":"https://www.int-res.com/abstracts/meps/v599/p125-145/","volume":"599","author":[{"family":"Couturier","given":"Lydie I. E."},{"family":"Newman","given":"P"},{"family":"Jaine","given":"Fabrice R. A."},{"family":"Bennett","given":"Michael B."},{"family":"Venables","given":"WN"},{"family":"Cagua","given":"EF"},{"family":"Townsend","given":"Kathy A."},{"family":"Weeks","given":"Scarla J."},{"family":"Richardson","given":"Anthony J."}],"accessed":{"date-parts":[["2020",6,30]]},"issued":{"date-parts":[["2018",7,12]]}}},{"id":348,"uris":["http://zotero.org/groups/2526645/items/UB2EWYRQ"],"uri":["http://zotero.org/groups/2526645/items/UB2EWYRQ"],"itemData":{"id":348,"type":"article-journal","abstract":"Despite the increasing tourism interest worldwide for the manta ray, Manta alfredi, very little is known about its biology and ecology. Knowledge of its distribution and movement patterns is important for conservation purposes. Here we describe the distribution, site visitation and movements of M. alfredi along the east coast of Australia. Photographic identification techniques were used to identify individual manta rays at three study sites: Lady Elliot Island, North Stradbroke Island and Byron Bay. Of 388 M. alfredi individuals identified at Lady Elliot Island, 187 (48%) were subsequently re-identified at least once at the same site. In total, 31 individuals were identified at both Lady Elliot Island and North Stradbroke Island (,380 km to the south) and 4 at both Lady Elliot Island and Byron Bay (,500 km to the south). Manta alfredi was present all year around at Lady Elliot Island, although in higher numbers in winter, and was mainly observed at North Stradbroke Island and Byron Bay from mid-spring to mid-autumn. This is the first report of seasonal movements and site affinity for M. alfredi in eastern Australian waters and emphasises the value of photographic identification for monitoring the occurrence of individuals.","container-title":"Marine and Freshwater Research","DOI":"10.1071/MF10148","ISSN":"1323-1650","issue":"6","journalAbbreviation":"Mar. Freshwater Res.","language":"en","page":"628","source":"DOI.org (Crossref)","title":"Distribution, site affinity and regional movements of the manta ray, Manta alfredi (Krefft, 1868), along the east coast of Australia","URL":"http://www.publish.csiro.au/?paper=MF10148","volume":"62","author":[{"family":"Couturier","given":"Lydie I. E."},{"family":"Jaine","given":"Fabrice R. A."},{"family":"Townsend","given":"Kathy A."},{"family":"Weeks","given":"Scarla J."},{"family":"Richardson","given":"Anthony J."},{"family":"Bennett","given":"Michael B."}],"accessed":{"date-parts":[["2020",6,30]]},"issued":{"date-parts":[["2011"]]}}},{"id":321,"uris":["http://zotero.org/groups/2526645/items/NKCDUR2B"],"uri":["http://zotero.org/groups/2526645/items/NKCDUR2B"],"itemData":{"id":321,"type":"article-journal","abstract":"Manta rays (Genus Manta) are economically important for fisheries and tourism in Indonesia. These species have been listed by the International Union for the Conservation of Nature Red List as Vulnerable to extinction; therefore, human exploitation of manta rays must be regulated. A better understanding of the habitat use and movement patterns of manta rays in Indonesia is needed in order to employ effective conservation measures. To gain better insight into the movements of Manta alfredi we used ‘Manta Matcher’, an online database with an integrated automated matching algorithm, to compare photographs from 2,604 encounters of M. alfredi collected by recreational divers and dive operators throughout Indonesia over a nine-year period. This photographic comparison revealed that manta rays migrated between regional sanctuaries such as Nusa Penida, the Gili Islands, and the Komodo National Park (up to 450 km straight-line distance). The areas between these sanctuaries are heavily fished and trafficked by ships, and when manta rays travel through these regions they risk being fished and injured by ship strikes. These long-range manta ray movements suggest connectivity between M. alfredi populations in neighboring islands and raise concerns about the future management of regional populations. It is recommended that a national conservation strategy be developed to protect the remaining populations in the country.","container-title":"PLoS ONE","DOI":"10.1371/journal.pone.0110071","ISSN":"1932-6203","issue":"10","journalAbbreviation":"PLoS ONE","language":"en","page":"e110071","source":"DOI.org (Crossref)","title":"Running the Gauntlet: Regional Movement Patterns of Manta alfredi through a Complex of Parks and Fisheries","title-short":"Running the Gauntlet","URL":"https://dx.plos.org/10.1371/journal.pone.0110071","volume":"9","author":[{"family":"Germanov","given":"Elitza S."},{"family":"Marshall","given":"Andrea D."}],"accessed":{"date-parts":[["2020",6,30]]},"issued":{"date-parts":[["2014",10,22]]}}}],"schema":"https://github.com/citation-style-language/schema/raw/master/csl-citation.json"} </w:instrText>
      </w:r>
      <w:r>
        <w:fldChar w:fldCharType="separate"/>
      </w:r>
      <w:r w:rsidRPr="00B45E7C">
        <w:rPr>
          <w:rFonts w:ascii="Calibri" w:hAnsi="Calibri" w:cs="Calibri"/>
        </w:rPr>
        <w:t>(Andrzejaczek et al., 2020; Couturier et al., 2018, 2011; Germanov and Marshall, 2014)</w:t>
      </w:r>
      <w:r>
        <w:fldChar w:fldCharType="end"/>
      </w:r>
      <w:r>
        <w:t xml:space="preserve">. Additional movements occurred over </w:t>
      </w:r>
      <w:r w:rsidR="00990874">
        <w:t>day</w:t>
      </w:r>
      <w:r w:rsidR="00566155">
        <w:rPr>
          <w:rFonts w:cstheme="minorHAnsi"/>
        </w:rPr>
        <w:t>–</w:t>
      </w:r>
      <w:r w:rsidR="00566155">
        <w:t>week</w:t>
      </w:r>
      <w:r w:rsidR="006677EA">
        <w:t xml:space="preserve"> timespans</w:t>
      </w:r>
      <w:r>
        <w:t xml:space="preserve">, such that they travel </w:t>
      </w:r>
      <w:r w:rsidRPr="00371B3C">
        <w:t>12–100 km</w:t>
      </w:r>
      <w:r>
        <w:t xml:space="preserve"> within home regions</w:t>
      </w:r>
      <w:r w:rsidRPr="00371B3C">
        <w:t xml:space="preserve"> </w:t>
      </w:r>
      <w:r>
        <w:fldChar w:fldCharType="begin"/>
      </w:r>
      <w:r>
        <w:instrText xml:space="preserve"> ADDIN ZOTERO_ITEM CSL_CITATION {"citationID":"4crYtFiH","properties":{"formattedCitation":"(Axworthy et al., 2019; Carpentier et al., 2019; Dewar et al., 2008; Germanov et al., 2019; Setyawan et al., 2018; Venables et al., 2020)","plainCitation":"(Axworthy et al., 2019; Carpentier et al., 2019; Dewar et al., 2008; Germanov et al., 2019; Setyawan et al., 2018; Venables et al., 2020)","noteIndex":0},"citationItems":[{"id":322,"uris":["http://zotero.org/groups/2526645/items/KTNACT7G"],"uri":["http://zotero.org/groups/2526645/items/KTNACT7G"],"itemData":{"id":322,"type":"article-journal","abstract":"We examined individual variation and the role of sex on the movements of the reef manta ray Mobula alfredi. Specifically, we analysed several movement metrics using 6 years of nightly observations (1 January 2009–31 December 2014) of 118 individually identifiable manta rays at two discrete but spatially proximate sites, locally known as Manta Heaven and Manta Village, 15 km apart on the west side of the island of Hawaii, USA. Males were slightly more often (33.5%, model fitted mean, P &lt; 0.05) observed than females at Manta Heaven, but females were much more often (156.4%, model fitted mean, P &lt; 0.05) observed at Manta Village. Movement patterns among individuals varied greatly, but the level of variation was similar between sexes. Some animals, mainly females, displayed more resident patterns, whereas other, more mobile, animals moved between sites more frequently and had longer gaps between sightings. We did not detect discrete behavioural groups; rather, individuals varied along a continuous spectrum from many observations and high affinity to few observations and low fidelity to survey locations. These complex and variable movement patterns observed at the individual level, between sexes and between two nearby sites, in Hawaii's manta rays highlight the need for finer scale considerations in conservation and management of highly mobile marine populations.","container-title":"Journal of Fish Biology","DOI":"10.1111/jfb.14148","ISSN":"0022-1112, 1095-8649","issue":"6","journalAbbreviation":"J Fish Biol","language":"en","page":"1399-1406","source":"DOI.org (Crossref)","title":"Sex biased individual variation in movement patterns of a highly mobile, near‐shore marine planktivore, the reef manta ray &lt;i&gt;Mobula alfredi&lt;/i&gt;","URL":"https://onlinelibrary.wiley.com/doi/abs/10.1111/jfb.14148","volume":"95","author":[{"family":"Axworthy","given":"Jeremy B."},{"family":"Smith","given":"Joseph M."},{"family":"Wing","given":"Martina S."},{"family":"Quinn","given":"Thomas P."}],"accessed":{"date-parts":[["2020",6,30]]},"issued":{"date-parts":[["2019",12]]}}},{"id":327,"uris":["http://zotero.org/groups/2526645/items/HCJ6K7YU"],"uri":["http://zotero.org/groups/2526645/items/HCJ6K7YU"],"itemData":{"id":327,"type":"article-journal","container-title":"Coral Reefs","DOI":"10.1007/s00338-019-01854-0","ISSN":"0722-4028, 1432-0975","issue":"6","journalAbbreviation":"Coral Reefs","language":"en","page":"1197-1210","source":"DOI.org (Crossref)","title":"Preliminary insights into the population characteristics and distribution of reef (Mobula alfredi) and oceanic (M. birostris) manta rays in French Polynesia","URL":"http://link.springer.com/10.1007/s00338-019-01854-0","volume":"38","author":[{"family":"Carpentier","given":"Alice S."},{"family":"Berthe","given":"Cécile"},{"family":"Ender","given":"Isabel"},{"family":"Jaine","given":"Fabrice R. A."},{"family":"Mourier","given":"Johann"},{"family":"Stevens","given":"Guy"},{"family":"De Rosemont","given":"Moeava"},{"family":"Clua","given":"Eric"}],"accessed":{"date-parts":[["2020",6,30]]},"issued":{"date-parts":[["2019",12]]}}},{"id":328,"uris":["http://zotero.org/groups/2526645/items/BXSBIYKA"],"uri":["http://zotero.org/groups/2526645/items/BXSBIYKA"],"itemData":{"id":328,"type":"article-journal","container-title":"Marine Biology","DOI":"10.1007/s00227-008-0988-x","ISSN":"0025-3162, 1432-1793","issue":"2","journalAbbreviation":"Mar Biol","language":"en","page":"121-133","source":"DOI.org (Crossref)","title":"Movements and site fidelity of the giant manta ray, Manta birostris, in the Komodo Marine Park, Indonesia","URL":"http://link.springer.com/10.1007/s00227-008-0988-x","volume":"155","author":[{"family":"Dewar","given":"Heidi"},{"family":"Mous","given":"Peter"},{"family":"Domeier","given":"Michael"},{"family":"Muljadi","given":"Andreas"},{"family":"Pet","given":"Jos"},{"family":"Whitty","given":"Jeff"}],"accessed":{"date-parts":[["2020",6,30]]},"issued":{"date-parts":[["2008",8]]}}},{"id":356,"uris":["http://zotero.org/groups/2526645/items/4SPZ6WQQ"],"uri":["http://zotero.org/groups/2526645/items/4SPZ6WQQ"],"itemData":{"id":356,"type":"article-journal","container-title":"Frontiers in Marine Science","DOI":"10.3389/fmars.2019.00215","ISSN":"2296-7745","issue":"219","journalAbbreviation":"Front. Mar. Sci.","language":"en","page":"1-17","source":"DOI.org (Crossref)","title":"Contrasting Habitat Use and Population Dynamics of Reef Manta Rays Within the Nusa Penida Marine Protected Area, Indonesia","URL":"https://www.frontiersin.org/article/10.3389/fmars.2019.00215/full","volume":"6","author":[{"family":"Germanov","given":"Elitza S."},{"family":"Bejder","given":"Lars"},{"family":"Chabanne","given":"Delphine B. H."},{"family":"Dharmadi","given":"Dharmadi"},{"family":"Hendrawan","given":"I. Gede"},{"family":"Marshall","given":"Andrea D."},{"family":"Pierce","given":"Simon J."},{"family":"Keulen","given":"Mike","non-dropping-particle":"van"},{"family":"Loneragan","given":"Neil R."}],"accessed":{"date-parts":[["2020",6,30]]},"issued":{"date-parts":[["2019",5,1]]}}},{"id":323,"uris":["http://zotero.org/groups/2526645/items/NF457YNJ"],"uri":["http://zotero.org/groups/2526645/items/NF457YNJ"],"itemData":{"id":323,"type":"article-journal","abstract":"Area Management Authority and are now being used in the formulation of a management plan for this vulnerable and economically important species to ensure the long-term health of Raja Ampat’s reef mantas and the sustainability of manta tourism in the region.","container-title":"Nature Conservation Research","DOI":"10.24189/ncr.2018.043","ISSN":"2500008X","issue":"4","journalAbbreviation":"Nat. Conserv. Res.","language":"en","source":"DOI.org (Crossref)","title":"Site fidelity and movement patterns of reef manta rays (Mobula alfredi: Mobulidae) using passive acoustic telemetry in northern Raja Ampat, Indonesia","title-short":"Site fidelity and movement patterns of reef manta rays (Mobula alfredi","URL":"http://ncr-journal.bear-land.org/article/148","volume":"3","author":[{"family":"Setyawan","given":"Edy"},{"family":"Sianipar","given":"Abraham B."},{"family":"Erdmann","given":"Mark V."},{"family":"Fischer","given":"Andrew M."},{"family":"Haddy","given":"James A."},{"family":"Beale","given":"Calvin S."},{"family":"Lewis","given":"Sarah A."},{"family":"Mambrasar","given":"Ronald"}],"accessed":{"date-parts":[["2020",6,30]]},"issued":{"date-parts":[["2018"]]}}},{"id":326,"uris":["http://zotero.org/groups/2526645/items/HIUXJ7BT"],"uri":["http://zotero.org/groups/2526645/items/HIUXJ7BT"],"itemData":{"id":326,"type":"article-journal","abstract":"Site-specific knowledge of spatial ecology is essential for the implementation of effective conservation measures for wide-ranging marine species. We used passive acoustic telemetry to examine the movements and site usage of reef manta rays Mobula alfredi in the Inhambane Province of Mozambique. Acoustic receivers were installed at 14 sites spanning 350 km along the coastline. We deployed 42 acoustic transmitters on manta rays between February 2010 and November 2014. Using Brownian bridge kernel utilization distributions, (bbKUD), we estimated core (50 % bbKUD) and extent (95 % bbKUD) home ranges, and constructed spatial movement networks to examine connectivity. Manta rays exhibited site affinity and diel visitation patterns to cleaning stations, with 89.2% of detections during daylight hours, and spent up to 8.2 h at these sites (mean visit duration = 25.41 ± 2.45 min). Manta rays moved widely within the study region, and strong connectivity was evident between Praia do Tofo and Zàvora. However, no movements were recorded between the Bazaruto Archipelago and the southern sites. Existing marine protected areas (MPAs) offer protection across ~24% of the estimated extent home range, and only to animals that use the waters of the archipelago. We therefore suggest the explicit protection of critical habitats through spatial management approaches in Praia do Tofo and Zàvora and the expansion of current MPA boundaries in the Bazaruto Archipelago. Ideally, these measures should be re-enforced by prohibiting directed fishing of manta rays in Mozambique and additional restrictions on gill net usage to prevent incidental capture outside of protected areas.","container-title":"Marine Ecology Progress Series","DOI":"10.3354/meps13178","ISSN":"0171-8630, 1616-1599","journalAbbreviation":"Mar. Ecol. Prog. Ser.","language":"en","page":"99-114","source":"DOI.org (Crossref)","title":"Habitat use and movement patterns of reef manta rays Mobula alfredi in southern Mozambique","URL":"https://www.int-res.com/abstracts/meps/v634/p99-114/","volume":"634","author":[{"family":"Venables","given":"Stephanie K"},{"family":"Duinkerken","given":"Daniel I","non-dropping-particle":"van"},{"family":"Rohner","given":"Christoph A"},{"family":"Marshall","given":"Andrea D."}],"accessed":{"date-parts":[["2020",6,30]]},"issued":{"date-parts":[["2020",1,23]]}}}],"schema":"https://github.com/citation-style-language/schema/raw/master/csl-citation.json"} </w:instrText>
      </w:r>
      <w:r>
        <w:fldChar w:fldCharType="separate"/>
      </w:r>
      <w:r w:rsidRPr="00CC76D6">
        <w:rPr>
          <w:rFonts w:ascii="Calibri" w:hAnsi="Calibri" w:cs="Calibri"/>
        </w:rPr>
        <w:t>(Axworthy et al., 2019; Carpentier et al., 2019; Dewar et al., 2008; Germanov et al., 2019; Setyawan et al., 2018; Venables et al., 2020)</w:t>
      </w:r>
      <w:r>
        <w:fldChar w:fldCharType="end"/>
      </w:r>
      <w:r>
        <w:t>.</w:t>
      </w:r>
    </w:p>
    <w:p w14:paraId="102B759E" w14:textId="77777777" w:rsidR="000A04FC" w:rsidRDefault="000A04FC" w:rsidP="000A04FC">
      <w:pPr>
        <w:spacing w:line="360" w:lineRule="auto"/>
        <w:ind w:firstLine="720"/>
        <w:contextualSpacing/>
      </w:pPr>
      <w:r>
        <w:t>Of the studies that examined how manta rays used habitat within MPAs, the species generally</w:t>
      </w:r>
      <w:r w:rsidRPr="00E26709">
        <w:t xml:space="preserve"> remain within MPAs </w:t>
      </w:r>
      <w:r>
        <w:fldChar w:fldCharType="begin"/>
      </w:r>
      <w:r>
        <w:instrText xml:space="preserve"> ADDIN ZOTERO_ITEM CSL_CITATION {"citationID":"Xq4k2gvI","properties":{"formattedCitation":"(Chagos Archipelago British Indian Ocean Territory, BIOT, Andrzejaczek et al., 2020; and Carlisle et al., 2019; Nusa Penida MPA, Indonesia, Germanov et al., 2019; Dungonab Bay and Mukkawar Island National Park MPA, Sudan, Kessel et al., 2017)","plainCitation":"(Chagos Archipelago British Indian Ocean Territory, BIOT, Andrzejaczek et al., 2020; and Carlisle et al., 2019; Nusa Penida MPA, Indonesia, Germanov et al., 2019; Dungonab Bay and Mukkawar Island National Park MPA, Sudan, Kessel et al., 2017)","noteIndex":0},"citationItems":[{"id":350,"uris":["http://zotero.org/groups/2526645/items/FVHCQ6L5"],"uri":["http://zotero.org/groups/2526645/items/FVHCQ6L5"],"itemData":{"id":350,"type":"article-journal","abstract":"Mobulid populations are declining on a global scale as a result of both targeted fisheries and indirect anthropogenic threats. In order to implement effective conservation strategies for species of this taxa, it is crucial that movement patterns at a range of spatiotemporal scales are defined. To gain insight into such patterns, we deployed a combination of acoustic (n = 21) and satellite (n = 12) tags on reef manta rays Mobula alfredi in the British Indian Ocean Territory Marine Protected Area (BIOT MPA) annually from 2013 through 2016. An extensive array of acoustic receivers (n = 52) were deployed across the archipelago to record the movements of mantas throughout the MPA. Data revealed large individual variation in horizontal movement patterns, ranging from high local site fidelity (&lt;10 km) for up to 3 yr, to large-scale regional movements (&gt; 200 km) around the entire MPA. Depth time-series data recorded vertical movement patterns consistent with other epipelagic elasmobranch species, including oscillatory diving and deep dives to greater than 500 m. Though no individuals were directly recorded departing the MPA throughout the study, the gaps in detections and estimated travel speeds documented here indicate that movement of individuals outside of the BIOT MPA cannot be discounted. Collectively, our data suggests that, with effective enforcement, the current size of the BIOT MPA is providing substantial protection to its reef manta ray population. Characterization of movement patterns across ontogenetic classes, however, is required to fully characterize the spatial ecology of this species and ensure protection across all cohorts of the population.","container-title":"Marine Ecology Progress Series","DOI":"10.3354/meps13270","ISSN":"0171-8630, 1616-1599","journalAbbreviation":"Mar. Ecol. Prog. Ser.","language":"en","page":"137-153","source":"DOI.org (Crossref)","title":"Individual variation in residency and regional movements of reef manta rays Mobula alfredi in a large marine protected area","URL":"https://www.int-res.com/abstracts/meps/v639/p137-153/","volume":"639","author":[{"family":"Andrzejaczek","given":"Samantha"},{"family":"Chapple","given":"Taylor K"},{"family":"Curnick","given":"David J"},{"family":"Carlisle","given":"Aaron B"},{"family":"Castleton","given":"Michael"},{"family":"Jacoby","given":"David MP"},{"family":"Peel","given":"Lauren R."},{"family":"Schallert","given":"Robert J"},{"family":"Tickler","given":"David M"},{"family":"Block","given":"Barbara A"}],"accessed":{"date-parts":[["2020",6,30]]},"issued":{"date-parts":[["2020",4,2]]}},"prefix":"Chagos Archipelago British Indian Ocean Territory, BIOT,"},{"id":507,"uris":["http://zotero.org/groups/2526645/items/56N9IQKF"],"uri":["http://zotero.org/groups/2526645/items/56N9IQKF"],"itemData":{"id":507,"type":"article-journal","container-title":"Frontiers in Marine Science","DOI":"10.3389/fmars.2019.00256","ISSN":"2296-7745","journalAbbreviation":"Front. Mar. Sci.","language":"en","page":"256","source":"DOI.org (Crossref)","title":"Estimating Space Use of Mobile Fishes in a Large Marine Protected Area With Methodological Considerations in Acoustic Array Design","URL":"https://www.frontiersin.org/article/10.3389/fmars.2019.00256/full","volume":"6","author":[{"family":"Carlisle","given":"Aaron B."},{"family":"Tickler","given":"David"},{"family":"Dale","given":"Jonathan J."},{"family":"Ferretti","given":"Francesco"},{"family":"Curnick","given":"David J."},{"family":"Chapple","given":"Taylor K."},{"family":"Schallert","given":"Robert J."},{"family":"Castleton","given":"Michael"},{"family":"Block","given":"Barbara A."}],"accessed":{"date-parts":[["2020",7,1]]},"issued":{"date-parts":[["2019",5,22]]}},"prefix":"and "},{"id":356,"uris":["http://zotero.org/groups/2526645/items/4SPZ6WQQ"],"uri":["http://zotero.org/groups/2526645/items/4SPZ6WQQ"],"itemData":{"id":356,"type":"article-journal","container-title":"Frontiers in Marine Science","DOI":"10.3389/fmars.2019.00215","ISSN":"2296-7745","issue":"219","journalAbbreviation":"Front. Mar. Sci.","language":"en","page":"1-17","source":"DOI.org (Crossref)","title":"Contrasting Habitat Use and Population Dynamics of Reef Manta Rays Within the Nusa Penida Marine Protected Area, Indonesia","URL":"https://www.frontiersin.org/article/10.3389/fmars.2019.00215/full","volume":"6","author":[{"family":"Germanov","given":"Elitza S."},{"family":"Bejder","given":"Lars"},{"family":"Chabanne","given":"Delphine B. H."},{"family":"Dharmadi","given":"Dharmadi"},{"family":"Hendrawan","given":"I. Gede"},{"family":"Marshall","given":"Andrea D."},{"family":"Pierce","given":"Simon J."},{"family":"Keulen","given":"Mike","non-dropping-particle":"van"},{"family":"Loneragan","given":"Neil R."}],"accessed":{"date-parts":[["2020",6,30]]},"issued":{"date-parts":[["2019",5,1]]}},"prefix":"Nusa Penida MPA, Indonesia,"},{"id":325,"uris":["http://zotero.org/groups/2526645/items/9LNDDDBG"],"uri":["http://zotero.org/groups/2526645/items/9LNDDDBG"],"itemData":{"id":325,"type":"article-journal","abstract":"A large reef manta ray (Manta alfredi) aggregation has been observed off the north Sudanese Red Sea coast since the 1950s. Sightings have been predominantly within the boundaries of a marine protected area (MPA), which was designated a UNESCO World Heritage Site in July 2016. Contrasting economic development trajectories have been proposed for the area (small-scale ecotourism and large-scale island development). To examine spaceuse, Wildlife Computers® SPOT 5 tags were secured to three manta rays. A two-state switching Bayesian state space model (BSSM), that allowed movement parameters to switch between resident and travelling, was fit to the recorded locations, and 50% and 95% kernel utilization distributions (KUD) home ranges calculated. A total of 682 BSSM locations were recorded between 30 October 2012 and 6 November 2013. Of these, 98.5% fell within the MPA boundaries; 99.5% for manta 1, 91.5% for manta 2, and 100% for manta 3. The BSSM identified that all three mantas were resident during 99% of transmissions, with 50% and 95% KUD home ranges falling mainly within the MPA boundaries. For all three mantas combined (88.4%), and all individuals (manta 1–92.4%, manta 2–64.9%, manta 3–91.9%), the majority of locations occurred within 15 km of the proposed large-scale island development. Results indicated that the MPA boundaries are spatially appropriate for manta rays in the region, however, a close association to the proposed large-scale development highlights the potential threat of disruption. Conversely, the focused nature of spatial use highlights the potential for reliable ecotourism opportunities.","container-title":"PLOS ONE","DOI":"10.1371/journal.pone.0185419","ISSN":"1932-6203","issue":"10","journalAbbreviation":"PLoS ONE","language":"en","page":"e0185419","source":"DOI.org (Crossref)","title":"Conservation of reef manta rays (Manta alfredi) in a UNESCO World Heritage Site: Large-scale island development or sustainable tourism?","title-short":"Conservation of reef manta rays (Manta alfredi) in a UNESCO World Heritage Site","URL":"https://dx.plos.org/10.1371/journal.pone.0185419","volume":"12","author":[{"family":"Kessel","given":"Steven Thomas"},{"family":"Elamin","given":"Nasreldin Alhasan"},{"family":"Yurkowski","given":"David James"},{"family":"Chekchak","given":"Tarik"},{"family":"Walter","given":"Ryan Patrick"},{"family":"Klaus","given":"Rebecca"},{"family":"Hill","given":"Graham"},{"family":"Hussey","given":"Nigel Edward"}],"accessed":{"date-parts":[["2020",6,30]]},"issued":{"date-parts":[["2017",10,25]]}},"prefix":"Dungonab Bay and Mukkawar Island National Park MPA, Sudan,"}],"schema":"https://github.com/citation-style-language/schema/raw/master/csl-citation.json"} </w:instrText>
      </w:r>
      <w:r>
        <w:fldChar w:fldCharType="separate"/>
      </w:r>
      <w:r w:rsidRPr="00C70B5D">
        <w:rPr>
          <w:rFonts w:ascii="Calibri" w:hAnsi="Calibri" w:cs="Calibri"/>
        </w:rPr>
        <w:t>(Chagos Archipelago British Indian Ocean Territory, BIOT, Andrzejaczek et al., 2020; and Carlisle et al., 2019; Nusa Penida MPA, Indonesia, Germanov et al., 2019; Dungonab Bay and Mukkawar Island National Park MPA, Sudan, Kessel et al., 2017)</w:t>
      </w:r>
      <w:r>
        <w:fldChar w:fldCharType="end"/>
      </w:r>
      <w:r>
        <w:t xml:space="preserve">, though </w:t>
      </w:r>
      <w:r w:rsidRPr="004C0EE4">
        <w:rPr>
          <w:rFonts w:ascii="Calibri" w:hAnsi="Calibri" w:cs="Calibri"/>
        </w:rPr>
        <w:t>in Inhambane Province, Mozambique</w:t>
      </w:r>
      <w:r>
        <w:rPr>
          <w:rFonts w:ascii="Calibri" w:hAnsi="Calibri" w:cs="Calibri"/>
        </w:rPr>
        <w:t>,</w:t>
      </w:r>
      <w:r w:rsidRPr="00E26709">
        <w:t xml:space="preserve"> </w:t>
      </w:r>
      <w:r>
        <w:t>an MPA network o</w:t>
      </w:r>
      <w:r w:rsidRPr="00E26709">
        <w:t>nly</w:t>
      </w:r>
      <w:r>
        <w:t xml:space="preserve"> protects</w:t>
      </w:r>
      <w:r w:rsidRPr="00E26709">
        <w:t xml:space="preserve"> 24% of habitat </w:t>
      </w:r>
      <w:r>
        <w:fldChar w:fldCharType="begin"/>
      </w:r>
      <w:r>
        <w:instrText xml:space="preserve"> ADDIN ZOTERO_ITEM CSL_CITATION {"citationID":"hv2tsK30","properties":{"formattedCitation":"(Venables et al., 2020)","plainCitation":"(Venables et al., 2020)","noteIndex":0},"citationItems":[{"id":326,"uris":["http://zotero.org/groups/2526645/items/HIUXJ7BT"],"uri":["http://zotero.org/groups/2526645/items/HIUXJ7BT"],"itemData":{"id":326,"type":"article-journal","abstract":"Site-specific knowledge of spatial ecology is essential for the implementation of effective conservation measures for wide-ranging marine species. We used passive acoustic telemetry to examine the movements and site usage of reef manta rays Mobula alfredi in the Inhambane Province of Mozambique. Acoustic receivers were installed at 14 sites spanning 350 km along the coastline. We deployed 42 acoustic transmitters on manta rays between February 2010 and November 2014. Using Brownian bridge kernel utilization distributions, (bbKUD), we estimated core (50 % bbKUD) and extent (95 % bbKUD) home ranges, and constructed spatial movement networks to examine connectivity. Manta rays exhibited site affinity and diel visitation patterns to cleaning stations, with 89.2% of detections during daylight hours, and spent up to 8.2 h at these sites (mean visit duration = 25.41 ± 2.45 min). Manta rays moved widely within the study region, and strong connectivity was evident between Praia do Tofo and Zàvora. However, no movements were recorded between the Bazaruto Archipelago and the southern sites. Existing marine protected areas (MPAs) offer protection across ~24% of the estimated extent home range, and only to animals that use the waters of the archipelago. We therefore suggest the explicit protection of critical habitats through spatial management approaches in Praia do Tofo and Zàvora and the expansion of current MPA boundaries in the Bazaruto Archipelago. Ideally, these measures should be re-enforced by prohibiting directed fishing of manta rays in Mozambique and additional restrictions on gill net usage to prevent incidental capture outside of protected areas.","container-title":"Marine Ecology Progress Series","DOI":"10.3354/meps13178","ISSN":"0171-8630, 1616-1599","journalAbbreviation":"Mar. Ecol. Prog. Ser.","language":"en","page":"99-114","source":"DOI.org (Crossref)","title":"Habitat use and movement patterns of reef manta rays Mobula alfredi in southern Mozambique","URL":"https://www.int-res.com/abstracts/meps/v634/p99-114/","volume":"634","author":[{"family":"Venables","given":"Stephanie K"},{"family":"Duinkerken","given":"Daniel I","non-dropping-particle":"van"},{"family":"Rohner","given":"Christoph A"},{"family":"Marshall","given":"Andrea D."}],"accessed":{"date-parts":[["2020",6,30]]},"issued":{"date-parts":[["2020",1,23]]}}}],"schema":"https://github.com/citation-style-language/schema/raw/master/csl-citation.json"} </w:instrText>
      </w:r>
      <w:r>
        <w:fldChar w:fldCharType="separate"/>
      </w:r>
      <w:r w:rsidRPr="009E643D">
        <w:rPr>
          <w:rFonts w:ascii="Calibri" w:hAnsi="Calibri" w:cs="Calibri"/>
        </w:rPr>
        <w:t>(Venables et al., 2020)</w:t>
      </w:r>
      <w:r>
        <w:fldChar w:fldCharType="end"/>
      </w:r>
      <w:r w:rsidRPr="00E26709">
        <w:t>.</w:t>
      </w:r>
    </w:p>
    <w:p w14:paraId="166AEE8F" w14:textId="61CC4A34" w:rsidR="000A04FC" w:rsidRDefault="000A04FC" w:rsidP="000A04FC">
      <w:pPr>
        <w:pStyle w:val="Heading3"/>
        <w:spacing w:line="360" w:lineRule="auto"/>
        <w:contextualSpacing/>
      </w:pPr>
      <w:r>
        <w:t>1.</w:t>
      </w:r>
      <w:r w:rsidR="00923CD9">
        <w:t>3</w:t>
      </w:r>
      <w:r>
        <w:t xml:space="preserve"> Suitability of </w:t>
      </w:r>
      <w:r w:rsidR="005B4B41">
        <w:t xml:space="preserve">the </w:t>
      </w:r>
      <w:r>
        <w:t>Palmyra</w:t>
      </w:r>
      <w:r w:rsidR="005B4B41">
        <w:t>-Kingman MPA</w:t>
      </w:r>
    </w:p>
    <w:p w14:paraId="1F4EAFDB" w14:textId="0F314909" w:rsidR="000A04FC" w:rsidRDefault="000A04FC" w:rsidP="000A04FC">
      <w:pPr>
        <w:spacing w:line="360" w:lineRule="auto"/>
        <w:contextualSpacing/>
      </w:pPr>
      <w:r>
        <w:t>Palmyra</w:t>
      </w:r>
      <w:r w:rsidR="00ED3DCA">
        <w:t xml:space="preserve"> Atoll and Kingman Reef</w:t>
      </w:r>
      <w:r>
        <w:t xml:space="preserve"> contained most habitat features important to manta rays (heterogenous reef habitat, high productivity, tidally-influenced lagoons). However, this single, stationary, atoll-centered MPA barely encompassed their mean movement range</w:t>
      </w:r>
      <w:r w:rsidR="0010279C">
        <w:t xml:space="preserve"> that was calculated from worldwide distributions</w:t>
      </w:r>
      <w:r>
        <w:t xml:space="preserve"> (</w:t>
      </w:r>
      <w:r w:rsidR="0010279C">
        <w:rPr>
          <w:b/>
          <w:bCs/>
        </w:rPr>
        <w:t xml:space="preserve">Table </w:t>
      </w:r>
      <w:r w:rsidR="00CE53AC">
        <w:rPr>
          <w:b/>
          <w:bCs/>
        </w:rPr>
        <w:t>B</w:t>
      </w:r>
      <w:r w:rsidR="0010279C">
        <w:rPr>
          <w:b/>
          <w:bCs/>
        </w:rPr>
        <w:t xml:space="preserve">1; </w:t>
      </w:r>
      <w:r>
        <w:rPr>
          <w:b/>
          <w:bCs/>
        </w:rPr>
        <w:t xml:space="preserve">Figure </w:t>
      </w:r>
      <w:r w:rsidR="00F51732">
        <w:rPr>
          <w:b/>
          <w:bCs/>
        </w:rPr>
        <w:t>3</w:t>
      </w:r>
      <w:r w:rsidR="00E82BD0">
        <w:rPr>
          <w:b/>
          <w:bCs/>
        </w:rPr>
        <w:t>A</w:t>
      </w:r>
      <w:r>
        <w:t>)</w:t>
      </w:r>
      <w:r w:rsidR="00860236">
        <w:t xml:space="preserve">, though they </w:t>
      </w:r>
      <w:r w:rsidR="001E7F51">
        <w:t>remained near Palmyra</w:t>
      </w:r>
      <w:r w:rsidR="00BA2C6E">
        <w:t xml:space="preserve"> in one tracking study</w:t>
      </w:r>
      <w:r w:rsidR="001E7F51">
        <w:t xml:space="preserve"> </w:t>
      </w:r>
      <w:r w:rsidR="001E7F51">
        <w:fldChar w:fldCharType="begin"/>
      </w:r>
      <w:r w:rsidR="00F51732">
        <w:instrText xml:space="preserve"> ADDIN ZOTERO_ITEM CSL_CITATION {"citationID":"iWuxvIDt","properties":{"formattedCitation":"({\\b{}Figure 3C}; McCauley et al., 2014)","plainCitation":"(Figure 3C; McCauley et al., 2014)","noteIndex":0},"citationItems":[{"id":361,"uris":["http://zotero.org/groups/2526645/items/AEJBYSTH"],"uri":["http://zotero.org/groups/2526645/items/AEJBYSTH"],"itemData":{"id":361,"type":"article-journal","container-title":"Marine Biology","DOI":"10.1007/s00227-014-2478-7","ISSN":"0025-3162, 1432-1793","issue":"9","journalAbbreviation":"Mar Biol","language":"en","page":"1987-1998","source":"DOI.org (Crossref)","title":"Reliance of mobile species on sensitive habitats: a case study of manta rays (Manta alfredi) and lagoons","title-short":"Reliance of mobile species on sensitive habitats","URL":"http://link.springer.com/10.1007/s00227-014-2478-7","volume":"161","author":[{"family":"McCauley","given":"Douglas J."},{"family":"DeSalles","given":"Paul A."},{"family":"Young","given":"Hillary S."},{"family":"Papastamatiou","given":"Yannis P."},{"family":"Caselle","given":"Jennifer E."},{"family":"Deakos","given":"Mark H."},{"family":"Gardner","given":"Jonathan P. A."},{"family":"Garton","given":"David W."},{"family":"Collen","given":"John D."},{"family":"Micheli","given":"Fiorenza"}],"accessed":{"date-parts":[["2020",6,30]]},"issued":{"date-parts":[["2014",9]]}},"prefix":"&lt;b&gt;Figure 3C&lt;/b&gt;;"}],"schema":"https://github.com/citation-style-language/schema/raw/master/csl-citation.json"} </w:instrText>
      </w:r>
      <w:r w:rsidR="001E7F51">
        <w:fldChar w:fldCharType="separate"/>
      </w:r>
      <w:r w:rsidR="00F51732" w:rsidRPr="00F51732">
        <w:rPr>
          <w:rFonts w:ascii="Calibri" w:hAnsi="Calibri" w:cs="Calibri"/>
          <w:szCs w:val="24"/>
        </w:rPr>
        <w:t>(</w:t>
      </w:r>
      <w:r w:rsidR="00F51732" w:rsidRPr="00F51732">
        <w:rPr>
          <w:rFonts w:ascii="Calibri" w:hAnsi="Calibri" w:cs="Calibri"/>
          <w:b/>
          <w:bCs/>
          <w:szCs w:val="24"/>
        </w:rPr>
        <w:t>Figure 3C</w:t>
      </w:r>
      <w:r w:rsidR="00F51732" w:rsidRPr="00F51732">
        <w:rPr>
          <w:rFonts w:ascii="Calibri" w:hAnsi="Calibri" w:cs="Calibri"/>
          <w:szCs w:val="24"/>
        </w:rPr>
        <w:t>; McCauley et al., 2014)</w:t>
      </w:r>
      <w:r w:rsidR="001E7F51">
        <w:fldChar w:fldCharType="end"/>
      </w:r>
      <w:r>
        <w:t>. Occasional long-distance travel (100</w:t>
      </w:r>
      <w:r>
        <w:rPr>
          <w:rFonts w:cstheme="minorHAnsi"/>
        </w:rPr>
        <w:t>–</w:t>
      </w:r>
      <w:r>
        <w:t xml:space="preserve">500 km) was not well understood, but likely was related to breeding and foraging via the seasonal timing of currents, fronts, and productivity </w:t>
      </w:r>
      <w:r w:rsidR="0018097C">
        <w:t xml:space="preserve">in other regions </w:t>
      </w:r>
      <w:r>
        <w:fldChar w:fldCharType="begin"/>
      </w:r>
      <w:r>
        <w:instrText xml:space="preserve"> ADDIN ZOTERO_ITEM CSL_CITATION {"citationID":"a7KF6EK5","properties":{"formattedCitation":"(Andrzejaczek et al., 2020)","plainCitation":"(Andrzejaczek et al., 2020)","noteIndex":0},"citationItems":[{"id":350,"uris":["http://zotero.org/groups/2526645/items/FVHCQ6L5"],"uri":["http://zotero.org/groups/2526645/items/FVHCQ6L5"],"itemData":{"id":350,"type":"article-journal","abstract":"Mobulid populations are declining on a global scale as a result of both targeted fisheries and indirect anthropogenic threats. In order to implement effective conservation strategies for species of this taxa, it is crucial that movement patterns at a range of spatiotemporal scales are defined. To gain insight into such patterns, we deployed a combination of acoustic (n = 21) and satellite (n = 12) tags on reef manta rays Mobula alfredi in the British Indian Ocean Territory Marine Protected Area (BIOT MPA) annually from 2013 through 2016. An extensive array of acoustic receivers (n = 52) were deployed across the archipelago to record the movements of mantas throughout the MPA. Data revealed large individual variation in horizontal movement patterns, ranging from high local site fidelity (&lt;10 km) for up to 3 yr, to large-scale regional movements (&gt; 200 km) around the entire MPA. Depth time-series data recorded vertical movement patterns consistent with other epipelagic elasmobranch species, including oscillatory diving and deep dives to greater than 500 m. Though no individuals were directly recorded departing the MPA throughout the study, the gaps in detections and estimated travel speeds documented here indicate that movement of individuals outside of the BIOT MPA cannot be discounted. Collectively, our data suggests that, with effective enforcement, the current size of the BIOT MPA is providing substantial protection to its reef manta ray population. Characterization of movement patterns across ontogenetic classes, however, is required to fully characterize the spatial ecology of this species and ensure protection across all cohorts of the population.","container-title":"Marine Ecology Progress Series","DOI":"10.3354/meps13270","ISSN":"0171-8630, 1616-1599","journalAbbreviation":"Mar. Ecol. Prog. Ser.","language":"en","page":"137-153","source":"DOI.org (Crossref)","title":"Individual variation in residency and regional movements of reef manta rays Mobula alfredi in a large marine protected area","URL":"https://www.int-res.com/abstracts/meps/v639/p137-153/","volume":"639","author":[{"family":"Andrzejaczek","given":"Samantha"},{"family":"Chapple","given":"Taylor K"},{"family":"Curnick","given":"David J"},{"family":"Carlisle","given":"Aaron B"},{"family":"Castleton","given":"Michael"},{"family":"Jacoby","given":"David MP"},{"family":"Peel","given":"Lauren R."},{"family":"Schallert","given":"Robert J"},{"family":"Tickler","given":"David M"},{"family":"Block","given":"Barbara A"}],"accessed":{"date-parts":[["2020",6,30]]},"issued":{"date-parts":[["2020",4,2]]}}}],"schema":"https://github.com/citation-style-language/schema/raw/master/csl-citation.json"} </w:instrText>
      </w:r>
      <w:r>
        <w:fldChar w:fldCharType="separate"/>
      </w:r>
      <w:r w:rsidRPr="002C2133">
        <w:rPr>
          <w:rFonts w:ascii="Calibri" w:hAnsi="Calibri" w:cs="Calibri"/>
        </w:rPr>
        <w:t>(Andrzejaczek et al., 2020)</w:t>
      </w:r>
      <w:r>
        <w:fldChar w:fldCharType="end"/>
      </w:r>
      <w:r>
        <w:t>. Palmyra</w:t>
      </w:r>
      <w:r w:rsidR="006F478F">
        <w:t xml:space="preserve"> and Kingman</w:t>
      </w:r>
      <w:r>
        <w:t>’s proximity to other reef systems within the Line Islands could provide access for individuals to additional breeding populations for gene exchange and increased foraging habitats, and an MPA network could better encompass inter-reef movements (</w:t>
      </w:r>
      <w:r>
        <w:rPr>
          <w:b/>
          <w:bCs/>
        </w:rPr>
        <w:t>Table 2</w:t>
      </w:r>
      <w:r>
        <w:t>). Mantas likely benefit from regulatory protections</w:t>
      </w:r>
      <w:r w:rsidR="00D416AF">
        <w:t xml:space="preserve"> because they are susceptible to</w:t>
      </w:r>
      <w:r>
        <w:t xml:space="preserve"> fishing pressure, by-catch </w:t>
      </w:r>
      <w:r>
        <w:fldChar w:fldCharType="begin"/>
      </w:r>
      <w:r>
        <w:instrText xml:space="preserve"> ADDIN ZOTERO_ITEM CSL_CITATION {"citationID":"Ebjao3Hv","properties":{"formattedCitation":"(Steinke et al., 2017)","plainCitation":"(Steinke et al., 2017)","noteIndex":0},"citationItems":[{"id":492,"uris":["http://zotero.org/groups/2526645/items/7HVPBEWI"],"uri":["http://zotero.org/groups/2526645/items/7HVPBEWI"],"itemData":{"id":492,"type":"article-journal","container-title":"Scientific Reports","DOI":"10.1038/s41598-017-10123-5","ISSN":"2045-2322","issue":"1","journalAbbreviation":"Sci Rep","language":"en","page":"9505","source":"DOI.org (Crossref)","title":"DNA analysis of traded shark fins and mobulid gill plates reveals a high proportion of species of conservation concern","URL":"http://www.nature.com/articles/s41598-017-10123-5","volume":"7","author":[{"family":"Steinke","given":"Dirk"},{"family":"Bernard","given":"Andrea M."},{"family":"Horn","given":"Rebekah L."},{"family":"Hilton","given":"Paul"},{"family":"Hanner","given":"Robert"},{"family":"Shivji","given":"Mahmood S."}],"accessed":{"date-parts":[["2020",7,1]]},"issued":{"date-parts":[["2017",12]]}}}],"schema":"https://github.com/citation-style-language/schema/raw/master/csl-citation.json"} </w:instrText>
      </w:r>
      <w:r>
        <w:fldChar w:fldCharType="separate"/>
      </w:r>
      <w:r w:rsidRPr="00D60F1D">
        <w:rPr>
          <w:rFonts w:ascii="Calibri" w:hAnsi="Calibri" w:cs="Calibri"/>
        </w:rPr>
        <w:t>(Steinke et al., 2017)</w:t>
      </w:r>
      <w:r>
        <w:fldChar w:fldCharType="end"/>
      </w:r>
      <w:r>
        <w:t xml:space="preserve">, and tourism </w:t>
      </w:r>
      <w:r>
        <w:fldChar w:fldCharType="begin"/>
      </w:r>
      <w:r>
        <w:instrText xml:space="preserve"> ADDIN ZOTERO_ITEM CSL_CITATION {"citationID":"6mxSRb4n","properties":{"formattedCitation":"(Venables et al., 2016)","plainCitation":"(Venables et al., 2016)","noteIndex":0},"citationItems":[{"id":473,"uris":["http://zotero.org/groups/2526645/items/HAAZZ5BY"],"uri":["http://zotero.org/groups/2526645/items/HAAZZ5BY"],"itemData":{"id":473,"type":"article-journal","abstract":"Localised population declines and increased pressure from fisheries have prompted the promotion of manta ray interaction tourism as a non-consumptive, yet economically attractive, alternative to the unsustainable harvesting of these animals. Unfortunately, however, wildlife tourism activities have the potential to adversely impact focal species. In order to be sustainable, operations must be managed to mitigate negative impacts. A preliminary assessment of reef manta ray, Manta alfredi, behaviour identified short-term behavioural responses during a third of tourism interactions in the Ningaloo Marine Park, Western Australia. Although it remains unknown whether these responses translate to biologically significant impacts on the population as a whole, it is proposed that the precautionary principle be used to guide management intervention in the absence of conclusive evidence of the magnitude of tourism impacts. The principle supports the implementation of precautionary strategies to protect species and their environment from harm, even when the extent of the harm is yet to be confirmed. An increase in the level of industry management is recommended, including the implementation of a licensing system and adherence of all operators to a mandatory code of conduct during manta ray interactions. Considering the well designed and precautionary-driven management program of the Ningaloo whale shark tourism industry operating within the same marine park, a management program with the same underlying principles and objectives is deemed to be an ideal framework to build a comprehensive management plan for the manta ray interaction industry.","container-title":"Pacific Conservation Biology","DOI":"10.1071/PC16003","ISSN":"1038-2097","issue":"4","journalAbbreviation":"Pac. Conserv. Biol.","language":"en","page":"295","source":"DOI.org (Crossref)","title":"Manta ray tourism management, precautionary strategies for a growing industry: a case study from the Ningaloo Marine Park, Western Australia","title-short":"Manta ray tourism management, precautionary strategies for a growing industry","URL":"http://www.publish.csiro.au/?paper=PC16003","volume":"22","author":[{"family":"Venables","given":"Stephanie"},{"family":"McGregor","given":"Frazer"},{"family":"Brain","given":"Lesley"},{"family":"Keulen","given":"Mike","non-dropping-particle":"van"}],"accessed":{"date-parts":[["2020",7,1]]},"issued":{"date-parts":[["2016"]]}}}],"schema":"https://github.com/citation-style-language/schema/raw/master/csl-citation.json"} </w:instrText>
      </w:r>
      <w:r>
        <w:fldChar w:fldCharType="separate"/>
      </w:r>
      <w:r w:rsidRPr="00516670">
        <w:rPr>
          <w:rFonts w:ascii="Calibri" w:hAnsi="Calibri" w:cs="Calibri"/>
        </w:rPr>
        <w:t>(Venables et al., 2016)</w:t>
      </w:r>
      <w:r>
        <w:fldChar w:fldCharType="end"/>
      </w:r>
      <w:r w:rsidR="00D416AF">
        <w:t xml:space="preserve"> in other regions</w:t>
      </w:r>
      <w:r>
        <w:t xml:space="preserve">. Decreased habitat suitability in the western central Pacific due to climate change could be tempered by unaffected habitat </w:t>
      </w:r>
      <w:r w:rsidR="00196D2F">
        <w:t xml:space="preserve">in the northern Pacific Remote Islands Marine National Monument (PRIMNM; </w:t>
      </w:r>
      <w:r>
        <w:rPr>
          <w:b/>
          <w:bCs/>
        </w:rPr>
        <w:t xml:space="preserve">Figure </w:t>
      </w:r>
      <w:r w:rsidR="005C2181">
        <w:rPr>
          <w:b/>
          <w:bCs/>
        </w:rPr>
        <w:t>4</w:t>
      </w:r>
      <w:r w:rsidR="00E82BD0">
        <w:rPr>
          <w:b/>
          <w:bCs/>
        </w:rPr>
        <w:t>A</w:t>
      </w:r>
      <w:r>
        <w:t>) but mantas could be susceptible to decreased prey availability and other ecosystem-level effects that may require them to travel further for resources.</w:t>
      </w:r>
    </w:p>
    <w:p w14:paraId="28BD181C" w14:textId="4F01DCE7" w:rsidR="000A04FC" w:rsidRDefault="000A04FC" w:rsidP="000A04FC">
      <w:pPr>
        <w:pStyle w:val="Heading2"/>
      </w:pPr>
      <w:r>
        <w:lastRenderedPageBreak/>
        <w:t>2</w:t>
      </w:r>
      <w:r w:rsidR="000D1F16">
        <w:t>.</w:t>
      </w:r>
      <w:r>
        <w:t xml:space="preserve"> Grey reef shark</w:t>
      </w:r>
    </w:p>
    <w:p w14:paraId="7952C2CF" w14:textId="03DC1C18" w:rsidR="000A04FC" w:rsidRDefault="000A04FC" w:rsidP="000A04FC">
      <w:pPr>
        <w:pStyle w:val="Heading3"/>
        <w:spacing w:line="360" w:lineRule="auto"/>
        <w:contextualSpacing/>
      </w:pPr>
      <w:r>
        <w:t>2.1 Habitat</w:t>
      </w:r>
    </w:p>
    <w:p w14:paraId="77087AD4" w14:textId="0130FDA8" w:rsidR="000A04FC" w:rsidRDefault="000A04FC" w:rsidP="000A04FC">
      <w:pPr>
        <w:spacing w:line="360" w:lineRule="auto"/>
        <w:contextualSpacing/>
      </w:pPr>
      <w:r w:rsidRPr="00E36F5E">
        <w:t xml:space="preserve">Grey reef sharks </w:t>
      </w:r>
      <w:r>
        <w:t xml:space="preserve">use different parts of the reef for foraging, shelter, and as daily aggregation sites. </w:t>
      </w:r>
      <w:r w:rsidRPr="008137D8">
        <w:t xml:space="preserve">The transition zone between reef and pelagic waters </w:t>
      </w:r>
      <w:r>
        <w:t xml:space="preserve">also </w:t>
      </w:r>
      <w:r w:rsidRPr="008137D8">
        <w:t>provide</w:t>
      </w:r>
      <w:r>
        <w:t>s</w:t>
      </w:r>
      <w:r w:rsidRPr="008137D8">
        <w:t xml:space="preserve"> key habitat </w:t>
      </w:r>
      <w:r>
        <w:t xml:space="preserve">via access to high productivity, heterogenous habitat, and varied current speeds. Grey reef sharks </w:t>
      </w:r>
      <w:r w:rsidRPr="00E36F5E">
        <w:t xml:space="preserve">comprise a large amount of the biomass in the fore-reef zone </w:t>
      </w:r>
      <w:r>
        <w:fldChar w:fldCharType="begin"/>
      </w:r>
      <w:r>
        <w:instrText xml:space="preserve"> ADDIN ZOTERO_ITEM CSL_CITATION {"citationID":"f2ZryL5B","properties":{"formattedCitation":"(Bradley et al., 2017; Friedlander et al., 2010; NOAA, 2012)","plainCitation":"(Bradley et al., 2017; Friedlander et al., 2010; NOAA, 2012)","noteIndex":0},"citationItems":[{"id":454,"uris":["http://zotero.org/groups/2526645/items/AJRRCDIH"],"uri":["http://zotero.org/groups/2526645/items/AJRRCDIH"],"itemData":{"id":454,"type":"article-journal","container-title":"Scientific Reports","DOI":"10.1038/srep43131","ISSN":"2045-2322","issue":"1","journalAbbreviation":"Sci Rep","language":"en","page":"43131","source":"DOI.org (Crossref)","title":"Resetting predator baselines in coral reef ecosystems","URL":"http://www.nature.com/articles/srep43131","volume":"7","author":[{"family":"Bradley","given":"Darcy"},{"family":"Conklin","given":"Eric"},{"family":"Papastamatiou","given":"Yannis P."},{"family":"McCauley","given":"Douglas J."},{"family":"Pollock","given":"Kydd"},{"family":"Pollock","given":"Amanda"},{"family":"Kendall","given":"Bruce E."},{"family":"Gaines","given":"Steven D."},{"family":"Caselle","given":"Jennifer E."}],"accessed":{"date-parts":[["2020",7,1]]},"issued":{"date-parts":[["2017",3]]}}},{"id":305,"uris":["http://zotero.org/groups/2526645/items/8ADUQ3K5"],"uri":["http://zotero.org/groups/2526645/items/8ADUQ3K5"],"itemData":{"id":305,"type":"article-journal","abstract":"We conducted in situ diver surveys describing the spatial structure of reef fish assemblages at Kingman Reef, an unexploited and remote atoll in the central North Pacific. Structural patterns reflect natural ecological processes that are not influenced by fishing or other anthropogenic factors. The most striking feature of this assemblage is an inverted biomass pyramid dominated by apex predators, primarily sharks and large snappers, across all depth and habitat strata examined. This pattern is most pronounced at greater depths (20 m) on the fore reef. Apex predators dominated to lesser extents in back-reef, patch-reef, and shallow fore-reef habitats. Prey assemblage size spectra showed fewer large prey and greater numbers of prey from small size classes at locations with greater piscivore biomass. Other patterns of prey abundance generally conformed to those previously observed at more commonly encountered, human-altered reefs (e.g. highest herbivore abundance on back reefs and shallower depths on the fore reefs; greater planktivore prevalence deeper on the fore reef). The latter patterns, however, inadvertently miss the less obvious differences in assemblage dynamics that result from alterations in the size structures of prey fish populations where apex predators have been heavily exploited or extirpated. The present study of a fully intact coral reef suggests that (1) piscivores are common across all habitats and depths, (2) the presence of predators does not lead to appreciable reductions in the biomass of other guilds, and (3) predators alter the size structure and therefore the potential productivity and energy flow of the ecosystem.","container-title":"Marine Ecology Progress Series","DOI":"10.3354/meps08634","ISSN":"0171-8630, 1616-1599","journalAbbreviation":"Mar. Ecol. Prog. Ser.","language":"en","page":"219-231","source":"DOI.org (Crossref)","title":"Spatial patterns of the structure of reef fish assemblages at a pristine atoll in the central Pacific","URL":"http://www.int-res.com/abstracts/meps/v410/p219-231/","volume":"410","author":[{"family":"Friedlander","given":"Alan"},{"family":"Sandin","given":"Stuart A"},{"family":"Demartini","given":"Edward E"},{"family":"Sala","given":"Enric"}],"accessed":{"date-parts":[["2020",7,2]]},"issued":{"date-parts":[["2010",7,14]]}}},{"id":587,"uris":["http://zotero.org/groups/2526645/items/6KEDL46X"],"uri":["http://zotero.org/groups/2526645/items/6KEDL46X"],"itemData":{"id":587,"type":"report","publisher":"NOAA NMFS PIFSC","title":"PIFSC Cruise Report CR-12-006","author":[{"family":"NOAA","given":""}],"issued":{"date-parts":[["2012"]]}}}],"schema":"https://github.com/citation-style-language/schema/raw/master/csl-citation.json"} </w:instrText>
      </w:r>
      <w:r>
        <w:fldChar w:fldCharType="separate"/>
      </w:r>
      <w:r w:rsidRPr="004E0D65">
        <w:rPr>
          <w:rFonts w:ascii="Calibri" w:hAnsi="Calibri" w:cs="Calibri"/>
        </w:rPr>
        <w:t>(Bradley et al., 2017; Friedlander et al., 2010; NOAA, 2012)</w:t>
      </w:r>
      <w:r>
        <w:fldChar w:fldCharType="end"/>
      </w:r>
      <w:r w:rsidRPr="00E36F5E">
        <w:t xml:space="preserve"> and </w:t>
      </w:r>
      <w:r>
        <w:t>a</w:t>
      </w:r>
      <w:r w:rsidRPr="00E36F5E">
        <w:t xml:space="preserve">re abundant on both exposed reefs and outer reefs </w:t>
      </w:r>
      <w:r w:rsidR="00F37BB5">
        <w:t xml:space="preserve">at Palmyra and in other regions </w:t>
      </w:r>
      <w:r>
        <w:fldChar w:fldCharType="begin"/>
      </w:r>
      <w:r>
        <w:instrText xml:space="preserve"> ADDIN ZOTERO_ITEM CSL_CITATION {"citationID":"NhMriPy5","properties":{"formattedCitation":"(Field et al., 2011; Filous et al., 2017; Holzwarth et al., 2006; McKibben and Nelson, 1986; Papastamatiou et al., 2009)","plainCitation":"(Field et al., 2011; Filous et al., 2017; Holzwarth et al., 2006; McKibben and Nelson, 1986; Papastamatiou et al., 2009)","noteIndex":0},"citationItems":[{"id":425,"uris":["http://zotero.org/groups/2526645/items/TICEDA8R"],"uri":["http://zotero.org/groups/2526645/items/TICEDA8R"],"itemData":{"id":425,"type":"article-journal","container-title":"Coral Reefs","DOI":"10.1007/s00338-010-0699-x","ISSN":"0722-4028, 1432-0975","issue":"1","journalAbbreviation":"Coral Reefs","language":"en","page":"61-71","source":"DOI.org (Crossref)","title":"Quantifying movement patterns for shark conservation at remote coral atolls in the Indian Ocean","URL":"http://link.springer.com/10.1007/s00338-010-0699-x","volume":"30","author":[{"family":"Field","given":"I. C."},{"family":"Meekan","given":"M. G."},{"family":"Speed","given":"C. W."},{"family":"White","given":"W."},{"family":"Bradshaw","given":"C. J. A."}],"accessed":{"date-parts":[["2020",7,1]]},"issued":{"date-parts":[["2011",3]]}}},{"id":424,"uris":["http://zotero.org/groups/2526645/items/KNI48899"],"uri":["http://zotero.org/groups/2526645/items/KNI48899"],"itemData":{"id":424,"type":"article-journal","container-title":"Marine Biology","DOI":"10.1007/s00227-016-3043-3","ISSN":"0025-3162, 1432-1793","issue":"1","journalAbbreviation":"Mar Biol","language":"en","page":"2","source":"DOI.org (Crossref)","title":"Movement patterns of reef predators in a small isolated marine protected area with implications for resource management","URL":"http://link.springer.com/10.1007/s00227-016-3043-3","volume":"164","author":[{"family":"Filous","given":"Alexander"},{"family":"Friedlander","given":"Alan"},{"family":"Wolfe","given":"Barrett"},{"family":"Stamoulis","given":"Kostantinos"},{"family":"Scherrer","given":"Stephen"},{"family":"Wong","given":"Adam"},{"family":"Stone","given":"Kristy"},{"family":"Sparks","given":"Russell"}],"accessed":{"date-parts":[["2020",7,1]]},"issued":{"date-parts":[["2017",1]]}}},{"id":441,"uris":["http://zotero.org/groups/2526645/items/SDIADHTZ"],"uri":["http://zotero.org/groups/2526645/items/SDIADHTZ"],"itemData":{"id":441,"type":"article-journal","container-title":"Atoll Research Bulletin","page":"257-279","title":"Sharks and jacks in the Northwestern Hawaiian Islands from towed-diver surveys 2000–2003","volume":"543","author":[{"family":"Holzwarth","given":"Stephani R"},{"family":"Demartini","given":"Edward E"},{"family":"Schroeder","given":"Robert E"},{"family":"Zgliczynski","given":"Brian J"},{"family":"Laughlin","given":"Joseph L"}],"issued":{"date-parts":[["2006"]]}}},{"id":466,"uris":["http://zotero.org/groups/2526645/items/2XJ2NF9U"],"uri":["http://zotero.org/groups/2526645/items/2XJ2NF9U"],"itemData":{"id":466,"type":"article-journal","abstract":"Over a 4-year period, free-ranging sharks were studied by ultrasonic telemetry and direct underwater observation. Twenty-six intermittent multi-day trackings were conducted, offrom 2-6 (x = 3.5) days of contact, and with overall durations of 2-23 days. Three transmitter attachment methods were used and evaluated: I) dorsal-fin mount, 2) body-cavity insertion and 3) self-ingestion in bait. Observed activity spaces of the telemetered sharks ranged in area from 0.19 km2 to 53 km2 (x = 4.2 km) and in length from 300 m to 16 km (x = 3.6 km). Movement patterns suggested that: I) sharks tagged near the ocean reefs were generally nomadic, moving relatively long distances along the reefs and 2) sharks tagged on lagoon reefs or pinnacles had a more home-ranging pattern with different day and night areas, often returning day-after-day to the tagging site. The overall daytime mean rate of movement was 1.7 km/h, while the nighttime rate was significantly higher at 3.3 km/h. Observed daytime grouping patterns were of the following three intergrading types: I) polarized schools-seen close to bottom over level areas, 2) loose aggregations-usually near ocean-reef dropoffs and 3) lone individuals-usually over shallower reefs and lagoon pinnacles.","container-title":"Bulletin of Marine Science","issue":"1","language":"en","page":"89-110","source":"Zotero","title":"Patterns of movement and grouping of gray reef sharks, Carcharhinus amblyrhynchos, at Enewetak, Marshall Mslands","volume":"38","author":[{"family":"McKibben","given":"James N"},{"family":"Nelson","given":"Donald R"}],"issued":{"date-parts":[["1986"]]}}},{"id":304,"uris":["http://zotero.org/groups/2526645/items/YNQ89CHM"],"uri":["http://zotero.org/groups/2526645/items/YNQ89CHM"],"itemData":{"id":304,"type":"article-journal","container-title":"Journal of Fish Biology","DOI":"10.1111/j.1095-8649.2009.02329.x","ISSN":"00221112, 10958649","issue":"3","language":"en","page":"647-654","source":"DOI.org (Crossref)","title":"Distribution, size frequency, and sex ratios of blacktip reef sharks &lt;i&gt;Carcharhinus melanopterus&lt;/i&gt; at Palmyra Atoll: A predator-dominated ecosystem","title-short":"Distribution, size frequency, and sex ratios of blacktip reef sharks &lt;i&gt;Carcharhinus melanopterus&lt;/i&gt; at Palmyra Atoll","URL":"http://doi.wiley.com/10.1111/j.1095-8649.2009.02329.x","volume":"75","author":[{"family":"Papastamatiou","given":"Y.P."},{"family":"Caselle","given":"J.E."},{"family":"Friedlander","given":"A.M."},{"family":"Lowe","given":"C.G."}],"accessed":{"date-parts":[["2020",7,2]]},"issued":{"date-parts":[["2009",8]]}}}],"schema":"https://github.com/citation-style-language/schema/raw/master/csl-citation.json"} </w:instrText>
      </w:r>
      <w:r>
        <w:fldChar w:fldCharType="separate"/>
      </w:r>
      <w:r w:rsidRPr="00860534">
        <w:rPr>
          <w:rFonts w:ascii="Calibri" w:hAnsi="Calibri" w:cs="Calibri"/>
        </w:rPr>
        <w:t>(Field et al., 2011; Filous et al., 2017; Holzwarth et al., 2006; McKibben and Nelson, 1986; Papastamatiou et al., 2009)</w:t>
      </w:r>
      <w:r>
        <w:fldChar w:fldCharType="end"/>
      </w:r>
      <w:r w:rsidRPr="00E36F5E">
        <w:t xml:space="preserve">. </w:t>
      </w:r>
      <w:r w:rsidR="00F37BB5">
        <w:t>Throughout their range, d</w:t>
      </w:r>
      <w:r w:rsidRPr="00DE40CA">
        <w:t xml:space="preserve">ensity and abundance </w:t>
      </w:r>
      <w:r>
        <w:t>are</w:t>
      </w:r>
      <w:r w:rsidRPr="00DE40CA">
        <w:t xml:space="preserve"> positively associated with chlorophyll-</w:t>
      </w:r>
      <w:r w:rsidRPr="00CA32CC">
        <w:rPr>
          <w:i/>
          <w:iCs/>
        </w:rPr>
        <w:t>a</w:t>
      </w:r>
      <w:r w:rsidRPr="00DE40CA">
        <w:t xml:space="preserve"> concentrations </w:t>
      </w:r>
      <w:r>
        <w:fldChar w:fldCharType="begin"/>
      </w:r>
      <w:r>
        <w:instrText xml:space="preserve"> ADDIN ZOTERO_ITEM CSL_CITATION {"citationID":"QtfH2t4e","properties":{"formattedCitation":"(Nadon et al., 2012)","plainCitation":"(Nadon et al., 2012)","noteIndex":0},"citationItems":[{"id":430,"uris":["http://zotero.org/groups/2526645/items/67ZEPJJA"],"uri":["http://zotero.org/groups/2526645/items/67ZEPJJA"],"itemData":{"id":430,"type":"article-journal","abstract":"Sharks and other large predators are scarce on most coral reefs, but studies of their historical ecology provide qualitative evidence that predators were once numerous in these ecosystems. Quantifying density of sharks in the absence of humans (baseline) is, however, hindered by a paucity of pertinent timeseries data. Recently researchers have used underwater visual surveys, primarily of limited spatial extent or nonstandard design, to infer negative associations between reef shark abundance and human populations. We analyzed data from 1607 towed-diver surveys (&gt;1 ha transects surveyed by observers towed behind a boat) conducted at 46 reefs in the central-western Pacific Ocean, reefs that included some of the world’s most pristine coral reefs. Estimates of shark density from towed-diver surveys were substantially lower (&lt;10%) than published estimates from surveys along small transects (&lt;0.02 ha), which is not consistent with inverted biomass pyramids (predator biomass greater than prey biomass) reported by other researchers for pristine reefs. We examined the relation between the density of reef sharks observed in towed-diver surveys and human population in models that accounted for the influence of oceanic primary productivity, sea surface temperature, reef area, and reef physical complexity. We used these models to estimate the density of sharks in the absence of humans. Densities of gray reef sharks (Carcharhinus amblyrhynchos), whitetip reef sharks (Triaenodon obesus), and the group “all reef sharks” increased substantially as human population decreased and as primary productivity and minimum sea surface temperature (or reef area, which was highly correlated with temperature) increased. Simulated baseline densities of reef sharks under the absence of humans were 1.1–2.4/ha for the main Hawaiian Islands, 1.2–2.4/ha for inhabited islands of American Samoa, and 0.9–2.1/ha for inhabited islands in the Mariana Archipelago, which suggests that density of reef sharks has declined to 3–10% of baseline levels in these areas.","container-title":"Conservation Biology","DOI":"10.1111/j.1523-1739.2012.01835.x","ISSN":"08888892","issue":"3","language":"en","page":"493-503","source":"DOI.org (Crossref)","title":"Re-Creating Missing Population Baselines for Pacific Reef Sharks","title-short":"Re-Creating Missing Population Baselines for Pacific Reef Sharks","URL":"http://doi.wiley.com/10.1111/j.1523-1739.2012.01835.x","volume":"26","author":[{"family":"Nadon","given":"Marc O."},{"family":"Baum","given":"Julia K."},{"family":"Williams","given":"Ivor D."},{"family":"Mcpherson","given":"Jana M."},{"family":"Zgliczynski","given":"Brian J."},{"family":"Richards","given":"Benjamin L."},{"family":"Schroeder","given":"Robert E."},{"family":"Brainard","given":"Russell E."}],"accessed":{"date-parts":[["2020",7,1]]},"issued":{"date-parts":[["2012",6]]}}}],"schema":"https://github.com/citation-style-language/schema/raw/master/csl-citation.json"} </w:instrText>
      </w:r>
      <w:r>
        <w:fldChar w:fldCharType="separate"/>
      </w:r>
      <w:r w:rsidRPr="00BC6165">
        <w:rPr>
          <w:rFonts w:ascii="Calibri" w:hAnsi="Calibri" w:cs="Calibri"/>
        </w:rPr>
        <w:t>(Nadon et al., 2012)</w:t>
      </w:r>
      <w:r>
        <w:fldChar w:fldCharType="end"/>
      </w:r>
      <w:r w:rsidRPr="00DE40CA">
        <w:t xml:space="preserve"> </w:t>
      </w:r>
      <w:r>
        <w:t>and the biomass of</w:t>
      </w:r>
      <w:r w:rsidRPr="00DE40CA">
        <w:t xml:space="preserve"> planktivor</w:t>
      </w:r>
      <w:r>
        <w:t>ous fish</w:t>
      </w:r>
      <w:r w:rsidRPr="00DE40CA">
        <w:t xml:space="preserve"> </w:t>
      </w:r>
      <w:r>
        <w:fldChar w:fldCharType="begin"/>
      </w:r>
      <w:r>
        <w:instrText xml:space="preserve"> ADDIN ZOTERO_ITEM CSL_CITATION {"citationID":"pbZElAY7","properties":{"formattedCitation":"(Tickler et al., 2017)","plainCitation":"(Tickler et al., 2017)","noteIndex":0},"citationItems":[{"id":452,"uris":["http://zotero.org/groups/2526645/items/VHGZZACD"],"uri":["http://zotero.org/groups/2526645/items/VHGZZACD"],"itemData":{"id":452,"type":"article-journal","container-title":"PLoS ONE","DOI":"10.1371/journal.pone.0177374","ISSN":"1932-6203","issue":"5","journalAbbreviation":"PLoS ONE","language":"en","page":"e0177374","source":"DOI.org (Crossref)","title":"Drivers of abundance and spatial distribution of reef-associated sharks in an isolated atoll reef system","URL":"https://dx.plos.org/10.1371/journal.pone.0177374","volume":"12","author":[{"family":"Tickler","given":"David M."},{"family":"Letessier","given":"Tom B."},{"family":"Koldewey","given":"Heather J."},{"family":"Meeuwig","given":"Jessica J."}],"accessed":{"date-parts":[["2020",7,1]]},"issued":{"date-parts":[["2017",5,31]]}}}],"schema":"https://github.com/citation-style-language/schema/raw/master/csl-citation.json"} </w:instrText>
      </w:r>
      <w:r>
        <w:fldChar w:fldCharType="separate"/>
      </w:r>
      <w:r w:rsidRPr="00BC6165">
        <w:rPr>
          <w:rFonts w:ascii="Calibri" w:hAnsi="Calibri" w:cs="Calibri"/>
        </w:rPr>
        <w:t>(Tickler et al., 2017)</w:t>
      </w:r>
      <w:r>
        <w:fldChar w:fldCharType="end"/>
      </w:r>
      <w:r>
        <w:t>, respectively</w:t>
      </w:r>
      <w:r w:rsidRPr="00DE40CA">
        <w:t xml:space="preserve">. </w:t>
      </w:r>
      <w:r>
        <w:t xml:space="preserve">Reef habitat also provides access to </w:t>
      </w:r>
      <w:r w:rsidRPr="00B6274E">
        <w:t>seasonal</w:t>
      </w:r>
      <w:r>
        <w:t xml:space="preserve"> prey including </w:t>
      </w:r>
      <w:r w:rsidRPr="00B6274E">
        <w:t xml:space="preserve">spawning </w:t>
      </w:r>
      <w:r>
        <w:t>reef fishes</w:t>
      </w:r>
      <w:r w:rsidRPr="00B6274E">
        <w:t xml:space="preserve"> </w:t>
      </w:r>
      <w:r w:rsidR="006C4030">
        <w:t xml:space="preserve">in Palau </w:t>
      </w:r>
      <w:r>
        <w:fldChar w:fldCharType="begin"/>
      </w:r>
      <w:r>
        <w:instrText xml:space="preserve"> ADDIN ZOTERO_ITEM CSL_CITATION {"citationID":"Ca6KxRhO","properties":{"formattedCitation":"(Etpison and Colin, 2018; Mourier et al., 2016; Rhodes et al., 2019)","plainCitation":"(Etpison and Colin, 2018; Mourier et al., 2016; Rhodes et al., 2019)","noteIndex":0},"citationItems":[{"id":447,"uris":["http://zotero.org/groups/2526645/items/MN6W33WC"],"uri":["http://zotero.org/groups/2526645/items/MN6W33WC"],"itemData":{"id":447,"type":"article-journal","abstract":"Spawning aggregations of the moorish idol (MI) and orangespine surgeonfish (OSS) were found on the western barrier reef of Palau. MI aggregated around the first quarter moon from Dec. to Mar., with largest groups in Jan. and Feb. Fish arrived near the sites in the morning, grouped together and moved up and down the reef face up in late morning attracting the attention of predators. At mid-day they ascend from the reef out into open water away from the reef. Gray reef sharks follow them and attack at the surface in a feeding frenzy. A high percentage of the ascending adults are eaten and few return safely to the reef. OSS aggregated in the same months, but on the last quarter moon with fewer observations being made. The observation of both fishes ascending high above and moving away from the reef to spawn is unusual and is termed “blue water spawning” with only a few similar examples known. Previously the importance of reef sharks in influencing reef fish spawning behavior has been reported as non-existent to “moderate” (a few spawning fish taken by sharks). This example of many individuals being taken by predators represents an extreme only reported previously for a grouper aggregation. The occurrence of sharks at the site during aggregation and spawning is indicative of a close relationship with reef fishes. The apparent high rate of predation on spawning MI and OSS may be specific to these study sites and it is likely individual fishes are generally iteropareous.","container-title":"aqua, International Journal of Ichthyology","issue":"4","language":"en","page":"16","source":"Zotero","title":"Blue Water Spawning by Moorish Idols and Orangespine Surgeonfish in Palau: Is it a “Suicide Mission”?","volume":"23","author":[{"family":"Etpison","given":"Mandy T"},{"family":"Colin","given":"Patrick L"}],"issued":{"date-parts":[["2018"]]}}},{"id":461,"uris":["http://zotero.org/groups/2526645/items/L69SBBFP"],"uri":["http://zotero.org/groups/2526645/items/L69SBBFP"],"itemData":{"id":461,"type":"article-journal","container-title":"Current Biology","DOI":"10.1016/j.cub.2016.05.058","ISSN":"09609822","issue":"15","journalAbbreviation":"Current Biology","language":"en","page":"2011-2016","source":"DOI.org (Crossref)","title":"Extreme Inverted Trophic Pyramid of Reef Sharks Supported by Spawning Groupers","URL":"https://linkinghub.elsevier.com/retrieve/pii/S0960982216305553","volume":"26","author":[{"family":"Mourier","given":"Johann"},{"family":"Maynard","given":"Jeffrey"},{"family":"Parravicini","given":"Valeriano"},{"family":"Ballesta","given":"Laurent"},{"family":"Clua","given":"Eric"},{"family":"Domeier","given":"Michael L."},{"family":"Planes","given":"Serge"}],"accessed":{"date-parts":[["2020",7,1]]},"issued":{"date-parts":[["2016",8]]}}},{"id":444,"uris":["http://zotero.org/groups/2526645/items/CQ7ECU2T"],"uri":["http://zotero.org/groups/2526645/items/CQ7ECU2T"],"itemData":{"id":444,"type":"article-journal","abstract":"Fish spawning aggregations (FSA) act as biological hotspots that concentrate food and nutrients across a broad trophic spectrum. In Pohnpei (Federated States of Micronesia), 20 female grey reef sharks (Carcharhinus amblyrhynchos) were acoustically tagged at two multi-species grouper (Epinephelidae) FSA to examine the likelihood that these mesopredators utilize FSA as a seasonal food source. Both FSA sites are within small-scale MPAs, thus providing a secondary opportunity to examine their conservation potential during these ephemeral events. Shark movement and residency was gauged against known spatial and temporal grouper reproductive patterns using an array of 15 and 50 acoustic receivers at Ant Atoll and Pohnpei (Island), respectively. Activity space was investigated using Kernel Density estimates of individual sharks, and residency indices (RI) were analyzed based on daily and monthly occurrence at the array. Three distinct residency patterns were identified: transient, semi-transient, or resident (Daily RI &lt;0.40, &gt;0.40 to 0.80, or &gt;0.80, respectively). Generalized linear mixed models (GLMMs) were used to identify biological and environmental factors influencing shark activity space, including month, temperature, shark size, spawning month, and residency pattern. Findings revealed significant changes in average monthly residency indices and kernel densities during spawning months in support of an opportunistic foraging strategy around FSA. Monthly residency was higher during spawning months among semi-resident and transient sharks, while average monthly activity space was concentrated around FSA. Best-fit models for the GLMM indicated that activity spaces were most influenced by month and grouper spawning month. Seven of 20 sharks demonstrated inter-island movement and wide variations in individual movement and spatial requirements were shown. The concentration of sharks and groupers at unprotected FSA sites increases their vulnerability to fishing and supports the need for combined area and non-area management measures to effectively protect these species.","container-title":"PLoS ONE","DOI":"10.1371/journal.pone.0221589","ISSN":"1932-6203","issue":"8","journalAbbreviation":"PLoS ONE","language":"en","page":"e0221589","source":"DOI.org (Crossref)","title":"Grouper (Epinephelidae) spawning aggregations affect activity space of grey reef sharks, Carcharhinus amblyrhynchos, in Pohnpei, Micronesia","URL":"https://dx.plos.org/10.1371/journal.pone.0221589","volume":"14","author":[{"family":"Rhodes","given":"Kevin L."},{"family":"Baremore","given":"Ivy"},{"family":"Graham","given":"Rachel T."}],"accessed":{"date-parts":[["2020",7,1]]},"issued":{"date-parts":[["2019",8,28]]}}}],"schema":"https://github.com/citation-style-language/schema/raw/master/csl-citation.json"} </w:instrText>
      </w:r>
      <w:r>
        <w:fldChar w:fldCharType="separate"/>
      </w:r>
      <w:r w:rsidRPr="00BC6165">
        <w:rPr>
          <w:rFonts w:ascii="Calibri" w:hAnsi="Calibri" w:cs="Calibri"/>
        </w:rPr>
        <w:t>(Etpison and Colin, 2018; Mourier et al., 2016; Rhodes et al., 2019)</w:t>
      </w:r>
      <w:r>
        <w:fldChar w:fldCharType="end"/>
      </w:r>
      <w:r w:rsidRPr="00B6274E">
        <w:t>.</w:t>
      </w:r>
      <w:r>
        <w:t xml:space="preserve"> Access to reef habitat with strong tides is also beneficial because tides mix lagoon waters, which increase biomass, chlorophyll-</w:t>
      </w:r>
      <w:r w:rsidRPr="001144F4">
        <w:rPr>
          <w:i/>
          <w:iCs/>
        </w:rPr>
        <w:t>a</w:t>
      </w:r>
      <w:r>
        <w:t>, and foraging opportunities. For example,</w:t>
      </w:r>
      <w:r w:rsidRPr="009B32E5">
        <w:t xml:space="preserve"> grey reef sharks track spawning aggregations of Moorish idols</w:t>
      </w:r>
      <w:r>
        <w:t xml:space="preserve"> (</w:t>
      </w:r>
      <w:r>
        <w:rPr>
          <w:i/>
          <w:iCs/>
        </w:rPr>
        <w:t>Zanclus cornutus</w:t>
      </w:r>
      <w:r>
        <w:t xml:space="preserve">), which </w:t>
      </w:r>
      <w:r w:rsidRPr="009B32E5">
        <w:t>occur 30–60 min after high tide</w:t>
      </w:r>
      <w:r>
        <w:t xml:space="preserve"> </w:t>
      </w:r>
      <w:r>
        <w:fldChar w:fldCharType="begin"/>
      </w:r>
      <w:r>
        <w:instrText xml:space="preserve"> ADDIN ZOTERO_ITEM CSL_CITATION {"citationID":"ZvcbzMkU","properties":{"formattedCitation":"(Etpison and Colin, 2018)","plainCitation":"(Etpison and Colin, 2018)","noteIndex":0},"citationItems":[{"id":447,"uris":["http://zotero.org/groups/2526645/items/MN6W33WC"],"uri":["http://zotero.org/groups/2526645/items/MN6W33WC"],"itemData":{"id":447,"type":"article-journal","abstract":"Spawning aggregations of the moorish idol (MI) and orangespine surgeonfish (OSS) were found on the western barrier reef of Palau. MI aggregated around the first quarter moon from Dec. to Mar., with largest groups in Jan. and Feb. Fish arrived near the sites in the morning, grouped together and moved up and down the reef face up in late morning attracting the attention of predators. At mid-day they ascend from the reef out into open water away from the reef. Gray reef sharks follow them and attack at the surface in a feeding frenzy. A high percentage of the ascending adults are eaten and few return safely to the reef. OSS aggregated in the same months, but on the last quarter moon with fewer observations being made. The observation of both fishes ascending high above and moving away from the reef to spawn is unusual and is termed “blue water spawning” with only a few similar examples known. Previously the importance of reef sharks in influencing reef fish spawning behavior has been reported as non-existent to “moderate” (a few spawning fish taken by sharks). This example of many individuals being taken by predators represents an extreme only reported previously for a grouper aggregation. The occurrence of sharks at the site during aggregation and spawning is indicative of a close relationship with reef fishes. The apparent high rate of predation on spawning MI and OSS may be specific to these study sites and it is likely individual fishes are generally iteropareous.","container-title":"aqua, International Journal of Ichthyology","issue":"4","language":"en","page":"16","source":"Zotero","title":"Blue Water Spawning by Moorish Idols and Orangespine Surgeonfish in Palau: Is it a “Suicide Mission”?","volume":"23","author":[{"family":"Etpison","given":"Mandy T"},{"family":"Colin","given":"Patrick L"}],"issued":{"date-parts":[["2018"]]}}}],"schema":"https://github.com/citation-style-language/schema/raw/master/csl-citation.json"} </w:instrText>
      </w:r>
      <w:r>
        <w:fldChar w:fldCharType="separate"/>
      </w:r>
      <w:r w:rsidRPr="006F3AA2">
        <w:rPr>
          <w:rFonts w:ascii="Calibri" w:hAnsi="Calibri" w:cs="Calibri"/>
        </w:rPr>
        <w:t>(Etpison and Colin, 2018)</w:t>
      </w:r>
      <w:r>
        <w:fldChar w:fldCharType="end"/>
      </w:r>
      <w:r w:rsidRPr="009B32E5">
        <w:t>.</w:t>
      </w:r>
      <w:r>
        <w:t xml:space="preserve"> Grey reef sharks also use parts of the tidal cycle to access cleaning stations: t</w:t>
      </w:r>
      <w:r w:rsidRPr="009B32E5">
        <w:t>he</w:t>
      </w:r>
      <w:r>
        <w:t>y are</w:t>
      </w:r>
      <w:r w:rsidRPr="009B32E5">
        <w:t xml:space="preserve"> significantly </w:t>
      </w:r>
      <w:r>
        <w:t>more</w:t>
      </w:r>
      <w:r w:rsidRPr="009B32E5">
        <w:t xml:space="preserve"> abundan</w:t>
      </w:r>
      <w:r>
        <w:t>t</w:t>
      </w:r>
      <w:r w:rsidRPr="009B32E5">
        <w:t xml:space="preserve"> at cleaning stations during ebb tide</w:t>
      </w:r>
      <w:r w:rsidR="000C3EB3">
        <w:t xml:space="preserve"> in Australia</w:t>
      </w:r>
      <w:r w:rsidRPr="009B32E5">
        <w:t xml:space="preserve"> </w:t>
      </w:r>
      <w:r>
        <w:fldChar w:fldCharType="begin"/>
      </w:r>
      <w:r>
        <w:instrText xml:space="preserve"> ADDIN ZOTERO_ITEM CSL_CITATION {"citationID":"U3MIRm4S","properties":{"formattedCitation":"(O\\uc0\\u8217{}Shea et al., 2010; but see Speed, 2011)","plainCitation":"(O’Shea et al., 2010; but see Speed, 2011)","noteIndex":0},"citationItems":[{"id":355,"uris":["http://zotero.org/groups/2526645/items/NKEIMNA6"],"uri":["http://zotero.org/groups/2526645/items/NKEIMNA6"],"itemData":{"id":355,"type":"article-journal","abstract":"Although the movements of ﬁshes on coral reefs have been well studied, there are few data on the movement of elasmobranchs on and around cleaning stations. The visitation to cleaning stations by elasmobranchs was documented by direct observation and remote video capture at an oceanic reef in the Coral Sea and the outer Great Barrier Reef at time scales of hours to weeks. Cleaning was only observed at Osprey Reef and duration of occupancy was recorded for all elasmobranch clients. Strong tidal patterns were detected, with 49% of sharks and 59% of mantas engaging in cleaning interactions on ebb tides. Forty-four per cent of non-cleaned sharks were also observed on ebb tides. Some manta rays (n = 19) were individually identiﬁed through ventral skin pigmentation to determine site ﬁdelity; three were seen more than once with repeat observations occurring within days. This was consistent among weeks and days within weeks, regardless of time of day. Hypotheses for tidal behaviour are discussed and we argue that these observations are critical in elucidating previously unknown behaviours in elasmobranch ecology. Our study indicates that observations of large elasmobranchs at cleaning stations are another tool to elucidate elasmobranch ecology.","container-title":"Marine and Freshwater Research","DOI":"10.1071/MF08301","ISSN":"1323-1650","issue":"1","journalAbbreviation":"Mar. Freshwater Res.","language":"en","page":"65-73","source":"DOI.org (Crossref)","title":"Tide-related periodicity of manta rays and sharks to cleaning stations on a coral reef","URL":"http://www.publish.csiro.au/?paper=MF08301","volume":"61","author":[{"family":"O'Shea","given":"Owen R."},{"family":"Kingsford","given":"Michael J."},{"family":"Seymour","given":"Jamie"}],"accessed":{"date-parts":[["2020",6,30]]},"issued":{"date-parts":[["2010"]]}}},{"id":299,"uris":["http://zotero.org/groups/2526645/items/TD8UXKZ5"],"uri":["http://zotero.org/groups/2526645/items/TD8UXKZ5"],"itemData":{"id":299,"type":"thesis","event-place":"Casuarina, Northern Territory, Australia","genre":"Dissertation","number-of-pages":"291","publisher":"Charles Darwin University","publisher-place":"Casuarina, Northern Territory, Australia","title":"Behavioural and trophic ecology of reef sharks at Ningaloo Reef, Western Australia","author":[{"family":"Speed","given":"Conrad W."}],"issued":{"date-parts":[["2011",7]]}},"prefix":"but see"}],"schema":"https://github.com/citation-style-language/schema/raw/master/csl-citation.json"} </w:instrText>
      </w:r>
      <w:r>
        <w:fldChar w:fldCharType="separate"/>
      </w:r>
      <w:r w:rsidRPr="000136C7">
        <w:rPr>
          <w:rFonts w:ascii="Calibri" w:hAnsi="Calibri" w:cs="Calibri"/>
          <w:szCs w:val="24"/>
        </w:rPr>
        <w:t>(O’Shea et al., 2010; but see Speed, 2011)</w:t>
      </w:r>
      <w:r>
        <w:fldChar w:fldCharType="end"/>
      </w:r>
      <w:r>
        <w:t xml:space="preserve"> and low tide </w:t>
      </w:r>
      <w:r w:rsidR="000C3EB3">
        <w:t xml:space="preserve">in Palau </w:t>
      </w:r>
      <w:r>
        <w:fldChar w:fldCharType="begin"/>
      </w:r>
      <w:r>
        <w:instrText xml:space="preserve"> ADDIN ZOTERO_ITEM CSL_CITATION {"citationID":"3Bv79ieX","properties":{"formattedCitation":"(Vianna et al., 2013)","plainCitation":"(Vianna et al., 2013)","noteIndex":0},"citationItems":[{"id":448,"uris":["http://zotero.org/groups/2526645/items/JU8QV9S4"],"uri":["http://zotero.org/groups/2526645/items/JU8QV9S4"],"itemData":{"id":448,"type":"article-journal","abstract":"We used acoustic telemetry to describe the patterns of vertical movement, site fidelity and residency of grey reef sharks (Carcharhinus amblyrhynchos) on the outer slope of coral reefs in Palau, Micronesia, over a period of two years and nine months. We tagged 39 sharks (mostly adult females) of which 31 were detected regularly throughout the study. Sharks displayed strong inter-annual residency with greater attendance at monitored sites during summer than winter months. More individuals were detected during the day than at night. Mean depths of tagged sharks increased from 35 m in winter to 60 m in spring following an increase in water temperature at 60 m, with maximum mean depths attained when water temperatures at 60 m stabilised around 29uC. Sharks descended to greater depths and used a wider range of depths around the time of the full moon. There were also crepuscular cycles in mean depth, with sharks moving into shallower waters at dawn and dusk each day. We suggest that daily, lunar and seasonal cycles in vertical movement and residency are strategies for optimising both energetic budgets and foraging behaviour. Cyclical patterns of movement in response to environmental variables might affect the susceptibility of reef sharks to fishing, a consideration that should be taken into account in the implementation of conservation strategies.","container-title":"PLoS ONE","DOI":"10.1371/journal.pone.0060331","ISSN":"1932-6203","issue":"4","journalAbbreviation":"PLoS ONE","language":"en","page":"e60331","source":"DOI.org (Crossref)","title":"Environmental Influences on Patterns of Vertical Movement and Site Fidelity of Grey Reef Sharks (Carcharhinus amblyrhynchos) at Aggregation Sites","URL":"https://dx.plos.org/10.1371/journal.pone.0060331","volume":"8","author":[{"family":"Vianna","given":"Gabriel M. S."},{"family":"Meekan","given":"Mark G."},{"family":"Meeuwig","given":"Jessica J."},{"family":"Speed","given":"Conrad W."}],"accessed":{"date-parts":[["2020",7,1]]},"issued":{"date-parts":[["2013",4,10]]}}}],"schema":"https://github.com/citation-style-language/schema/raw/master/csl-citation.json"} </w:instrText>
      </w:r>
      <w:r>
        <w:fldChar w:fldCharType="separate"/>
      </w:r>
      <w:r w:rsidRPr="000136C7">
        <w:rPr>
          <w:rFonts w:ascii="Calibri" w:hAnsi="Calibri" w:cs="Calibri"/>
        </w:rPr>
        <w:t>(Vianna et al., 2013)</w:t>
      </w:r>
      <w:r>
        <w:fldChar w:fldCharType="end"/>
      </w:r>
      <w:r>
        <w:t xml:space="preserve">. </w:t>
      </w:r>
    </w:p>
    <w:p w14:paraId="1B5D0C22" w14:textId="731062A1" w:rsidR="000A04FC" w:rsidRDefault="000A04FC" w:rsidP="000A04FC">
      <w:pPr>
        <w:spacing w:line="360" w:lineRule="auto"/>
        <w:ind w:firstLine="720"/>
        <w:contextualSpacing/>
      </w:pPr>
      <w:r>
        <w:t xml:space="preserve">Heterogenous habitat </w:t>
      </w:r>
      <w:r w:rsidR="00D3561B">
        <w:t>occurs via</w:t>
      </w:r>
      <w:r>
        <w:t xml:space="preserve"> low and high tide</w:t>
      </w:r>
      <w:r w:rsidR="00D3561B">
        <w:t>, where grey reef sharks seek</w:t>
      </w:r>
      <w:r>
        <w:t xml:space="preserve"> shallow low tide areas and </w:t>
      </w:r>
      <w:r w:rsidRPr="009B32E5">
        <w:t xml:space="preserve">deep high tide </w:t>
      </w:r>
      <w:r>
        <w:t>areas</w:t>
      </w:r>
      <w:r w:rsidR="00383F91">
        <w:t xml:space="preserve"> at Johnston Atoll</w:t>
      </w:r>
      <w:r>
        <w:t xml:space="preserve"> </w:t>
      </w:r>
      <w:r>
        <w:fldChar w:fldCharType="begin"/>
      </w:r>
      <w:r>
        <w:instrText xml:space="preserve"> ADDIN ZOTERO_ITEM CSL_CITATION {"citationID":"21oNqqV5","properties":{"formattedCitation":"(Economakis and Lobel, 1998)","plainCitation":"(Economakis and Lobel, 1998)","noteIndex":0},"citationItems":[{"id":451,"uris":["http://zotero.org/groups/2526645/items/L9FK9R5C"],"uri":["http://zotero.org/groups/2526645/items/L9FK9R5C"],"itemData":{"id":451,"type":"article-journal","container-title":"Environmental Biology of Fishes","language":"en","page":"129-139","source":"Zotero","title":"Aggregation behavior of the grey reef shark, Carcharhinus amblyrhynchos, at Johnston Atoll, Central Pacific Ocean","volume":"51","author":[{"family":"Economakis","given":"Alistair E"},{"family":"Lobel","given":"Phillip S"}],"issued":{"date-parts":[["1998"]]}}}],"schema":"https://github.com/citation-style-language/schema/raw/master/csl-citation.json"} </w:instrText>
      </w:r>
      <w:r>
        <w:fldChar w:fldCharType="separate"/>
      </w:r>
      <w:r w:rsidRPr="000136C7">
        <w:rPr>
          <w:rFonts w:ascii="Calibri" w:hAnsi="Calibri" w:cs="Calibri"/>
        </w:rPr>
        <w:t>(Economakis and Lobel, 1998)</w:t>
      </w:r>
      <w:r>
        <w:fldChar w:fldCharType="end"/>
      </w:r>
      <w:r w:rsidRPr="009B32E5">
        <w:t>.</w:t>
      </w:r>
      <w:r>
        <w:t xml:space="preserve"> Sharks also seek shelter with r</w:t>
      </w:r>
      <w:r w:rsidRPr="001E6C93">
        <w:t xml:space="preserve">egular diel migrations throughout the water column </w:t>
      </w:r>
      <w:r>
        <w:fldChar w:fldCharType="begin"/>
      </w:r>
      <w:r>
        <w:instrText xml:space="preserve"> ADDIN ZOTERO_ITEM CSL_CITATION {"citationID":"4ZyczjRH","properties":{"formattedCitation":"(Barnett et al., 2012; Field et al., 2011; Lea, 2016; Papastamatiou et al., 2018)","plainCitation":"(Barnett et al., 2012; Field et al., 2011; Lea, 2016; Papastamatiou et al., 2018)","noteIndex":0},"citationItems":[{"id":465,"uris":["http://zotero.org/groups/2526645/items/G5NETBA3"],"uri":["http://zotero.org/groups/2526645/items/G5NETBA3"],"itemData":{"id":465,"type":"article-journal","abstract":"Although marine protected areas (MPAs) are a common conservation strategy, these areas are often designed with little prior knowledge of the spatial behaviour of the species they are designed to protect. Currently, the Coral Sea area and its seamounts (north-east Australia) are under review to determine if MPAs are warranted. The protection of sharks at these seamounts should be an integral component of conservation plans. Therefore, knowledge on the spatial ecology of sharks at the Coral Sea seamounts is essential for the appropriate implementation of management and conservation plans. Acoustic telemetry was used to determine residency, site fidelity and spatial use of three shark species at Osprey Reef: whitetip reef sharks Triaenodon obesus, grey reef sharks Carcharhinus amblyrhynchos and silvertip sharks Carcharhinus albimarginatus. Most individuals showed year round residency at Osprey Reef, although five of the 49 individuals tagged moved to the neighbouring Shark Reef (,14 km away) and one grey reef shark completed a round trip of ,250 km to the Great Barrier Reef. Additionally, individuals of white tip and grey reef sharks showed strong site fidelity to the areas they were tagged, and there was low spatial overlap between groups of sharks tagged at different locations. Spatial use at Osprey Reef by adult sharks is generally restricted to the north-west corner. The high residency and limited spatial use of Osprey Reef suggests that reef sharks would be highly vulnerable to targeted fishing pressure and that MPAs incorporating no-take of sharks would be effective in protecting reef shark populations at Osprey and Shark Reef.","container-title":"PLoS ONE","DOI":"10.1371/journal.pone.0036574","ISSN":"1932-6203","issue":"5","journalAbbreviation":"PLoS ONE","language":"en","page":"e36574","source":"DOI.org (Crossref)","title":"Residency and Spatial Use by Reef Sharks of an Isolated Seamount and Its Implications for Conservation","URL":"https://dx.plos.org/10.1371/journal.pone.0036574","volume":"7","author":[{"family":"Barnett","given":"Adam"},{"family":"Abrantes","given":"Kátya G."},{"family":"Seymour","given":"Jamie"},{"family":"Fitzpatrick","given":"Richard"}],"accessed":{"date-parts":[["2020",7,1]]},"issued":{"date-parts":[["2012",5,16]]}}},{"id":425,"uris":["http://zotero.org/groups/2526645/items/TICEDA8R"],"uri":["http://zotero.org/groups/2526645/items/TICEDA8R"],"itemData":{"id":425,"type":"article-journal","container-title":"Coral Reefs","DOI":"10.1007/s00338-010-0699-x","ISSN":"0722-4028, 1432-0975","issue":"1","journalAbbreviation":"Coral Reefs","language":"en","page":"61-71","source":"DOI.org (Crossref)","title":"Quantifying movement patterns for shark conservation at remote coral atolls in the Indian Ocean","URL":"http://link.springer.com/10.1007/s00338-010-0699-x","volume":"30","author":[{"family":"Field","given":"I. C."},{"family":"Meekan","given":"M. G."},{"family":"Speed","given":"C. W."},{"family":"White","given":"W."},{"family":"Bradshaw","given":"C. J. A."}],"accessed":{"date-parts":[["2020",7,1]]},"issued":{"date-parts":[["2011",3]]}}},{"id":443,"uris":["http://zotero.org/groups/2526645/items/NPUVDWY7"],"uri":["http://zotero.org/groups/2526645/items/NPUVDWY7"],"itemData":{"id":443,"type":"thesis","event-place":"Plymouth, UK","genre":"Dissertation","language":"en","number-of-pages":"330","publisher":"University of Plymouth","publisher-place":"Plymouth, UK","source":"Zotero","title":"Migratory behaviour and spatial dynamics of large sharks and their conservation implications","URL":"https://pearl.plymouth.ac.uk/handle/10026.1/8334","author":[{"family":"Lea","given":"James Simon Eaton"}],"accessed":{"date-parts":[["2020",7,1]]},"issued":{"date-parts":[["2016",7]]}}},{"id":1765,"uris":["http://zotero.org/groups/2526645/items/6TCEZ9SW"],"uri":["http://zotero.org/groups/2526645/items/6TCEZ9SW"],"itemData":{"id":1765,"type":"article-journal","abstract":"Background: Central place foragers (CPF) rest within a central place, and theory predicts that distance of patches from this central place sets the outer limits of the foraging arena. Many marine ectothermic predators behave like CPF animals, but never stop swimming, suggesting that predators will incur ‘travelling’ costs while resting. Currently, it is unknown how these CPF predators behave or how modulation of behavior contributes to daily energy budgets. We combine acoustic telemetry, multi-sensor loggers, and hidden Markov models (HMMs) to generate ‘activity seascapes’, which combine space use with patterns of activity, for reef sharks (blacktip reef and grey reef sharks) at an unfished Pacific atoll.\nResults: Sharks of both species occupied a central place during the day within deeper, cooler water where they were less active, and became more active over a larger area at night in shallower water. However, video cameras on two grey reef sharks revealed foraging attempts/success occurring throughout the day, and that multiple sharks were refuging in common areas. A simple bioenergetics model for grey reef sharks predicted that diel changes in energy expenditure are primarily driven by changes in swim speed and not body temperature.\nConclusions: We provide a new method for simultaneously visualizing diel space use and behavior in marine predators, which does not require the simultaneous measure of both from each animal. We show that blacktip and grey reef sharks behave as CPFs, with diel changes in activity, horizontal and vertical space use. However, aspects of their foraging behavior may differ from other predictions of traditional CPF models. In particular, for species that never stop swimming, patch foraging times may be unrelated to patch travel distance.","container-title":"Movement Ecology","DOI":"10.1186/s40462-018-0127-3","ISSN":"2051-3933","issue":"1","journalAbbreviation":"Mov Ecol","language":"en","page":"9","source":"DOI.org (Crossref)","title":"Activity seascapes highlight central place foraging strategies in marine predators that never stop swimming","URL":"https://movementecologyjournal.biomedcentral.com/articles/10.1186/s40462-018-0127-3","volume":"6","author":[{"family":"Papastamatiou","given":"Yannis P."},{"family":"Watanabe","given":"Yuuki Y."},{"family":"Demšar","given":"Urška"},{"family":"Leos-Barajas","given":"Vianey"},{"family":"Bradley","given":"Darcy"},{"family":"Langrock","given":"Roland"},{"family":"Weng","given":"Kevin"},{"family":"Lowe","given":"Christopher G."},{"family":"Friedlander","given":"Alan M."},{"family":"Caselle","given":"Jennifer E."}],"accessed":{"date-parts":[["2021",2,4]]},"issued":{"date-parts":[["2018",12]]}}}],"schema":"https://github.com/citation-style-language/schema/raw/master/csl-citation.json"} </w:instrText>
      </w:r>
      <w:r>
        <w:fldChar w:fldCharType="separate"/>
      </w:r>
      <w:r w:rsidRPr="005371A6">
        <w:rPr>
          <w:rFonts w:ascii="Calibri" w:hAnsi="Calibri" w:cs="Calibri"/>
        </w:rPr>
        <w:t>(Barnett et al., 2012; Field et al., 2011; Lea, 2016; Papastamatiou et al., 2018)</w:t>
      </w:r>
      <w:r>
        <w:fldChar w:fldCharType="end"/>
      </w:r>
      <w:r>
        <w:t xml:space="preserve">, though </w:t>
      </w:r>
      <w:r w:rsidRPr="001E6C93">
        <w:t xml:space="preserve">light sensitivity may </w:t>
      </w:r>
      <w:r>
        <w:t xml:space="preserve">also </w:t>
      </w:r>
      <w:r w:rsidRPr="001E6C93">
        <w:t xml:space="preserve">be a physiological driver of vertical movements </w:t>
      </w:r>
      <w:r>
        <w:fldChar w:fldCharType="begin"/>
      </w:r>
      <w:r>
        <w:instrText xml:space="preserve"> ADDIN ZOTERO_ITEM CSL_CITATION {"citationID":"5UPAKNrE","properties":{"formattedCitation":"(Lisney and Collin, 2008)","plainCitation":"(Lisney and Collin, 2008)","noteIndex":0},"citationItems":[{"id":316,"uris":["http://zotero.org/groups/2526645/items/BR5U9YUT"],"uri":["http://zotero.org/groups/2526645/items/BR5U9YUT"],"itemData":{"id":316,"type":"article-journal","container-title":"Brain, Behavior and Evolution","DOI":"10.1159/000146082","ISSN":"1421-9743, 0006-8977","issue":"1","journalAbbreviation":"Brain Behav Evol","language":"en","page":"59-77","source":"DOI.org (Crossref)","title":"Retinal Ganglion Cell Distribution and Spatial Resolving Power in Elasmobranchs","URL":"https://www.karger.com/Article/FullText/146082","volume":"72","author":[{"family":"Lisney","given":"Thomas J."},{"family":"Collin","given":"Shaun P."}],"accessed":{"date-parts":[["2020",7,1]]},"issued":{"date-parts":[["2008"]]}}}],"schema":"https://github.com/citation-style-language/schema/raw/master/csl-citation.json"} </w:instrText>
      </w:r>
      <w:r>
        <w:fldChar w:fldCharType="separate"/>
      </w:r>
      <w:r w:rsidRPr="00562B49">
        <w:rPr>
          <w:rFonts w:ascii="Calibri" w:hAnsi="Calibri" w:cs="Calibri"/>
        </w:rPr>
        <w:t>(Lisney and Collin, 2008)</w:t>
      </w:r>
      <w:r>
        <w:fldChar w:fldCharType="end"/>
      </w:r>
      <w:r w:rsidRPr="001E6C93">
        <w:t xml:space="preserve">. </w:t>
      </w:r>
      <w:r w:rsidRPr="00E36F5E">
        <w:t xml:space="preserve">Grey reef sharks largely avoid deep water </w:t>
      </w:r>
      <w:r>
        <w:fldChar w:fldCharType="begin"/>
      </w:r>
      <w:r>
        <w:instrText xml:space="preserve"> ADDIN ZOTERO_ITEM CSL_CITATION {"citationID":"ZBJAu5EB","properties":{"formattedCitation":"(&gt;72 m, Espinoza et al., 2014)","plainCitation":"(&gt;72 m, Espinoza et al., 2014)","noteIndex":0},"citationItems":[{"id":438,"uris":["http://zotero.org/groups/2526645/items/P3CGIWNB"],"uri":["http://zotero.org/groups/2526645/items/P3CGIWNB"],"itemData":{"id":438,"type":"article-journal","abstract":"Quantifying shark distribution patterns and species-specific habitat associations in response to geographic and environmental drivers is critical to assessing risk of exposure to fishing, habitat degradation, and the effects of climate change. The present study examined shark distribution patterns, species-habitat associations, and marine reserve use with baited remote underwater video stations (BRUVS) along the entire Great Barrier Reef Marine Park (GBRMP) over a ten year period. Overall, 21 species of sharks from five families and two orders were recorded. Grey reef Carcharhinus amblyrhynchos, silvertip C. albimarginatus, tiger Galeocerdo cuvier, and sliteye Loxodon macrorhinus sharks were the most abundant species (.64% of shark abundances). Multivariate regression trees showed that hard coral cover produced the primary split separating shark assemblages. Four indicator species had consistently higher abundances and contributed to explaining most of the differences in shark assemblages: C. amblyrhynchos, C. albimarginatus, G. cuvier, and whitetip reef Triaenodon obesus sharks. Relative distance along the GBRMP had the greatest influence on shark occurrence and species richness, which increased at both ends of the sampling range (southern and northern sites) relative to intermediate latitudes. Hard coral cover and distance across the shelf were also important predictors of shark distribution. The relative abundance of sharks was significantly higher in non-fished sites, highlighting the conservation value and benefits of the GBRMP zoning. However, our results also showed that hard coral cover had a large effect on the abundance of reef-associated shark species, indicating that coral reef health may be important for the success of marine protected areas. Therefore, understanding shark distribution patterns, species-habitat associations, and the drivers responsible for those patterns is essential for developing sound management and conservation approaches.","container-title":"PLoS ONE","DOI":"10.1371/journal.pone.0106885","ISSN":"1932-6203","issue":"9","journalAbbreviation":"PLoS ONE","language":"en","page":"e106885","source":"DOI.org (Crossref)","title":"Quantifying Shark Distribution Patterns and Species-Habitat Associations: Implications of Marine Park Zoning","title-short":"Quantifying Shark Distribution Patterns and Species-Habitat Associations","URL":"https://dx.plos.org/10.1371/journal.pone.0106885","volume":"9","author":[{"family":"Espinoza","given":"Mario"},{"family":"Cappo","given":"Mike"},{"family":"Heupel","given":"Michelle R."},{"family":"Tobin","given":"Andrew J."},{"family":"Simpfendorfer","given":"Colin A."}],"accessed":{"date-parts":[["2020",7,1]]},"issued":{"date-parts":[["2014",9,10]]}},"prefix":"&gt;72 m,"}],"schema":"https://github.com/citation-style-language/schema/raw/master/csl-citation.json"} </w:instrText>
      </w:r>
      <w:r>
        <w:fldChar w:fldCharType="separate"/>
      </w:r>
      <w:r w:rsidRPr="002E2FA0">
        <w:rPr>
          <w:rFonts w:ascii="Calibri" w:hAnsi="Calibri" w:cs="Calibri"/>
        </w:rPr>
        <w:t>(&gt;72 m, Espinoza et al., 2014)</w:t>
      </w:r>
      <w:r>
        <w:fldChar w:fldCharType="end"/>
      </w:r>
      <w:r w:rsidRPr="00E36F5E">
        <w:t xml:space="preserve">, but several individuals </w:t>
      </w:r>
      <w:r>
        <w:t xml:space="preserve">have </w:t>
      </w:r>
      <w:r w:rsidRPr="00E36F5E">
        <w:t>traverse</w:t>
      </w:r>
      <w:r>
        <w:t>d</w:t>
      </w:r>
      <w:r w:rsidRPr="00E36F5E">
        <w:t xml:space="preserve"> deep water </w:t>
      </w:r>
      <w:r>
        <w:fldChar w:fldCharType="begin"/>
      </w:r>
      <w:r>
        <w:instrText xml:space="preserve"> ADDIN ZOTERO_ITEM CSL_CITATION {"citationID":"KDo8NvDO","properties":{"formattedCitation":"(&gt;500 m, White et al., 2017)","plainCitation":"(&gt;500 m, White et al., 2017)","noteIndex":0},"citationItems":[{"id":433,"uris":["http://zotero.org/groups/2526645/items/CJMVWKZV"],"uri":["http://zotero.org/groups/2526645/items/CJMVWKZV"],"itemData":{"id":433,"type":"article-journal","abstract":"Large marine protected areas (MPAs) have recently been established throughout the world at an unprecedented pace, yet the value of these reserves for mobile species conservation remains unclear. Reef shark populations continue to decline even within some of the largest MPAs, fueling unresolved debates over the ability of protected areas to aid mobile species that transit beyond MPA boundaries. We assessed the capacity of a large MPA to conserve grey reef sharks - a Near Threatened species with a widespread distribution and poorly understood offshore movement patterns - using a combination of conventional tags, satellite tags, and an emerging vessel tracking technology. We found that the 54,000 km2 U.S. Palmyra Atoll National Wildlife Refuge in the central Paciﬁc Ocean provides substantial protection for grey reef sharks, as two-thirds of satellite-tracked sharks remained within MPA boundaries for the entire study duration. Additionally, our analysis of N0.5 million satellite detections of commercial ﬁshing vessels identiﬁed virtually no ﬁshing effort within the refuge and signiﬁcant effort beyond the MPA perimeter, suggesting that large MPAs can effectively beneﬁt reef sharks and other mobile species if properly enforced. However, our results also highlight limitations of place-based conservation as some of these reef-associated sharks moved surprising distances into pelagic waters (up to 926 km from Palmyra Atoll, 810 km beyond MPA boundaries). Small-scale ﬁshermen operating beyond MPA boundaries (up to 366 km from Palmyra) captured 2% of sharks that were initially tagged at Palmyra, indicating that large MPAs provide substantial, though incomplete, protection for reef sharks.","container-title":"Biological Conservation","DOI":"10.1016/j.biocon.2017.01.009","ISSN":"00063207","journalAbbreviation":"Biological Conservation","language":"en","page":"64-71","source":"DOI.org (Crossref)","title":"Assessing the effectiveness of a large marine protected area for reef shark conservation","URL":"https://linkinghub.elsevier.com/retrieve/pii/S0006320717300678","volume":"207","author":[{"family":"White","given":"Timothy D."},{"family":"Carlisle","given":"Aaron B."},{"family":"Kroodsma","given":"David A."},{"family":"Block","given":"Barbara A."},{"family":"Casagrandi","given":"Renato"},{"family":"De Leo","given":"Giulio A."},{"family":"Gatto","given":"Marino"},{"family":"Micheli","given":"Fiorenza"},{"family":"McCauley","given":"Douglas J."}],"accessed":{"date-parts":[["2020",7,1]]},"issued":{"date-parts":[["2017",3]]}},"prefix":"&gt;500 m,"}],"schema":"https://github.com/citation-style-language/schema/raw/master/csl-citation.json"} </w:instrText>
      </w:r>
      <w:r>
        <w:fldChar w:fldCharType="separate"/>
      </w:r>
      <w:r w:rsidRPr="002E2FA0">
        <w:rPr>
          <w:rFonts w:ascii="Calibri" w:hAnsi="Calibri" w:cs="Calibri"/>
        </w:rPr>
        <w:t>(&gt;500 m, White et al., 2017)</w:t>
      </w:r>
      <w:r>
        <w:fldChar w:fldCharType="end"/>
      </w:r>
      <w:r>
        <w:t xml:space="preserve">. They dive to &gt;100 m at Palmyra </w:t>
      </w:r>
      <w:r>
        <w:fldChar w:fldCharType="begin"/>
      </w:r>
      <w:r>
        <w:instrText xml:space="preserve"> ADDIN ZOTERO_ITEM CSL_CITATION {"citationID":"ncaUNnvY","properties":{"formattedCitation":"(Papastamatiou et al., 2018)","plainCitation":"(Papastamatiou et al., 2018)","noteIndex":0},"citationItems":[{"id":1765,"uris":["http://zotero.org/groups/2526645/items/6TCEZ9SW"],"uri":["http://zotero.org/groups/2526645/items/6TCEZ9SW"],"itemData":{"id":1765,"type":"article-journal","abstract":"Background: Central place foragers (CPF) rest within a central place, and theory predicts that distance of patches from this central place sets the outer limits of the foraging arena. Many marine ectothermic predators behave like CPF animals, but never stop swimming, suggesting that predators will incur ‘travelling’ costs while resting. Currently, it is unknown how these CPF predators behave or how modulation of behavior contributes to daily energy budgets. We combine acoustic telemetry, multi-sensor loggers, and hidden Markov models (HMMs) to generate ‘activity seascapes’, which combine space use with patterns of activity, for reef sharks (blacktip reef and grey reef sharks) at an unfished Pacific atoll.\nResults: Sharks of both species occupied a central place during the day within deeper, cooler water where they were less active, and became more active over a larger area at night in shallower water. However, video cameras on two grey reef sharks revealed foraging attempts/success occurring throughout the day, and that multiple sharks were refuging in common areas. A simple bioenergetics model for grey reef sharks predicted that diel changes in energy expenditure are primarily driven by changes in swim speed and not body temperature.\nConclusions: We provide a new method for simultaneously visualizing diel space use and behavior in marine predators, which does not require the simultaneous measure of both from each animal. We show that blacktip and grey reef sharks behave as CPFs, with diel changes in activity, horizontal and vertical space use. However, aspects of their foraging behavior may differ from other predictions of traditional CPF models. In particular, for species that never stop swimming, patch foraging times may be unrelated to patch travel distance.","container-title":"Movement Ecology","DOI":"10.1186/s40462-018-0127-3","ISSN":"2051-3933","issue":"1","journalAbbreviation":"Mov Ecol","language":"en","page":"9","source":"DOI.org (Crossref)","title":"Activity seascapes highlight central place foraging strategies in marine predators that never stop swimming","URL":"https://movementecologyjournal.biomedcentral.com/articles/10.1186/s40462-018-0127-3","volume":"6","author":[{"family":"Papastamatiou","given":"Yannis P."},{"family":"Watanabe","given":"Yuuki Y."},{"family":"Demšar","given":"Urška"},{"family":"Leos-Barajas","given":"Vianey"},{"family":"Bradley","given":"Darcy"},{"family":"Langrock","given":"Roland"},{"family":"Weng","given":"Kevin"},{"family":"Lowe","given":"Christopher G."},{"family":"Friedlander","given":"Alan M."},{"family":"Caselle","given":"Jennifer E."}],"accessed":{"date-parts":[["2021",2,4]]},"issued":{"date-parts":[["2018",12]]}}}],"schema":"https://github.com/citation-style-language/schema/raw/master/csl-citation.json"} </w:instrText>
      </w:r>
      <w:r>
        <w:fldChar w:fldCharType="separate"/>
      </w:r>
      <w:r w:rsidRPr="00DC241C">
        <w:rPr>
          <w:rFonts w:ascii="Calibri" w:hAnsi="Calibri" w:cs="Calibri"/>
        </w:rPr>
        <w:t>(Papastamatiou et al., 2018)</w:t>
      </w:r>
      <w:r>
        <w:fldChar w:fldCharType="end"/>
      </w:r>
      <w:r>
        <w:t xml:space="preserve"> and </w:t>
      </w:r>
      <w:r w:rsidRPr="00E36F5E">
        <w:t xml:space="preserve">the deepest recorded dive </w:t>
      </w:r>
      <w:r>
        <w:t>depth</w:t>
      </w:r>
      <w:r w:rsidRPr="00E36F5E">
        <w:t xml:space="preserve"> </w:t>
      </w:r>
      <w:r>
        <w:t>i</w:t>
      </w:r>
      <w:r w:rsidRPr="00E36F5E">
        <w:t xml:space="preserve">s 276 m </w:t>
      </w:r>
      <w:r>
        <w:t xml:space="preserve">in Niue </w:t>
      </w:r>
      <w:r>
        <w:fldChar w:fldCharType="begin"/>
      </w:r>
      <w:r>
        <w:instrText xml:space="preserve"> ADDIN ZOTERO_ITEM CSL_CITATION {"citationID":"yTXiUJaB","properties":{"formattedCitation":"(Friedlander et al., 2017)","plainCitation":"(Friedlander et al., 2017)","noteIndex":0},"citationItems":[{"id":82,"uris":["http://zotero.org/groups/2526645/items/UX6HY4S4"],"uri":["http://zotero.org/groups/2526645/items/UX6HY4S4"],"itemData":{"id":82,"type":"report","page":"84","title":"Exploring the marine ecosystems of Niue and Beveridge Reef. Report to the government of Niue. National Geographic Pristine Seas.","author":[{"family":"Friedlander","given":"Alan"},{"family":"Arribas","given":"Jose"},{"family":"Ballesteros","given":"Enric"},{"family":"Betz","given":"Jon"},{"family":"Bosserelle","given":"Pauline"},{"family":"Brown","given":"Eric"},{"family":"Caselle","given":"Jennifer E."},{"family":"Cramp","given":"Jessica E"},{"family":"Gataua","given":"Launoa"},{"family":"Giddens","given":"Jonatha"},{"family":"Helagi","given":"Nadia"},{"family":"Mayorga","given":"Juan"},{"family":"McAloney","given":"Dave"},{"family":"Myers","given":"Dave"},{"family":"Pasisi","given":"Brendon"},{"family":"Richmond'Rex","given":"Alana"},{"family":"Rose","given":"Paul"},{"family":"Salinas de León","given":"Pelayo"},{"family":"San Félix","given":"Manu"},{"family":"Thompson","given":"Chris"},{"family":"Turchik","given":"Alan"},{"family":"Sala","given":"Enric"}],"issued":{"date-parts":[["2017"]]}}}],"schema":"https://github.com/citation-style-language/schema/raw/master/csl-citation.json"} </w:instrText>
      </w:r>
      <w:r>
        <w:fldChar w:fldCharType="separate"/>
      </w:r>
      <w:r w:rsidRPr="0068347E">
        <w:rPr>
          <w:rFonts w:ascii="Calibri" w:hAnsi="Calibri" w:cs="Calibri"/>
        </w:rPr>
        <w:t>(Friedlander et al., 2017)</w:t>
      </w:r>
      <w:r>
        <w:fldChar w:fldCharType="end"/>
      </w:r>
      <w:r w:rsidRPr="00E36F5E">
        <w:t>.</w:t>
      </w:r>
    </w:p>
    <w:p w14:paraId="5BA7243B" w14:textId="3A365B7B" w:rsidR="000A04FC" w:rsidRDefault="000A04FC" w:rsidP="000A04FC">
      <w:pPr>
        <w:spacing w:line="360" w:lineRule="auto"/>
        <w:ind w:firstLine="720"/>
        <w:contextualSpacing/>
      </w:pPr>
      <w:r>
        <w:t xml:space="preserve">Transitional habitat between reefs and pelagic water also provides grey reef sharks with access to currents for foraging and waters with varied temperatures important for behavioral thermoregulation. Sharks use </w:t>
      </w:r>
      <w:r w:rsidRPr="001747E5">
        <w:t xml:space="preserve">leeward areas </w:t>
      </w:r>
      <w:r w:rsidR="00CB1EC5">
        <w:t>in Hawai</w:t>
      </w:r>
      <w:r w:rsidR="00D360DA">
        <w:t>ʻ</w:t>
      </w:r>
      <w:r w:rsidR="00CB1EC5">
        <w:t xml:space="preserve">i </w:t>
      </w:r>
      <w:r>
        <w:fldChar w:fldCharType="begin"/>
      </w:r>
      <w:r>
        <w:instrText xml:space="preserve"> ADDIN ZOTERO_ITEM CSL_CITATION {"citationID":"D7nupwdN","properties":{"formattedCitation":"(Wass, 1971)","plainCitation":"(Wass, 1971)","noteIndex":0},"citationItems":[{"id":464,"uris":["http://zotero.org/groups/2526645/items/EQ342ZF6"],"uri":["http://zotero.org/groups/2526645/items/EQ342ZF6"],"itemData":{"id":464,"type":"thesis","event-place":"Manoa, Hawaii, USA","genre":"Dissertation","language":"en","number-of-pages":"233","publisher":"University of Hawaii","publisher-place":"Manoa, Hawaii, USA","title":"A comparative study of the life history, distribution and ecology of the sandbar shark and the gray reef shark in Hawaii","author":[{"family":"Wass","given":"Richard Charles"}],"issued":{"date-parts":[["1971",12]]}}}],"schema":"https://github.com/citation-style-language/schema/raw/master/csl-citation.json"} </w:instrText>
      </w:r>
      <w:r>
        <w:fldChar w:fldCharType="separate"/>
      </w:r>
      <w:r w:rsidRPr="0068347E">
        <w:rPr>
          <w:rFonts w:ascii="Calibri" w:hAnsi="Calibri" w:cs="Calibri"/>
        </w:rPr>
        <w:t>(Wass, 1971)</w:t>
      </w:r>
      <w:r>
        <w:fldChar w:fldCharType="end"/>
      </w:r>
      <w:r>
        <w:t xml:space="preserve"> and </w:t>
      </w:r>
      <w:r w:rsidRPr="001747E5">
        <w:t>reef channels that provide access to strong currents</w:t>
      </w:r>
      <w:r w:rsidR="00952C4C">
        <w:t xml:space="preserve"> in Australia</w:t>
      </w:r>
      <w:r w:rsidRPr="001747E5">
        <w:t xml:space="preserve"> </w:t>
      </w:r>
      <w:r>
        <w:fldChar w:fldCharType="begin"/>
      </w:r>
      <w:r>
        <w:instrText xml:space="preserve"> ADDIN ZOTERO_ITEM CSL_CITATION {"citationID":"WF3gEMEl","properties":{"formattedCitation":"(Field et al., 2011)","plainCitation":"(Field et al., 2011)","noteIndex":0},"citationItems":[{"id":425,"uris":["http://zotero.org/groups/2526645/items/TICEDA8R"],"uri":["http://zotero.org/groups/2526645/items/TICEDA8R"],"itemData":{"id":425,"type":"article-journal","container-title":"Coral Reefs","DOI":"10.1007/s00338-010-0699-x","ISSN":"0722-4028, 1432-0975","issue":"1","journalAbbreviation":"Coral Reefs","language":"en","page":"61-71","source":"DOI.org (Crossref)","title":"Quantifying movement patterns for shark conservation at remote coral atolls in the Indian Ocean","URL":"http://link.springer.com/10.1007/s00338-010-0699-x","volume":"30","author":[{"family":"Field","given":"I. C."},{"family":"Meekan","given":"M. G."},{"family":"Speed","given":"C. W."},{"family":"White","given":"W."},{"family":"Bradshaw","given":"C. J. A."}],"accessed":{"date-parts":[["2020",7,1]]},"issued":{"date-parts":[["2011",3]]}}}],"schema":"https://github.com/citation-style-language/schema/raw/master/csl-citation.json"} </w:instrText>
      </w:r>
      <w:r>
        <w:fldChar w:fldCharType="separate"/>
      </w:r>
      <w:r w:rsidRPr="0068347E">
        <w:rPr>
          <w:rFonts w:ascii="Calibri" w:hAnsi="Calibri" w:cs="Calibri"/>
        </w:rPr>
        <w:t>(Field et al., 2011)</w:t>
      </w:r>
      <w:r>
        <w:fldChar w:fldCharType="end"/>
      </w:r>
      <w:r w:rsidRPr="001747E5">
        <w:t xml:space="preserve">. </w:t>
      </w:r>
      <w:r>
        <w:t>Access to moving water (</w:t>
      </w:r>
      <w:r w:rsidRPr="001747E5">
        <w:t>current velocities of 51–67 cm s</w:t>
      </w:r>
      <w:r w:rsidRPr="0088251D">
        <w:rPr>
          <w:vertAlign w:val="superscript"/>
        </w:rPr>
        <w:t>-</w:t>
      </w:r>
      <w:r w:rsidRPr="00C051F9">
        <w:rPr>
          <w:vertAlign w:val="superscript"/>
        </w:rPr>
        <w:t>1</w:t>
      </w:r>
      <w:r>
        <w:t xml:space="preserve">) </w:t>
      </w:r>
      <w:r w:rsidRPr="00C051F9">
        <w:t>also</w:t>
      </w:r>
      <w:r>
        <w:t xml:space="preserve"> provides foraging opportunities for young</w:t>
      </w:r>
      <w:r w:rsidRPr="001747E5">
        <w:t xml:space="preserve"> </w:t>
      </w:r>
      <w:r>
        <w:fldChar w:fldCharType="begin"/>
      </w:r>
      <w:r>
        <w:instrText xml:space="preserve"> ADDIN ZOTERO_ITEM CSL_CITATION {"citationID":"vIM8A3qB","properties":{"formattedCitation":"(Orr, 2019)","plainCitation":"(Orr, 2019)","noteIndex":0},"citationItems":[{"id":449,"uris":["http://zotero.org/groups/2526645/items/CS6SL3MH"],"uri":["http://zotero.org/groups/2526645/items/CS6SL3MH"],"itemData":{"id":449,"type":"article-journal","container-title":"Micronesica","page":"1-8","title":"Potential grey reef shark (Carcharhincus amblyrhynchos) nursery on seamounts southwest of Guam","volume":"2019-04","author":[{"family":"Orr","given":"Michael"}],"issued":{"date-parts":[["2019"]]}}}],"schema":"https://github.com/citation-style-language/schema/raw/master/csl-citation.json"} </w:instrText>
      </w:r>
      <w:r>
        <w:fldChar w:fldCharType="separate"/>
      </w:r>
      <w:r w:rsidRPr="00286319">
        <w:rPr>
          <w:rFonts w:ascii="Calibri" w:hAnsi="Calibri" w:cs="Calibri"/>
        </w:rPr>
        <w:t>(Orr, 2019)</w:t>
      </w:r>
      <w:r>
        <w:fldChar w:fldCharType="end"/>
      </w:r>
      <w:r w:rsidRPr="001747E5">
        <w:t>.</w:t>
      </w:r>
      <w:r w:rsidRPr="00DE40CA">
        <w:t xml:space="preserve"> </w:t>
      </w:r>
      <w:r>
        <w:t xml:space="preserve">Shark abundance increases at daily </w:t>
      </w:r>
      <w:r>
        <w:fldChar w:fldCharType="begin"/>
      </w:r>
      <w:r>
        <w:instrText xml:space="preserve"> ADDIN ZOTERO_ITEM CSL_CITATION {"citationID":"IYks8H9F","properties":{"formattedCitation":"(Economakis and Lobel, 1998)","plainCitation":"(Economakis and Lobel, 1998)","noteIndex":0},"citationItems":[{"id":451,"uris":["http://zotero.org/groups/2526645/items/L9FK9R5C"],"uri":["http://zotero.org/groups/2526645/items/L9FK9R5C"],"itemData":{"id":451,"type":"article-journal","container-title":"Environmental Biology of Fishes","language":"en","page":"129-139","source":"Zotero","title":"Aggregation behavior of the grey reef shark, Carcharhinus amblyrhynchos, at Johnston Atoll, Central Pacific Ocean","volume":"51","author":[{"family":"Economakis","given":"Alistair E"},{"family":"Lobel","given":"Phillip S"}],"issued":{"date-parts":[["1998"]]}}}],"schema":"https://github.com/citation-style-language/schema/raw/master/csl-citation.json"} </w:instrText>
      </w:r>
      <w:r>
        <w:fldChar w:fldCharType="separate"/>
      </w:r>
      <w:r w:rsidRPr="00286319">
        <w:rPr>
          <w:rFonts w:ascii="Calibri" w:hAnsi="Calibri" w:cs="Calibri"/>
        </w:rPr>
        <w:t>(Economakis and Lobel, 1998)</w:t>
      </w:r>
      <w:r>
        <w:fldChar w:fldCharType="end"/>
      </w:r>
      <w:r>
        <w:t xml:space="preserve"> and seasonal </w:t>
      </w:r>
      <w:r>
        <w:fldChar w:fldCharType="begin"/>
      </w:r>
      <w:r>
        <w:instrText xml:space="preserve"> ADDIN ZOTERO_ITEM CSL_CITATION {"citationID":"yXgDmZY6","properties":{"formattedCitation":"(29\\uc0\\u176{}C at 60 m, Vianna et al., 2013)","plainCitation":"(29°C at 60 m, Vianna et al., 2013)","noteIndex":0},"citationItems":[{"id":448,"uris":["http://zotero.org/groups/2526645/items/JU8QV9S4"],"uri":["http://zotero.org/groups/2526645/items/JU8QV9S4"],"itemData":{"id":448,"type":"article-journal","abstract":"We used acoustic telemetry to describe the patterns of vertical movement, site fidelity and residency of grey reef sharks (Carcharhinus amblyrhynchos) on the outer slope of coral reefs in Palau, Micronesia, over a period of two years and nine months. We tagged 39 sharks (mostly adult females) of which 31 were detected regularly throughout the study. Sharks displayed strong inter-annual residency with greater attendance at monitored sites during summer than winter months. More individuals were detected during the day than at night. Mean depths of tagged sharks increased from 35 m in winter to 60 m in spring following an increase in water temperature at 60 m, with maximum mean depths attained when water temperatures at 60 m stabilised around 29uC. Sharks descended to greater depths and used a wider range of depths around the time of the full moon. There were also crepuscular cycles in mean depth, with sharks moving into shallower waters at dawn and dusk each day. We suggest that daily, lunar and seasonal cycles in vertical movement and residency are strategies for optimising both energetic budgets and foraging behaviour. Cyclical patterns of movement in response to environmental variables might affect the susceptibility of reef sharks to fishing, a consideration that should be taken into account in the implementation of conservation strategies.","container-title":"PLoS ONE","DOI":"10.1371/journal.pone.0060331","ISSN":"1932-6203","issue":"4","journalAbbreviation":"PLoS ONE","language":"en","page":"e60331","source":"DOI.org (Crossref)","title":"Environmental Influences on Patterns of Vertical Movement and Site Fidelity of Grey Reef Sharks (Carcharhinus amblyrhynchos) at Aggregation Sites","URL":"https://dx.plos.org/10.1371/journal.pone.0060331","volume":"8","author":[{"family":"Vianna","given":"Gabriel M. S."},{"family":"Meekan","given":"Mark G."},{"family":"Meeuwig","given":"Jessica J."},{"family":"Speed","given":"Conrad W."}],"accessed":{"date-parts":[["2020",7,1]]},"issued":{"date-parts":[["2013",4,10]]}},"prefix":"29°C at 60 m,"}],"schema":"https://github.com/citation-style-language/schema/raw/master/csl-citation.json"} </w:instrText>
      </w:r>
      <w:r>
        <w:fldChar w:fldCharType="separate"/>
      </w:r>
      <w:r w:rsidRPr="00286319">
        <w:rPr>
          <w:rFonts w:ascii="Calibri" w:hAnsi="Calibri" w:cs="Calibri"/>
          <w:szCs w:val="24"/>
        </w:rPr>
        <w:t>(29°C at 60 m, Vianna et al., 2013)</w:t>
      </w:r>
      <w:r>
        <w:fldChar w:fldCharType="end"/>
      </w:r>
      <w:r>
        <w:t xml:space="preserve"> maximum and near-</w:t>
      </w:r>
      <w:r>
        <w:lastRenderedPageBreak/>
        <w:t xml:space="preserve">maximum temperatures </w:t>
      </w:r>
      <w:r>
        <w:fldChar w:fldCharType="begin"/>
      </w:r>
      <w:r>
        <w:instrText xml:space="preserve"> ADDIN ZOTERO_ITEM CSL_CITATION {"citationID":"Hlhi803d","properties":{"formattedCitation":"(28\\uc0\\u176{}C, Richards et al., 2012)","plainCitation":"(28°C, Richards et al., 2012)","noteIndex":0},"citationItems":[{"id":436,"uris":["http://zotero.org/groups/2526645/items/PDYW3N4U"],"uri":["http://zotero.org/groups/2526645/items/PDYW3N4U"],"itemData":{"id":436,"type":"article-journal","abstract":"Large-bodied reef fishes represent an economically and ecologically important segment of the coral reef fish assemblage. Many of these individuals supply the bulk of the reproductive output for their population and have a disproportionate effect on their environment (e.g. as apex predators or bioeroding herbivores). Large-bodied reef fishes also tend to be at greatest risk of overfishing, and their loss can result in a myriad of either cascading (direct) or indirect trophic and other effects. While many studies have investigated habitat characteristics affecting populations of small-bodied reef fishes, few have explored the relationship between large-bodied species and their environment. Here, we describe the distribution of the large-bodied reef fishes in the Mariana Archipelago with an emphasis on the environmental factors associated with their distribution. Of the factors considered in this study, a negative association with human population density showed the highest relative influence on the distribution of large-bodied reef fishes; however, depth, water temperature, and distance to deep water also were important. These findings provide new information on the ecology of large-bodied reef fishes can inform discussions concerning essential fish habitat and ecosystem-based management for these species and highlight important knowledge gaps worthy of additional research.","container-title":"PLoS ONE","DOI":"10.1371/journal.pone.0031374","ISSN":"1932-6203","issue":"2","journalAbbreviation":"PLoS ONE","language":"en","page":"e31374","source":"DOI.org (Crossref)","title":"Environmental Factors Affecting Large-Bodied Coral Reef Fish Assemblages in the Mariana Archipelago","URL":"https://dx.plos.org/10.1371/journal.pone.0031374","volume":"7","author":[{"family":"Richards","given":"Benjamin L."},{"family":"Williams","given":"Ivor D."},{"family":"Vetter","given":"Oliver J."},{"family":"Williams","given":"Gareth J."}],"accessed":{"date-parts":[["2020",7,1]]},"issued":{"date-parts":[["2012",2,27]]}},"prefix":"28°C,"}],"schema":"https://github.com/citation-style-language/schema/raw/master/csl-citation.json"} </w:instrText>
      </w:r>
      <w:r>
        <w:fldChar w:fldCharType="separate"/>
      </w:r>
      <w:r w:rsidRPr="006063D7">
        <w:rPr>
          <w:rFonts w:ascii="Calibri" w:hAnsi="Calibri" w:cs="Calibri"/>
          <w:szCs w:val="24"/>
        </w:rPr>
        <w:t>(28°C, Richards et al., 2012)</w:t>
      </w:r>
      <w:r>
        <w:fldChar w:fldCharType="end"/>
      </w:r>
      <w:r>
        <w:t xml:space="preserve">, and </w:t>
      </w:r>
      <w:r w:rsidRPr="00AB3505">
        <w:t>density doubl</w:t>
      </w:r>
      <w:r>
        <w:t>es</w:t>
      </w:r>
      <w:r w:rsidRPr="00AB3505">
        <w:t xml:space="preserve"> </w:t>
      </w:r>
      <w:r>
        <w:t>with</w:t>
      </w:r>
      <w:r w:rsidRPr="00AB3505">
        <w:t xml:space="preserve"> every 2.5°C increase in water temperature </w:t>
      </w:r>
      <w:r>
        <w:t xml:space="preserve">across the central Pacific Ocean </w:t>
      </w:r>
      <w:r>
        <w:fldChar w:fldCharType="begin"/>
      </w:r>
      <w:r>
        <w:instrText xml:space="preserve"> ADDIN ZOTERO_ITEM CSL_CITATION {"citationID":"uHEr3h3e","properties":{"formattedCitation":"(Nadon et al., 2012)","plainCitation":"(Nadon et al., 2012)","noteIndex":0},"citationItems":[{"id":430,"uris":["http://zotero.org/groups/2526645/items/67ZEPJJA"],"uri":["http://zotero.org/groups/2526645/items/67ZEPJJA"],"itemData":{"id":430,"type":"article-journal","abstract":"Sharks and other large predators are scarce on most coral reefs, but studies of their historical ecology provide qualitative evidence that predators were once numerous in these ecosystems. Quantifying density of sharks in the absence of humans (baseline) is, however, hindered by a paucity of pertinent timeseries data. Recently researchers have used underwater visual surveys, primarily of limited spatial extent or nonstandard design, to infer negative associations between reef shark abundance and human populations. We analyzed data from 1607 towed-diver surveys (&gt;1 ha transects surveyed by observers towed behind a boat) conducted at 46 reefs in the central-western Pacific Ocean, reefs that included some of the world’s most pristine coral reefs. Estimates of shark density from towed-diver surveys were substantially lower (&lt;10%) than published estimates from surveys along small transects (&lt;0.02 ha), which is not consistent with inverted biomass pyramids (predator biomass greater than prey biomass) reported by other researchers for pristine reefs. We examined the relation between the density of reef sharks observed in towed-diver surveys and human population in models that accounted for the influence of oceanic primary productivity, sea surface temperature, reef area, and reef physical complexity. We used these models to estimate the density of sharks in the absence of humans. Densities of gray reef sharks (Carcharhinus amblyrhynchos), whitetip reef sharks (Triaenodon obesus), and the group “all reef sharks” increased substantially as human population decreased and as primary productivity and minimum sea surface temperature (or reef area, which was highly correlated with temperature) increased. Simulated baseline densities of reef sharks under the absence of humans were 1.1–2.4/ha for the main Hawaiian Islands, 1.2–2.4/ha for inhabited islands of American Samoa, and 0.9–2.1/ha for inhabited islands in the Mariana Archipelago, which suggests that density of reef sharks has declined to 3–10% of baseline levels in these areas.","container-title":"Conservation Biology","DOI":"10.1111/j.1523-1739.2012.01835.x","ISSN":"08888892","issue":"3","language":"en","page":"493-503","source":"DOI.org (Crossref)","title":"Re-Creating Missing Population Baselines for Pacific Reef Sharks","title-short":"Re-Creating Missing Population Baselines for Pacific Reef Sharks","URL":"http://doi.wiley.com/10.1111/j.1523-1739.2012.01835.x","volume":"26","author":[{"family":"Nadon","given":"Marc O."},{"family":"Baum","given":"Julia K."},{"family":"Williams","given":"Ivor D."},{"family":"Mcpherson","given":"Jana M."},{"family":"Zgliczynski","given":"Brian J."},{"family":"Richards","given":"Benjamin L."},{"family":"Schroeder","given":"Robert E."},{"family":"Brainard","given":"Russell E."}],"accessed":{"date-parts":[["2020",7,1]]},"issued":{"date-parts":[["2012",6]]}}}],"schema":"https://github.com/citation-style-language/schema/raw/master/csl-citation.json"} </w:instrText>
      </w:r>
      <w:r>
        <w:fldChar w:fldCharType="separate"/>
      </w:r>
      <w:r w:rsidRPr="00C36B28">
        <w:rPr>
          <w:rFonts w:ascii="Calibri" w:hAnsi="Calibri" w:cs="Calibri"/>
        </w:rPr>
        <w:t>(Nadon et al., 2012)</w:t>
      </w:r>
      <w:r>
        <w:fldChar w:fldCharType="end"/>
      </w:r>
      <w:r w:rsidRPr="00AB3505">
        <w:t>.</w:t>
      </w:r>
    </w:p>
    <w:p w14:paraId="3625C7E5" w14:textId="20EF12D1" w:rsidR="000A04FC" w:rsidRDefault="000A04FC" w:rsidP="000A04FC">
      <w:pPr>
        <w:pStyle w:val="Heading3"/>
        <w:spacing w:line="360" w:lineRule="auto"/>
        <w:contextualSpacing/>
      </w:pPr>
      <w:r>
        <w:t>2.2 Range and relation to MPAs</w:t>
      </w:r>
    </w:p>
    <w:p w14:paraId="62727B93" w14:textId="51AB8539" w:rsidR="000A04FC" w:rsidRDefault="000A04FC" w:rsidP="000A04FC">
      <w:pPr>
        <w:spacing w:line="360" w:lineRule="auto"/>
        <w:contextualSpacing/>
      </w:pPr>
      <w:r w:rsidRPr="009030C5">
        <w:t xml:space="preserve">Habitat continuity </w:t>
      </w:r>
      <w:r>
        <w:t>among</w:t>
      </w:r>
      <w:r w:rsidRPr="009030C5">
        <w:t xml:space="preserve"> reefs </w:t>
      </w:r>
      <w:r>
        <w:t>is important for</w:t>
      </w:r>
      <w:r w:rsidRPr="009030C5">
        <w:t xml:space="preserve"> grey reef sharks’ short-distance</w:t>
      </w:r>
      <w:r>
        <w:t xml:space="preserve"> </w:t>
      </w:r>
      <w:r>
        <w:fldChar w:fldCharType="begin"/>
      </w:r>
      <w:r>
        <w:instrText xml:space="preserve"> ADDIN ZOTERO_ITEM CSL_CITATION {"citationID":"7Y59270E","properties":{"formattedCitation":"(&lt;20 km; Dwyer et al., 2020; Field et al., 2011; Filous et al., 2017; Vianna et al., 2013)","plainCitation":"(&lt;20 km; Dwyer et al., 2020; Field et al., 2011; Filous et al., 2017; Vianna et al., 2013)","noteIndex":0},"citationItems":[{"id":426,"uris":["http://zotero.org/groups/2526645/items/79YNQDFY"],"uri":["http://zotero.org/groups/2526645/items/79YNQDFY"],"itemData":{"id":426,"type":"article-journal","container-title":"Current Biology","DOI":"10.1016/j.cub.2019.12.005","ISSN":"09609822","issue":"3","journalAbbreviation":"Current Biology","language":"en","page":"480-489","source":"DOI.org (Crossref)","title":"Individual and Population Benefits of Marine Reserves for Reef Sharks","URL":"https://linkinghub.elsevier.com/retrieve/pii/S0960982219316008","volume":"30","author":[{"family":"Dwyer","given":"Ross G."},{"family":"Krueck","given":"Nils C."},{"family":"Udyawer","given":"Vinay"},{"family":"Heupel","given":"Michelle R."},{"family":"Chapman","given":"Demian"},{"family":"Pratt","given":"Harold L."},{"family":"Garla","given":"Ricardo"},{"family":"Simpfendorfer","given":"Colin A."}],"accessed":{"date-parts":[["2020",7,1]]},"issued":{"date-parts":[["2020",2]]}},"prefix":"&lt;20 km;"},{"id":425,"uris":["http://zotero.org/groups/2526645/items/TICEDA8R"],"uri":["http://zotero.org/groups/2526645/items/TICEDA8R"],"itemData":{"id":425,"type":"article-journal","container-title":"Coral Reefs","DOI":"10.1007/s00338-010-0699-x","ISSN":"0722-4028, 1432-0975","issue":"1","journalAbbreviation":"Coral Reefs","language":"en","page":"61-71","source":"DOI.org (Crossref)","title":"Quantifying movement patterns for shark conservation at remote coral atolls in the Indian Ocean","URL":"http://link.springer.com/10.1007/s00338-010-0699-x","volume":"30","author":[{"family":"Field","given":"I. C."},{"family":"Meekan","given":"M. G."},{"family":"Speed","given":"C. W."},{"family":"White","given":"W."},{"family":"Bradshaw","given":"C. J. A."}],"accessed":{"date-parts":[["2020",7,1]]},"issued":{"date-parts":[["2011",3]]}}},{"id":424,"uris":["http://zotero.org/groups/2526645/items/KNI48899"],"uri":["http://zotero.org/groups/2526645/items/KNI48899"],"itemData":{"id":424,"type":"article-journal","container-title":"Marine Biology","DOI":"10.1007/s00227-016-3043-3","ISSN":"0025-3162, 1432-1793","issue":"1","journalAbbreviation":"Mar Biol","language":"en","page":"2","source":"DOI.org (Crossref)","title":"Movement patterns of reef predators in a small isolated marine protected area with implications for resource management","URL":"http://link.springer.com/10.1007/s00227-016-3043-3","volume":"164","author":[{"family":"Filous","given":"Alexander"},{"family":"Friedlander","given":"Alan"},{"family":"Wolfe","given":"Barrett"},{"family":"Stamoulis","given":"Kostantinos"},{"family":"Scherrer","given":"Stephen"},{"family":"Wong","given":"Adam"},{"family":"Stone","given":"Kristy"},{"family":"Sparks","given":"Russell"}],"accessed":{"date-parts":[["2020",7,1]]},"issued":{"date-parts":[["2017",1]]}}},{"id":448,"uris":["http://zotero.org/groups/2526645/items/JU8QV9S4"],"uri":["http://zotero.org/groups/2526645/items/JU8QV9S4"],"itemData":{"id":448,"type":"article-journal","abstract":"We used acoustic telemetry to describe the patterns of vertical movement, site fidelity and residency of grey reef sharks (Carcharhinus amblyrhynchos) on the outer slope of coral reefs in Palau, Micronesia, over a period of two years and nine months. We tagged 39 sharks (mostly adult females) of which 31 were detected regularly throughout the study. Sharks displayed strong inter-annual residency with greater attendance at monitored sites during summer than winter months. More individuals were detected during the day than at night. Mean depths of tagged sharks increased from 35 m in winter to 60 m in spring following an increase in water temperature at 60 m, with maximum mean depths attained when water temperatures at 60 m stabilised around 29uC. Sharks descended to greater depths and used a wider range of depths around the time of the full moon. There were also crepuscular cycles in mean depth, with sharks moving into shallower waters at dawn and dusk each day. We suggest that daily, lunar and seasonal cycles in vertical movement and residency are strategies for optimising both energetic budgets and foraging behaviour. Cyclical patterns of movement in response to environmental variables might affect the susceptibility of reef sharks to fishing, a consideration that should be taken into account in the implementation of conservation strategies.","container-title":"PLoS ONE","DOI":"10.1371/journal.pone.0060331","ISSN":"1932-6203","issue":"4","journalAbbreviation":"PLoS ONE","language":"en","page":"e60331","source":"DOI.org (Crossref)","title":"Environmental Influences on Patterns of Vertical Movement and Site Fidelity of Grey Reef Sharks (Carcharhinus amblyrhynchos) at Aggregation Sites","URL":"https://dx.plos.org/10.1371/journal.pone.0060331","volume":"8","author":[{"family":"Vianna","given":"Gabriel M. S."},{"family":"Meekan","given":"Mark G."},{"family":"Meeuwig","given":"Jessica J."},{"family":"Speed","given":"Conrad W."}],"accessed":{"date-parts":[["2020",7,1]]},"issued":{"date-parts":[["2013",4,10]]}}}],"schema":"https://github.com/citation-style-language/schema/raw/master/csl-citation.json"} </w:instrText>
      </w:r>
      <w:r>
        <w:fldChar w:fldCharType="separate"/>
      </w:r>
      <w:r w:rsidRPr="008F4733">
        <w:rPr>
          <w:rFonts w:ascii="Calibri" w:hAnsi="Calibri" w:cs="Calibri"/>
        </w:rPr>
        <w:t>(&lt;20 km; Dwyer et al., 2020; Field et al., 2011; Filous et al., 2017; Vianna et al., 2013)</w:t>
      </w:r>
      <w:r>
        <w:fldChar w:fldCharType="end"/>
      </w:r>
      <w:r w:rsidRPr="009030C5">
        <w:t xml:space="preserve"> </w:t>
      </w:r>
      <w:r>
        <w:t xml:space="preserve">and long-distance </w:t>
      </w:r>
      <w:r w:rsidRPr="009030C5">
        <w:t>movements</w:t>
      </w:r>
      <w:r>
        <w:t xml:space="preserve"> </w:t>
      </w:r>
      <w:r>
        <w:fldChar w:fldCharType="begin"/>
      </w:r>
      <w:r>
        <w:instrText xml:space="preserve"> ADDIN ZOTERO_ITEM CSL_CITATION {"citationID":"r9JABngw","properties":{"formattedCitation":"(Barnett et al., 2012; Chin et al., 2012; Heupel et al., 2010)","plainCitation":"(Barnett et al., 2012; Chin et al., 2012; Heupel et al., 2010)","noteIndex":0},"citationItems":[{"id":465,"uris":["http://zotero.org/groups/2526645/items/G5NETBA3"],"uri":["http://zotero.org/groups/2526645/items/G5NETBA3"],"itemData":{"id":465,"type":"article-journal","abstract":"Although marine protected areas (MPAs) are a common conservation strategy, these areas are often designed with little prior knowledge of the spatial behaviour of the species they are designed to protect. Currently, the Coral Sea area and its seamounts (north-east Australia) are under review to determine if MPAs are warranted. The protection of sharks at these seamounts should be an integral component of conservation plans. Therefore, knowledge on the spatial ecology of sharks at the Coral Sea seamounts is essential for the appropriate implementation of management and conservation plans. Acoustic telemetry was used to determine residency, site fidelity and spatial use of three shark species at Osprey Reef: whitetip reef sharks Triaenodon obesus, grey reef sharks Carcharhinus amblyrhynchos and silvertip sharks Carcharhinus albimarginatus. Most individuals showed year round residency at Osprey Reef, although five of the 49 individuals tagged moved to the neighbouring Shark Reef (,14 km away) and one grey reef shark completed a round trip of ,250 km to the Great Barrier Reef. Additionally, individuals of white tip and grey reef sharks showed strong site fidelity to the areas they were tagged, and there was low spatial overlap between groups of sharks tagged at different locations. Spatial use at Osprey Reef by adult sharks is generally restricted to the north-west corner. The high residency and limited spatial use of Osprey Reef suggests that reef sharks would be highly vulnerable to targeted fishing pressure and that MPAs incorporating no-take of sharks would be effective in protecting reef shark populations at Osprey and Shark Reef.","container-title":"PLoS ONE","DOI":"10.1371/journal.pone.0036574","ISSN":"1932-6203","issue":"5","journalAbbreviation":"PLoS ONE","language":"en","page":"e36574","source":"DOI.org (Crossref)","title":"Residency and Spatial Use by Reef Sharks of an Isolated Seamount and Its Implications for Conservation","URL":"https://dx.plos.org/10.1371/journal.pone.0036574","volume":"7","author":[{"family":"Barnett","given":"Adam"},{"family":"Abrantes","given":"Kátya G."},{"family":"Seymour","given":"Jamie"},{"family":"Fitzpatrick","given":"Richard"}],"accessed":{"date-parts":[["2020",7,1]]},"issued":{"date-parts":[["2012",5,16]]}}},{"id":423,"uris":["http://zotero.org/groups/2526645/items/IIWQYQUZ"],"uri":["http://zotero.org/groups/2526645/items/IIWQYQUZ"],"itemData":{"id":423,"type":"article-journal","abstract":"Reef sharks play important roles in tropical reef environments, but population declines have occurred in various locations including the Great Barrier Reef (GBR). While many reef shark studies focus on coral reefs, some reef sharks have been found across a range of inshore and coastal habitats. This study analyses fisheries observer data across large spatial scales (19 314 km2) to investigate the occurrence of reef sharks amongst a mosaic of inshore habitats in the GBR lagoon. Six reef shark species were recorded, but comprised a relatively small proportion (1.8% by number) of the elasmobranch catch. The blacktip reef shark dominated the catch of reef sharks (60.2% by number), with lemon sharks, zebra sharks, grey carpet sharks, whitetip reef sharks and grey reef sharks less frequently encountered. Reef sharks occur in several habitat types, and logistic regression models suggest that they are most likely to occur in reef habitats and shallow shore habitats. The presence of a reef within 2 km increased the encounter probability in all habitat types. While the use of these different habitats by reef sharks is not well understood, these habitat use patterns affect the exposure of these species to risks, including some risk factors not considered previously, and could also lead to cumulative impacts. These habitats may also perform important ecological functions in sustaining reef shark populations. Habitat use patterns should be considered in risk assessments and management and have important implications for method selection and survey design in field studies of reef sharks and other mobile reef species.","container-title":"Marine Ecology Progress Series","DOI":"10.3354/meps09722","ISSN":"0171-8630, 1616-1599","journalAbbreviation":"Mar. Ecol. Prog. Ser.","language":"en","page":"115-125","source":"DOI.org (Crossref)","title":"Reef sharks and inshore habitats: patterns of occurrence and implications for vulnerability","title-short":"Reef sharks and inshore habitats","URL":"http://www.int-res.com/abstracts/meps/v460/p115-125/","volume":"460","author":[{"family":"Chin","given":"Andrew"},{"family":"Tobin","given":"Andrew"},{"family":"Simpfendorfer","given":"Colin A."},{"family":"Heupel","given":"Michelle R."}],"accessed":{"date-parts":[["2020",7,1]]},"issued":{"date-parts":[["2012",7,24]]}}},{"id":428,"uris":["http://zotero.org/groups/2526645/items/C94Z36ZW"],"uri":["http://zotero.org/groups/2526645/items/C94Z36ZW"],"itemData":{"id":428,"type":"article-journal","abstract":"Despite an Indo-Pacific wide distribution, the movement patterns of grey reef sharks (Carcharhinus amblyrhynchos) and fidelity to individual reef platforms has gone largely unstudied. Their wide distribution implies that some individuals have dispersed throughout tropical waters of the Indo-Pacific, but data on large-scale movements do not exist. We present data from nine C. amblyrhynchos monitored within the Great Barrier Reef and Coral Sea off the coast of Australia. Shark presence and movements were monitored via an array of acoustic receivers for a period of six months in 2008. During the course of this monitoring few individuals showed fidelity to an individual reef suggesting that current protective areas have limited utility for this species. One individual undertook a large-scale movement (134 km) between the Coral Sea and Great Barrier Reef, providing the first evidence of direct linkage of C. amblyrhynchos populations between these two regions. Results indicate limited reef fidelity and evidence of large-scale movements within northern Australian waters.","container-title":"PLoS ONE","DOI":"10.1371/journal.pone.0009650","ISSN":"1932-6203","issue":"3","journalAbbreviation":"PLoS ONE","language":"en","page":"e9650","source":"DOI.org (Crossref)","title":"Large–Scale Movement and Reef Fidelity of Grey Reef Sharks","URL":"https://dx.plos.org/10.1371/journal.pone.0009650","volume":"5","author":[{"family":"Heupel","given":"Michelle R."},{"family":"Simpfendorfer","given":"Colin A."},{"family":"Fitzpatrick","given":"Richard"}],"accessed":{"date-parts":[["2020",7,1]]},"issued":{"date-parts":[["2010",3,10]]}}}],"schema":"https://github.com/citation-style-language/schema/raw/master/csl-citation.json"} </w:instrText>
      </w:r>
      <w:r>
        <w:fldChar w:fldCharType="separate"/>
      </w:r>
      <w:r w:rsidRPr="00860534">
        <w:rPr>
          <w:rFonts w:ascii="Calibri" w:hAnsi="Calibri" w:cs="Calibri"/>
        </w:rPr>
        <w:t>(Barnett et al., 2012; Chin et al., 2012; Heupel et al., 2010)</w:t>
      </w:r>
      <w:r>
        <w:fldChar w:fldCharType="end"/>
      </w:r>
      <w:r w:rsidR="003C0CD4">
        <w:t xml:space="preserve"> throughout their range</w:t>
      </w:r>
      <w:r w:rsidRPr="009030C5">
        <w:t xml:space="preserve">. </w:t>
      </w:r>
      <w:r>
        <w:t>Regular travel occurs</w:t>
      </w:r>
      <w:r w:rsidRPr="009030C5">
        <w:t xml:space="preserve"> within and outside local reef networks, with occasional longer-distance excursions, resulting in </w:t>
      </w:r>
      <w:r>
        <w:t xml:space="preserve">small </w:t>
      </w:r>
      <w:r w:rsidRPr="009030C5">
        <w:t xml:space="preserve">home ranges </w:t>
      </w:r>
      <w:r w:rsidR="00EF27BD">
        <w:t xml:space="preserve">at Palmyra and throughout the Pacific Ocean </w:t>
      </w:r>
      <w:r>
        <w:fldChar w:fldCharType="begin"/>
      </w:r>
      <w:r>
        <w:instrText xml:space="preserve"> ADDIN ZOTERO_ITEM CSL_CITATION {"citationID":"3upBGGNj","properties":{"formattedCitation":"(10\\uc0\\u8211{}100 km\\super 2\\nosupersub{}, Bradley et al., 2017; McKibben and Nelson, 1986; Rhodes et al., 2019)","plainCitation":"(10–100 km2, Bradley et al., 2017; McKibben and Nelson, 1986; Rhodes et al., 2019)","noteIndex":0},"citationItems":[{"id":454,"uris":["http://zotero.org/groups/2526645/items/AJRRCDIH"],"uri":["http://zotero.org/groups/2526645/items/AJRRCDIH"],"itemData":{"id":454,"type":"article-journal","container-title":"Scientific Reports","DOI":"10.1038/srep43131","ISSN":"2045-2322","issue":"1","journalAbbreviation":"Sci Rep","language":"en","page":"43131","source":"DOI.org (Crossref)","title":"Resetting predator baselines in coral reef ecosystems","URL":"http://www.nature.com/articles/srep43131","volume":"7","author":[{"family":"Bradley","given":"Darcy"},{"family":"Conklin","given":"Eric"},{"family":"Papastamatiou","given":"Yannis P."},{"family":"McCauley","given":"Douglas J."},{"family":"Pollock","given":"Kydd"},{"family":"Pollock","given":"Amanda"},{"family":"Kendall","given":"Bruce E."},{"family":"Gaines","given":"Steven D."},{"family":"Caselle","given":"Jennifer E."}],"accessed":{"date-parts":[["2020",7,1]]},"issued":{"date-parts":[["2017",3]]}},"prefix":"10–100 km&lt;sup&gt;2&lt;/sup&gt;,"},{"id":466,"uris":["http://zotero.org/groups/2526645/items/2XJ2NF9U"],"uri":["http://zotero.org/groups/2526645/items/2XJ2NF9U"],"itemData":{"id":466,"type":"article-journal","abstract":"Over a 4-year period, free-ranging sharks were studied by ultrasonic telemetry and direct underwater observation. Twenty-six intermittent multi-day trackings were conducted, offrom 2-6 (x = 3.5) days of contact, and with overall durations of 2-23 days. Three transmitter attachment methods were used and evaluated: I) dorsal-fin mount, 2) body-cavity insertion and 3) self-ingestion in bait. Observed activity spaces of the telemetered sharks ranged in area from 0.19 km2 to 53 km2 (x = 4.2 km) and in length from 300 m to 16 km (x = 3.6 km). Movement patterns suggested that: I) sharks tagged near the ocean reefs were generally nomadic, moving relatively long distances along the reefs and 2) sharks tagged on lagoon reefs or pinnacles had a more home-ranging pattern with different day and night areas, often returning day-after-day to the tagging site. The overall daytime mean rate of movement was 1.7 km/h, while the nighttime rate was significantly higher at 3.3 km/h. Observed daytime grouping patterns were of the following three intergrading types: I) polarized schools-seen close to bottom over level areas, 2) loose aggregations-usually near ocean-reef dropoffs and 3) lone individuals-usually over shallower reefs and lagoon pinnacles.","container-title":"Bulletin of Marine Science","issue":"1","language":"en","page":"89-110","source":"Zotero","title":"Patterns of movement and grouping of gray reef sharks, Carcharhinus amblyrhynchos, at Enewetak, Marshall Mslands","volume":"38","author":[{"family":"McKibben","given":"James N"},{"family":"Nelson","given":"Donald R"}],"issued":{"date-parts":[["1986"]]}}},{"id":444,"uris":["http://zotero.org/groups/2526645/items/CQ7ECU2T"],"uri":["http://zotero.org/groups/2526645/items/CQ7ECU2T"],"itemData":{"id":444,"type":"article-journal","abstract":"Fish spawning aggregations (FSA) act as biological hotspots that concentrate food and nutrients across a broad trophic spectrum. In Pohnpei (Federated States of Micronesia), 20 female grey reef sharks (Carcharhinus amblyrhynchos) were acoustically tagged at two multi-species grouper (Epinephelidae) FSA to examine the likelihood that these mesopredators utilize FSA as a seasonal food source. Both FSA sites are within small-scale MPAs, thus providing a secondary opportunity to examine their conservation potential during these ephemeral events. Shark movement and residency was gauged against known spatial and temporal grouper reproductive patterns using an array of 15 and 50 acoustic receivers at Ant Atoll and Pohnpei (Island), respectively. Activity space was investigated using Kernel Density estimates of individual sharks, and residency indices (RI) were analyzed based on daily and monthly occurrence at the array. Three distinct residency patterns were identified: transient, semi-transient, or resident (Daily RI &lt;0.40, &gt;0.40 to 0.80, or &gt;0.80, respectively). Generalized linear mixed models (GLMMs) were used to identify biological and environmental factors influencing shark activity space, including month, temperature, shark size, spawning month, and residency pattern. Findings revealed significant changes in average monthly residency indices and kernel densities during spawning months in support of an opportunistic foraging strategy around FSA. Monthly residency was higher during spawning months among semi-resident and transient sharks, while average monthly activity space was concentrated around FSA. Best-fit models for the GLMM indicated that activity spaces were most influenced by month and grouper spawning month. Seven of 20 sharks demonstrated inter-island movement and wide variations in individual movement and spatial requirements were shown. The concentration of sharks and groupers at unprotected FSA sites increases their vulnerability to fishing and supports the need for combined area and non-area management measures to effectively protect these species.","container-title":"PLoS ONE","DOI":"10.1371/journal.pone.0221589","ISSN":"1932-6203","issue":"8","journalAbbreviation":"PLoS ONE","language":"en","page":"e0221589","source":"DOI.org (Crossref)","title":"Grouper (Epinephelidae) spawning aggregations affect activity space of grey reef sharks, Carcharhinus amblyrhynchos, in Pohnpei, Micronesia","URL":"https://dx.plos.org/10.1371/journal.pone.0221589","volume":"14","author":[{"family":"Rhodes","given":"Kevin L."},{"family":"Baremore","given":"Ivy"},{"family":"Graham","given":"Rachel T."}],"accessed":{"date-parts":[["2020",7,1]]},"issued":{"date-parts":[["2019",8,28]]}}}],"schema":"https://github.com/citation-style-language/schema/raw/master/csl-citation.json"} </w:instrText>
      </w:r>
      <w:r>
        <w:fldChar w:fldCharType="separate"/>
      </w:r>
      <w:r w:rsidRPr="00A43D3A">
        <w:rPr>
          <w:rFonts w:ascii="Calibri" w:hAnsi="Calibri" w:cs="Calibri"/>
          <w:szCs w:val="24"/>
        </w:rPr>
        <w:t>(10–100 km</w:t>
      </w:r>
      <w:r w:rsidRPr="00A43D3A">
        <w:rPr>
          <w:rFonts w:ascii="Calibri" w:hAnsi="Calibri" w:cs="Calibri"/>
          <w:szCs w:val="24"/>
          <w:vertAlign w:val="superscript"/>
        </w:rPr>
        <w:t>2</w:t>
      </w:r>
      <w:r w:rsidRPr="00A43D3A">
        <w:rPr>
          <w:rFonts w:ascii="Calibri" w:hAnsi="Calibri" w:cs="Calibri"/>
          <w:szCs w:val="24"/>
        </w:rPr>
        <w:t>, Bradley et al., 2017; McKibben and Nelson, 1986; Rhodes et al., 2019)</w:t>
      </w:r>
      <w:r>
        <w:fldChar w:fldCharType="end"/>
      </w:r>
      <w:r>
        <w:t xml:space="preserve">. Grey reef sharks were tracked in only one </w:t>
      </w:r>
      <w:r w:rsidR="00C7416F">
        <w:t>satellite tracking</w:t>
      </w:r>
      <w:r>
        <w:t xml:space="preserve"> study, and they remained within 66.2 </w:t>
      </w:r>
      <w:r>
        <w:rPr>
          <w:rFonts w:cstheme="minorHAnsi"/>
        </w:rPr>
        <w:t>±</w:t>
      </w:r>
      <w:r>
        <w:t xml:space="preserve"> 143.9 km (median </w:t>
      </w:r>
      <w:r>
        <w:rPr>
          <w:rFonts w:cstheme="minorHAnsi"/>
        </w:rPr>
        <w:t>±</w:t>
      </w:r>
      <w:r>
        <w:t xml:space="preserve"> SE) of the tagging site for 40</w:t>
      </w:r>
      <w:r>
        <w:rPr>
          <w:rFonts w:cstheme="minorHAnsi"/>
        </w:rPr>
        <w:t>–</w:t>
      </w:r>
      <w:r>
        <w:t>466 days</w:t>
      </w:r>
      <w:r w:rsidR="00EF27BD">
        <w:t xml:space="preserve"> at Palmyra</w:t>
      </w:r>
      <w:r>
        <w:t xml:space="preserve"> </w:t>
      </w:r>
      <w:r>
        <w:fldChar w:fldCharType="begin"/>
      </w:r>
      <w:r>
        <w:instrText xml:space="preserve"> ADDIN ZOTERO_ITEM CSL_CITATION {"citationID":"cn2jzw7Q","properties":{"formattedCitation":"(White et al., 2017)","plainCitation":"(White et al., 2017)","noteIndex":0},"citationItems":[{"id":433,"uris":["http://zotero.org/groups/2526645/items/CJMVWKZV"],"uri":["http://zotero.org/groups/2526645/items/CJMVWKZV"],"itemData":{"id":433,"type":"article-journal","abstract":"Large marine protected areas (MPAs) have recently been established throughout the world at an unprecedented pace, yet the value of these reserves for mobile species conservation remains unclear. Reef shark populations continue to decline even within some of the largest MPAs, fueling unresolved debates over the ability of protected areas to aid mobile species that transit beyond MPA boundaries. We assessed the capacity of a large MPA to conserve grey reef sharks - a Near Threatened species with a widespread distribution and poorly understood offshore movement patterns - using a combination of conventional tags, satellite tags, and an emerging vessel tracking technology. We found that the 54,000 km2 U.S. Palmyra Atoll National Wildlife Refuge in the central Paciﬁc Ocean provides substantial protection for grey reef sharks, as two-thirds of satellite-tracked sharks remained within MPA boundaries for the entire study duration. Additionally, our analysis of N0.5 million satellite detections of commercial ﬁshing vessels identiﬁed virtually no ﬁshing effort within the refuge and signiﬁcant effort beyond the MPA perimeter, suggesting that large MPAs can effectively beneﬁt reef sharks and other mobile species if properly enforced. However, our results also highlight limitations of place-based conservation as some of these reef-associated sharks moved surprising distances into pelagic waters (up to 926 km from Palmyra Atoll, 810 km beyond MPA boundaries). Small-scale ﬁshermen operating beyond MPA boundaries (up to 366 km from Palmyra) captured 2% of sharks that were initially tagged at Palmyra, indicating that large MPAs provide substantial, though incomplete, protection for reef sharks.","container-title":"Biological Conservation","DOI":"10.1016/j.biocon.2017.01.009","ISSN":"00063207","journalAbbreviation":"Biological Conservation","language":"en","page":"64-71","source":"DOI.org (Crossref)","title":"Assessing the effectiveness of a large marine protected area for reef shark conservation","URL":"https://linkinghub.elsevier.com/retrieve/pii/S0006320717300678","volume":"207","author":[{"family":"White","given":"Timothy D."},{"family":"Carlisle","given":"Aaron B."},{"family":"Kroodsma","given":"David A."},{"family":"Block","given":"Barbara A."},{"family":"Casagrandi","given":"Renato"},{"family":"De Leo","given":"Giulio A."},{"family":"Gatto","given":"Marino"},{"family":"Micheli","given":"Fiorenza"},{"family":"McCauley","given":"Douglas J."}],"accessed":{"date-parts":[["2020",7,1]]},"issued":{"date-parts":[["2017",3]]}}}],"schema":"https://github.com/citation-style-language/schema/raw/master/csl-citation.json"} </w:instrText>
      </w:r>
      <w:r>
        <w:fldChar w:fldCharType="separate"/>
      </w:r>
      <w:r w:rsidRPr="009A3D0C">
        <w:rPr>
          <w:rFonts w:ascii="Calibri" w:hAnsi="Calibri" w:cs="Calibri"/>
        </w:rPr>
        <w:t>(White et al., 2017)</w:t>
      </w:r>
      <w:r>
        <w:fldChar w:fldCharType="end"/>
      </w:r>
      <w:r w:rsidRPr="009030C5">
        <w:t>.</w:t>
      </w:r>
    </w:p>
    <w:p w14:paraId="5CFB9902" w14:textId="34F527D6" w:rsidR="000A04FC" w:rsidRDefault="000A04FC" w:rsidP="000A04FC">
      <w:pPr>
        <w:spacing w:line="360" w:lineRule="auto"/>
        <w:ind w:firstLine="720"/>
        <w:contextualSpacing/>
      </w:pPr>
      <w:r w:rsidRPr="00B3682C">
        <w:t>Grey reef sharks spen</w:t>
      </w:r>
      <w:r>
        <w:t>d</w:t>
      </w:r>
      <w:r w:rsidRPr="00B3682C">
        <w:t xml:space="preserve"> time on both sides of MPA boundaries </w:t>
      </w:r>
      <w:r>
        <w:fldChar w:fldCharType="begin"/>
      </w:r>
      <w:r>
        <w:instrText xml:space="preserve"> ADDIN ZOTERO_ITEM CSL_CITATION {"citationID":"dsjQ1ZFd","properties":{"formattedCitation":"(BIOT MPA, Carlisle et al., 2019; Great Barrier Reef Marine Park MPA, Australia, Espinoza et al., 2015; Molokini Marine Life Conservation District, USA, Filous et al., 2017; Kephara Marine Sanctuary, Federated States of Micronesia, Rhodes et al., 2019; Ningaloo Marine Park, Australia, Speed et al., 2016; PRIMNM, USA, White et al., 2017)","plainCitation":"(BIOT MPA, Carlisle et al., 2019; Great Barrier Reef Marine Park MPA, Australia, Espinoza et al., 2015; Molokini Marine Life Conservation District, USA, Filous et al., 2017; Kephara Marine Sanctuary, Federated States of Micronesia, Rhodes et al., 2019; Ningaloo Marine Park, Australia, Speed et al., 2016; PRIMNM, USA, White et al., 2017)","noteIndex":0},"citationItems":[{"id":507,"uris":["http://zotero.org/groups/2526645/items/56N9IQKF"],"uri":["http://zotero.org/groups/2526645/items/56N9IQKF"],"itemData":{"id":507,"type":"article-journal","container-title":"Frontiers in Marine Science","DOI":"10.3389/fmars.2019.00256","ISSN":"2296-7745","journalAbbreviation":"Front. Mar. Sci.","language":"en","page":"256","source":"DOI.org (Crossref)","title":"Estimating Space Use of Mobile Fishes in a Large Marine Protected Area With Methodological Considerations in Acoustic Array Design","URL":"https://www.frontiersin.org/article/10.3389/fmars.2019.00256/full","volume":"6","author":[{"family":"Carlisle","given":"Aaron B."},{"family":"Tickler","given":"David"},{"family":"Dale","given":"Jonathan J."},{"family":"Ferretti","given":"Francesco"},{"family":"Curnick","given":"David J."},{"family":"Chapple","given":"Taylor K."},{"family":"Schallert","given":"Robert J."},{"family":"Castleton","given":"Michael"},{"family":"Block","given":"Barbara A."}],"accessed":{"date-parts":[["2020",7,1]]},"issued":{"date-parts":[["2019",5,22]]}},"prefix":"BIOT MPA,"},{"id":457,"uris":["http://zotero.org/groups/2526645/items/EDL6XUK5"],"uri":["http://zotero.org/groups/2526645/items/EDL6XUK5"],"itemData":{"id":457,"type":"article-journal","abstract":"Understanding the efﬁcacy of marine protected areas (MPAs) for wide-ranging predators is essential to designing effective management and conservation approaches. The use of acoustic monitoring and network analysis can improve our understanding of the spatial ecology and functional connectivity of reef-associated species, providing a useful approach for reef-based conservation planning. This study compared and contrasted the movement and connectivity of sharks with different degrees of reef association. We examined the residency, dispersal, degree of reef connectivity, and MPA use of grey reef (Carcharhinus amblyrhynchos), silvertip (C. albimarginatus), and bull (C. leucas) sharks monitored in the central Great Barrier Reef (GBR). An array of 56 acoustic receivers was used to monitor shark movements on 17 semi-isolated reefs. Carcharhinus amblyrhynchos and C. albimarginatus were detected most days at or near their tagging reef. However, while C. amblyrhynchos spent 80% of monitoring days in the array, C. albimarginatus was only detected 50% of the time. Despite both species moving similar distances (,50 km), a large portion of the population of C. albimarginatus (71%) was detected on multiple reefs and moved more frequently between reefs and management zones than C. amblyrhynchos. Carcharhinus leucas was detected less than 20% of the time within the tagging array, and 42% of the population undertook long-range migrations to other arrays in the GBR. Networks derived for C. leucas were larger and more complex than those for C. amblyrhynchos and C. albimarginatus. Our ﬁndings suggest that protecting speciﬁc reefs based on prior knowledge (e.g., healthier reefs with high ﬁsh biomass) and increasing the level of protection to include nearby, closely spaced reef habitats (,20 km) may perform better for species like C. albimarginatus than having either a single or a network of isolated MPAs. This design would also provide protection for larger male C. amblyrhynchos, which tend to disperse more and use larger areas than females. For wide-ranging sharks like C. leucas, a combination of spatial planning and other alternative measures is critical. Our ﬁndings demonstrate that acoustic monitoring can serve as a useful platform for designing more effective MPA networks for reef predators displaying a range of movement patterns.","container-title":"Ecological Applications","DOI":"10.1890/14-2293.1","ISSN":"1051-0761","issue":"8","journalAbbreviation":"Ecological Applications","language":"en","page":"2101-2118","source":"DOI.org (Crossref)","title":"Contrasting movements and connectivity of reef-associated sharks using acoustic telemetry: Implications for management","title-short":"Contrasting movements and connectivity of reef-associated sharks using acoustic telemetry","URL":"http://doi.wiley.com/10.1890/14-2293.1","volume":"25","author":[{"family":"Espinoza","given":"Mario"},{"family":"Lédée","given":"Elodie J. I."},{"family":"Simpfendorfer","given":"Colin A."},{"family":"Tobin","given":"Andrew J."},{"family":"Heupel","given":"Michelle R."}],"accessed":{"date-parts":[["2020",7,1]]},"issued":{"date-parts":[["2015",12]]}},"prefix":"Great Barrier Reef Marine Park MPA, Australia,"},{"id":424,"uris":["http://zotero.org/groups/2526645/items/KNI48899"],"uri":["http://zotero.org/groups/2526645/items/KNI48899"],"itemData":{"id":424,"type":"article-journal","container-title":"Marine Biology","DOI":"10.1007/s00227-016-3043-3","ISSN":"0025-3162, 1432-1793","issue":"1","journalAbbreviation":"Mar Biol","language":"en","page":"2","source":"DOI.org (Crossref)","title":"Movement patterns of reef predators in a small isolated marine protected area with implications for resource management","URL":"http://link.springer.com/10.1007/s00227-016-3043-3","volume":"164","author":[{"family":"Filous","given":"Alexander"},{"family":"Friedlander","given":"Alan"},{"family":"Wolfe","given":"Barrett"},{"family":"Stamoulis","given":"Kostantinos"},{"family":"Scherrer","given":"Stephen"},{"family":"Wong","given":"Adam"},{"family":"Stone","given":"Kristy"},{"family":"Sparks","given":"Russell"}],"accessed":{"date-parts":[["2020",7,1]]},"issued":{"date-parts":[["2017",1]]}},"prefix":"Molokini Marine Life Conservation District, USA,"},{"id":444,"uris":["http://zotero.org/groups/2526645/items/CQ7ECU2T"],"uri":["http://zotero.org/groups/2526645/items/CQ7ECU2T"],"itemData":{"id":444,"type":"article-journal","abstract":"Fish spawning aggregations (FSA) act as biological hotspots that concentrate food and nutrients across a broad trophic spectrum. In Pohnpei (Federated States of Micronesia), 20 female grey reef sharks (Carcharhinus amblyrhynchos) were acoustically tagged at two multi-species grouper (Epinephelidae) FSA to examine the likelihood that these mesopredators utilize FSA as a seasonal food source. Both FSA sites are within small-scale MPAs, thus providing a secondary opportunity to examine their conservation potential during these ephemeral events. Shark movement and residency was gauged against known spatial and temporal grouper reproductive patterns using an array of 15 and 50 acoustic receivers at Ant Atoll and Pohnpei (Island), respectively. Activity space was investigated using Kernel Density estimates of individual sharks, and residency indices (RI) were analyzed based on daily and monthly occurrence at the array. Three distinct residency patterns were identified: transient, semi-transient, or resident (Daily RI &lt;0.40, &gt;0.40 to 0.80, or &gt;0.80, respectively). Generalized linear mixed models (GLMMs) were used to identify biological and environmental factors influencing shark activity space, including month, temperature, shark size, spawning month, and residency pattern. Findings revealed significant changes in average monthly residency indices and kernel densities during spawning months in support of an opportunistic foraging strategy around FSA. Monthly residency was higher during spawning months among semi-resident and transient sharks, while average monthly activity space was concentrated around FSA. Best-fit models for the GLMM indicated that activity spaces were most influenced by month and grouper spawning month. Seven of 20 sharks demonstrated inter-island movement and wide variations in individual movement and spatial requirements were shown. The concentration of sharks and groupers at unprotected FSA sites increases their vulnerability to fishing and supports the need for combined area and non-area management measures to effectively protect these species.","container-title":"PLoS ONE","DOI":"10.1371/journal.pone.0221589","ISSN":"1932-6203","issue":"8","journalAbbreviation":"PLoS ONE","language":"en","page":"e0221589","source":"DOI.org (Crossref)","title":"Grouper (Epinephelidae) spawning aggregations affect activity space of grey reef sharks, Carcharhinus amblyrhynchos, in Pohnpei, Micronesia","URL":"https://dx.plos.org/10.1371/journal.pone.0221589","volume":"14","author":[{"family":"Rhodes","given":"Kevin L."},{"family":"Baremore","given":"Ivy"},{"family":"Graham","given":"Rachel T."}],"accessed":{"date-parts":[["2020",7,1]]},"issued":{"date-parts":[["2019",8,28]]}},"prefix":"Kephara Marine Sanctuary, Federated States of Micronesia,"},{"id":431,"uris":["http://zotero.org/groups/2526645/items/PP3YUA5M"],"uri":["http://zotero.org/groups/2526645/items/PP3YUA5M"],"itemData":{"id":431,"type":"article-journal","abstract":"Marine protected areas (MPA) are one management tool that can potentially reduce declining shark populations. Protected-area design should be based on detailed movements of target animals; however, such data are lacking for most species. To address this, 25 sharks from three species were tagged with acoustic transmitters and monitored with a network of 103 receivers to determine the use of a protected area at Mangrove Bay, Western Australia. Movements of a subset of 12 individuals (Carcharhinus melanopterus [n = 7]), C. amblyrhynchos [n = 2], and Negaprion acutidens [n = 3]) were analysed over two years. Residency for all species ranged between 12 and 96%. Carcharhinus amblyrhynchos had &lt;1% of position estimates within the MPA, compared to C. melanopterus adults that ranged between 0 and 99%. Juvenile sharks had high percentages of position estimates in the MPA (84–99%). Kernel density activity centres for C. melanopterus and C. amblyrhynchos were largely outside the MPA and mean activity space estimates for adults were 12.8 km2 (±3.12 SE) and 19.6 km2 (±2.26), respectively. Juveniles had smaller activity spaces: C. melanopterus, 7.2 ±1.33 km2; N. acutidens, 0.6 km2 (±0.04). Both C. melanopterus and C. amblyrhynchos had peaks in detections during daylight hours (1200 and 0900 h, respectively), whereas N. acutidens had a peak in detections at 0200 h. Long-distance movements were observed for adult C. melanopterus and C. amblyrhynchos, the longest being approximately 275 km. These migrations of C. melanopterus might be related to reproductive behaviours, because they were all observed in adult females during the summer months and provide links between known in-shore aggregation and possible nursery areas. The MPA at Mangrove Bay provided some protection for juvenile and adult reef sharks, although protection is likely greater for juveniles due to their more restricted movements.","container-title":"Regional Studies in Marine Science","DOI":"10.1016/j.rsma.2015.05.002","ISSN":"23524855","journalAbbreviation":"Regional Studies in Marine Science","language":"en","page":"58-66","source":"DOI.org (Crossref)","title":"Reef shark movements relative to a coastal marine protected area","URL":"https://linkinghub.elsevier.com/retrieve/pii/S2352485515000146","volume":"3","author":[{"family":"Speed","given":"C.W."},{"family":"Meekan","given":"M.G."},{"family":"Field","given":"I.C."},{"family":"McMahon","given":"C.R."},{"family":"Harcourt","given":"R.G."},{"family":"Stevens","given":"J.D."},{"family":"Babcock","given":"R.C."},{"family":"Pillans","given":"R.D."},{"family":"Bradshaw","given":"C.J.A."}],"accessed":{"date-parts":[["2020",7,1]]},"issued":{"date-parts":[["2016",1]]}},"prefix":"Ningaloo Marine Park, Australia,"},{"id":433,"uris":["http://zotero.org/groups/2526645/items/CJMVWKZV"],"uri":["http://zotero.org/groups/2526645/items/CJMVWKZV"],"itemData":{"id":433,"type":"article-journal","abstract":"Large marine protected areas (MPAs) have recently been established throughout the world at an unprecedented pace, yet the value of these reserves for mobile species conservation remains unclear. Reef shark populations continue to decline even within some of the largest MPAs, fueling unresolved debates over the ability of protected areas to aid mobile species that transit beyond MPA boundaries. We assessed the capacity of a large MPA to conserve grey reef sharks - a Near Threatened species with a widespread distribution and poorly understood offshore movement patterns - using a combination of conventional tags, satellite tags, and an emerging vessel tracking technology. We found that the 54,000 km2 U.S. Palmyra Atoll National Wildlife Refuge in the central Paciﬁc Ocean provides substantial protection for grey reef sharks, as two-thirds of satellite-tracked sharks remained within MPA boundaries for the entire study duration. Additionally, our analysis of N0.5 million satellite detections of commercial ﬁshing vessels identiﬁed virtually no ﬁshing effort within the refuge and signiﬁcant effort beyond the MPA perimeter, suggesting that large MPAs can effectively beneﬁt reef sharks and other mobile species if properly enforced. However, our results also highlight limitations of place-based conservation as some of these reef-associated sharks moved surprising distances into pelagic waters (up to 926 km from Palmyra Atoll, 810 km beyond MPA boundaries). Small-scale ﬁshermen operating beyond MPA boundaries (up to 366 km from Palmyra) captured 2% of sharks that were initially tagged at Palmyra, indicating that large MPAs provide substantial, though incomplete, protection for reef sharks.","container-title":"Biological Conservation","DOI":"10.1016/j.biocon.2017.01.009","ISSN":"00063207","journalAbbreviation":"Biological Conservation","language":"en","page":"64-71","source":"DOI.org (Crossref)","title":"Assessing the effectiveness of a large marine protected area for reef shark conservation","URL":"https://linkinghub.elsevier.com/retrieve/pii/S0006320717300678","volume":"207","author":[{"family":"White","given":"Timothy D."},{"family":"Carlisle","given":"Aaron B."},{"family":"Kroodsma","given":"David A."},{"family":"Block","given":"Barbara A."},{"family":"Casagrandi","given":"Renato"},{"family":"De Leo","given":"Giulio A."},{"family":"Gatto","given":"Marino"},{"family":"Micheli","given":"Fiorenza"},{"family":"McCauley","given":"Douglas J."}],"accessed":{"date-parts":[["2020",7,1]]},"issued":{"date-parts":[["2017",3]]}},"prefix":"PRIMNM, USA,"}],"schema":"https://github.com/citation-style-language/schema/raw/master/csl-citation.json"} </w:instrText>
      </w:r>
      <w:r>
        <w:fldChar w:fldCharType="separate"/>
      </w:r>
      <w:r w:rsidRPr="000A04FC">
        <w:rPr>
          <w:rFonts w:ascii="Calibri" w:hAnsi="Calibri" w:cs="Calibri"/>
        </w:rPr>
        <w:t>(BIOT MPA, Carlisle et al., 2019; Great Barrier Reef Marine Park MPA, Australia, Espinoza et al., 2015; Molokini Marine Life Conservation District, USA, Filous et al., 2017; Kephara Marine Sanctuary, Federated States of Micronesia, Rhodes et al., 2019; Ningaloo Marine Park, Australia, Speed et al., 2016; PRIMNM, USA, White et al., 2017)</w:t>
      </w:r>
      <w:r>
        <w:fldChar w:fldCharType="end"/>
      </w:r>
      <w:r>
        <w:t xml:space="preserve">, but can be susceptible to fishing inside and adjacent to MPAs </w:t>
      </w:r>
      <w:r>
        <w:fldChar w:fldCharType="begin"/>
      </w:r>
      <w:r>
        <w:instrText xml:space="preserve"> ADDIN ZOTERO_ITEM CSL_CITATION {"citationID":"Uu7pvn3G","properties":{"formattedCitation":"(Bradley et al., 2019; White et al., 2017)","plainCitation":"(Bradley et al., 2019; White et al., 2017)","noteIndex":0},"citationItems":[{"id":529,"uris":["http://zotero.org/groups/2526645/items/P4ZETCGY"],"uri":["http://zotero.org/groups/2526645/items/P4ZETCGY"],"itemData":{"id":529,"type":"article-journal","abstract":"Shark sanctuaries are an ambitious attempt to protect huge areas of ocean space to curtail overﬁshing of sharks. If shark sanctuaries are to succeed, eﬀective surveillance and enforcement is urgently needed. We use a case study with a high level of illegal shark ﬁshing within a shark sanctuary to help motivate three actionable opportunities to create truly eﬀective shark sanctuaries by leveraging satellite technology: (1) require vessel tracking systems; (2) partner with international research organizations; and (3) ban vessels previously associated with illegal ﬁshing from shark sanctuaries. Sustaining the level of ﬁshing mortality observed in our case study would lead even a healthy shark population to collapse to &lt;10% of its unﬁshed state in fewer than ﬁve years. We outline implementations pathways and provide a roadmap to pair new and emerging satellite technologies with existing international agreements to oﬀer new hope for shark conservation successes globally.","container-title":"Conservation Letters","DOI":"10.1111/conl.12610","ISSN":"1755-263X, 1755-263X","issue":"2","language":"en","page":"e12610","source":"DOI.org (Crossref)","title":"Leveraging satellite technology to create true shark sanctuaries","URL":"https://onlinelibrary.wiley.com/doi/abs/10.1111/conl.12610","volume":"12","author":[{"family":"Bradley","given":"Darcy"},{"family":"Mayorga","given":"Juan"},{"family":"McCauley","given":"Douglas J."},{"family":"Cabral","given":"Reniel B."},{"family":"Douglas","given":"Patric"},{"family":"Gaines","given":"Steven D."}],"accessed":{"date-parts":[["2020",7,13]]},"issued":{"date-parts":[["2019",3]]}}},{"id":433,"uris":["http://zotero.org/groups/2526645/items/CJMVWKZV"],"uri":["http://zotero.org/groups/2526645/items/CJMVWKZV"],"itemData":{"id":433,"type":"article-journal","abstract":"Large marine protected areas (MPAs) have recently been established throughout the world at an unprecedented pace, yet the value of these reserves for mobile species conservation remains unclear. Reef shark populations continue to decline even within some of the largest MPAs, fueling unresolved debates over the ability of protected areas to aid mobile species that transit beyond MPA boundaries. We assessed the capacity of a large MPA to conserve grey reef sharks - a Near Threatened species with a widespread distribution and poorly understood offshore movement patterns - using a combination of conventional tags, satellite tags, and an emerging vessel tracking technology. We found that the 54,000 km2 U.S. Palmyra Atoll National Wildlife Refuge in the central Paciﬁc Ocean provides substantial protection for grey reef sharks, as two-thirds of satellite-tracked sharks remained within MPA boundaries for the entire study duration. Additionally, our analysis of N0.5 million satellite detections of commercial ﬁshing vessels identiﬁed virtually no ﬁshing effort within the refuge and signiﬁcant effort beyond the MPA perimeter, suggesting that large MPAs can effectively beneﬁt reef sharks and other mobile species if properly enforced. However, our results also highlight limitations of place-based conservation as some of these reef-associated sharks moved surprising distances into pelagic waters (up to 926 km from Palmyra Atoll, 810 km beyond MPA boundaries). Small-scale ﬁshermen operating beyond MPA boundaries (up to 366 km from Palmyra) captured 2% of sharks that were initially tagged at Palmyra, indicating that large MPAs provide substantial, though incomplete, protection for reef sharks.","container-title":"Biological Conservation","DOI":"10.1016/j.biocon.2017.01.009","ISSN":"00063207","journalAbbreviation":"Biological Conservation","language":"en","page":"64-71","source":"DOI.org (Crossref)","title":"Assessing the effectiveness of a large marine protected area for reef shark conservation","URL":"https://linkinghub.elsevier.com/retrieve/pii/S0006320717300678","volume":"207","author":[{"family":"White","given":"Timothy D."},{"family":"Carlisle","given":"Aaron B."},{"family":"Kroodsma","given":"David A."},{"family":"Block","given":"Barbara A."},{"family":"Casagrandi","given":"Renato"},{"family":"De Leo","given":"Giulio A."},{"family":"Gatto","given":"Marino"},{"family":"Micheli","given":"Fiorenza"},{"family":"McCauley","given":"Douglas J."}],"accessed":{"date-parts":[["2020",7,1]]},"issued":{"date-parts":[["2017",3]]}}}],"schema":"https://github.com/citation-style-language/schema/raw/master/csl-citation.json"} </w:instrText>
      </w:r>
      <w:r>
        <w:fldChar w:fldCharType="separate"/>
      </w:r>
      <w:r w:rsidRPr="00B73532">
        <w:rPr>
          <w:rFonts w:ascii="Calibri" w:hAnsi="Calibri" w:cs="Calibri"/>
        </w:rPr>
        <w:t>(Bradley et al., 2019; White et al., 2017)</w:t>
      </w:r>
      <w:r>
        <w:fldChar w:fldCharType="end"/>
      </w:r>
      <w:r w:rsidRPr="00B3682C">
        <w:t>.</w:t>
      </w:r>
    </w:p>
    <w:p w14:paraId="7CC22488" w14:textId="643A4131" w:rsidR="000A04FC" w:rsidRDefault="000A04FC" w:rsidP="000A04FC">
      <w:pPr>
        <w:pStyle w:val="Heading3"/>
        <w:spacing w:line="360" w:lineRule="auto"/>
        <w:contextualSpacing/>
      </w:pPr>
      <w:r>
        <w:t>2.</w:t>
      </w:r>
      <w:r w:rsidR="00923CD9">
        <w:t>3</w:t>
      </w:r>
      <w:r>
        <w:t xml:space="preserve"> </w:t>
      </w:r>
      <w:r w:rsidR="005B4B41">
        <w:t>Suitability of the Palmyra-Kingman MPA</w:t>
      </w:r>
    </w:p>
    <w:p w14:paraId="3F00717D" w14:textId="5F2346AF" w:rsidR="000A04FC" w:rsidRDefault="000A04FC" w:rsidP="000A04FC">
      <w:pPr>
        <w:spacing w:line="360" w:lineRule="auto"/>
        <w:contextualSpacing/>
      </w:pPr>
      <w:r>
        <w:t xml:space="preserve">High productivity and heterogenous reef habitat provide grey reef sharks with suitable habitat at </w:t>
      </w:r>
      <w:r w:rsidR="002F0F7A">
        <w:t xml:space="preserve">the </w:t>
      </w:r>
      <w:r>
        <w:t>Palmyra</w:t>
      </w:r>
      <w:r w:rsidR="002F0F7A">
        <w:t>-Kingman MPA</w:t>
      </w:r>
      <w:r>
        <w:t xml:space="preserve">. Grey reef sharks from Palmyra </w:t>
      </w:r>
      <w:r w:rsidR="00592709">
        <w:t xml:space="preserve">rarely </w:t>
      </w:r>
      <w:r>
        <w:t>traveled to other Line Islands</w:t>
      </w:r>
      <w:r w:rsidR="00592709">
        <w:t>, but</w:t>
      </w:r>
      <w:r>
        <w:t xml:space="preserve"> a network of MPAs would be beneficial among adjacent reef habitats</w:t>
      </w:r>
      <w:r w:rsidR="00592709">
        <w:t xml:space="preserve"> for individuals that </w:t>
      </w:r>
      <w:r w:rsidR="007F195E">
        <w:t>do travel</w:t>
      </w:r>
      <w:r w:rsidR="00592709">
        <w:t xml:space="preserve"> because</w:t>
      </w:r>
      <w:r>
        <w:t xml:space="preserve"> they are susceptible to targeted fishing and by-catch </w:t>
      </w:r>
      <w:r>
        <w:fldChar w:fldCharType="begin"/>
      </w:r>
      <w:r>
        <w:instrText xml:space="preserve"> ADDIN ZOTERO_ITEM CSL_CITATION {"citationID":"NbBLTBPL","properties":{"formattedCitation":"(e.g. Bradley et al., 2019)","plainCitation":"(e.g. Bradley et al., 2019)","noteIndex":0},"citationItems":[{"id":529,"uris":["http://zotero.org/groups/2526645/items/P4ZETCGY"],"uri":["http://zotero.org/groups/2526645/items/P4ZETCGY"],"itemData":{"id":529,"type":"article-journal","abstract":"Shark sanctuaries are an ambitious attempt to protect huge areas of ocean space to curtail overﬁshing of sharks. If shark sanctuaries are to succeed, eﬀective surveillance and enforcement is urgently needed. We use a case study with a high level of illegal shark ﬁshing within a shark sanctuary to help motivate three actionable opportunities to create truly eﬀective shark sanctuaries by leveraging satellite technology: (1) require vessel tracking systems; (2) partner with international research organizations; and (3) ban vessels previously associated with illegal ﬁshing from shark sanctuaries. Sustaining the level of ﬁshing mortality observed in our case study would lead even a healthy shark population to collapse to &lt;10% of its unﬁshed state in fewer than ﬁve years. We outline implementations pathways and provide a roadmap to pair new and emerging satellite technologies with existing international agreements to oﬀer new hope for shark conservation successes globally.","container-title":"Conservation Letters","DOI":"10.1111/conl.12610","ISSN":"1755-263X, 1755-263X","issue":"2","language":"en","page":"e12610","source":"DOI.org (Crossref)","title":"Leveraging satellite technology to create true shark sanctuaries","URL":"https://onlinelibrary.wiley.com/doi/abs/10.1111/conl.12610","volume":"12","author":[{"family":"Bradley","given":"Darcy"},{"family":"Mayorga","given":"Juan"},{"family":"McCauley","given":"Douglas J."},{"family":"Cabral","given":"Reniel B."},{"family":"Douglas","given":"Patric"},{"family":"Gaines","given":"Steven D."}],"accessed":{"date-parts":[["2020",7,13]]},"issued":{"date-parts":[["2019",3]]}},"prefix":"e.g."}],"schema":"https://github.com/citation-style-language/schema/raw/master/csl-citation.json"} </w:instrText>
      </w:r>
      <w:r>
        <w:fldChar w:fldCharType="separate"/>
      </w:r>
      <w:r w:rsidRPr="00FB03C8">
        <w:rPr>
          <w:rFonts w:ascii="Calibri" w:hAnsi="Calibri" w:cs="Calibri"/>
        </w:rPr>
        <w:t>(e.g. Bradley et al., 2019)</w:t>
      </w:r>
      <w:r>
        <w:fldChar w:fldCharType="end"/>
      </w:r>
      <w:r>
        <w:t xml:space="preserve"> and were caught outside the Palmyra</w:t>
      </w:r>
      <w:r w:rsidR="001277C3">
        <w:t>-Kingman</w:t>
      </w:r>
      <w:r>
        <w:t xml:space="preserve"> MPA, indicating limited protections exist for some individuals </w:t>
      </w:r>
      <w:r>
        <w:fldChar w:fldCharType="begin"/>
      </w:r>
      <w:r>
        <w:instrText xml:space="preserve"> ADDIN ZOTERO_ITEM CSL_CITATION {"citationID":"vwv8rdDK","properties":{"formattedCitation":"(White et al., 2017)","plainCitation":"(White et al., 2017)","noteIndex":0},"citationItems":[{"id":433,"uris":["http://zotero.org/groups/2526645/items/CJMVWKZV"],"uri":["http://zotero.org/groups/2526645/items/CJMVWKZV"],"itemData":{"id":433,"type":"article-journal","abstract":"Large marine protected areas (MPAs) have recently been established throughout the world at an unprecedented pace, yet the value of these reserves for mobile species conservation remains unclear. Reef shark populations continue to decline even within some of the largest MPAs, fueling unresolved debates over the ability of protected areas to aid mobile species that transit beyond MPA boundaries. We assessed the capacity of a large MPA to conserve grey reef sharks - a Near Threatened species with a widespread distribution and poorly understood offshore movement patterns - using a combination of conventional tags, satellite tags, and an emerging vessel tracking technology. We found that the 54,000 km2 U.S. Palmyra Atoll National Wildlife Refuge in the central Paciﬁc Ocean provides substantial protection for grey reef sharks, as two-thirds of satellite-tracked sharks remained within MPA boundaries for the entire study duration. Additionally, our analysis of N0.5 million satellite detections of commercial ﬁshing vessels identiﬁed virtually no ﬁshing effort within the refuge and signiﬁcant effort beyond the MPA perimeter, suggesting that large MPAs can effectively beneﬁt reef sharks and other mobile species if properly enforced. However, our results also highlight limitations of place-based conservation as some of these reef-associated sharks moved surprising distances into pelagic waters (up to 926 km from Palmyra Atoll, 810 km beyond MPA boundaries). Small-scale ﬁshermen operating beyond MPA boundaries (up to 366 km from Palmyra) captured 2% of sharks that were initially tagged at Palmyra, indicating that large MPAs provide substantial, though incomplete, protection for reef sharks.","container-title":"Biological Conservation","DOI":"10.1016/j.biocon.2017.01.009","ISSN":"00063207","journalAbbreviation":"Biological Conservation","language":"en","page":"64-71","source":"DOI.org (Crossref)","title":"Assessing the effectiveness of a large marine protected area for reef shark conservation","URL":"https://linkinghub.elsevier.com/retrieve/pii/S0006320717300678","volume":"207","author":[{"family":"White","given":"Timothy D."},{"family":"Carlisle","given":"Aaron B."},{"family":"Kroodsma","given":"David A."},{"family":"Block","given":"Barbara A."},{"family":"Casagrandi","given":"Renato"},{"family":"De Leo","given":"Giulio A."},{"family":"Gatto","given":"Marino"},{"family":"Micheli","given":"Fiorenza"},{"family":"McCauley","given":"Douglas J."}],"accessed":{"date-parts":[["2020",7,1]]},"issued":{"date-parts":[["2017",3]]}}}],"schema":"https://github.com/citation-style-language/schema/raw/master/csl-citation.json"} </w:instrText>
      </w:r>
      <w:r>
        <w:fldChar w:fldCharType="separate"/>
      </w:r>
      <w:r w:rsidRPr="003D04EC">
        <w:rPr>
          <w:rFonts w:ascii="Calibri" w:hAnsi="Calibri" w:cs="Calibri"/>
        </w:rPr>
        <w:t>(White et al., 2017)</w:t>
      </w:r>
      <w:r>
        <w:fldChar w:fldCharType="end"/>
      </w:r>
      <w:r>
        <w:t>. A single, stationary MPA may provide sufficient protection for individuals with high site fidelity (</w:t>
      </w:r>
      <w:r>
        <w:rPr>
          <w:b/>
          <w:bCs/>
        </w:rPr>
        <w:t>Table 2</w:t>
      </w:r>
      <w:r>
        <w:t>), but the extent to which the Palmyra</w:t>
      </w:r>
      <w:r w:rsidR="001277C3">
        <w:t>-Kingman</w:t>
      </w:r>
      <w:r>
        <w:t xml:space="preserve"> population travels to other areas and are at-risk to fishing deserves further study. Protected corridors between Palmyra</w:t>
      </w:r>
      <w:r w:rsidR="001277C3">
        <w:t>-Kingman</w:t>
      </w:r>
      <w:r>
        <w:t xml:space="preserve"> and other Line Islands could also benefit this species </w:t>
      </w:r>
      <w:r>
        <w:fldChar w:fldCharType="begin"/>
      </w:r>
      <w:r>
        <w:instrText xml:space="preserve"> ADDIN ZOTERO_ITEM CSL_CITATION {"citationID":"2NRc5ClX","properties":{"formattedCitation":"(e.g. Filous et al., 2017)","plainCitation":"(e.g. Filous et al., 2017)","noteIndex":0},"citationItems":[{"id":424,"uris":["http://zotero.org/groups/2526645/items/KNI48899"],"uri":["http://zotero.org/groups/2526645/items/KNI48899"],"itemData":{"id":424,"type":"article-journal","container-title":"Marine Biology","DOI":"10.1007/s00227-016-3043-3","ISSN":"0025-3162, 1432-1793","issue":"1","journalAbbreviation":"Mar Biol","language":"en","page":"2","source":"DOI.org (Crossref)","title":"Movement patterns of reef predators in a small isolated marine protected area with implications for resource management","URL":"http://link.springer.com/10.1007/s00227-016-3043-3","volume":"164","author":[{"family":"Filous","given":"Alexander"},{"family":"Friedlander","given":"Alan"},{"family":"Wolfe","given":"Barrett"},{"family":"Stamoulis","given":"Kostantinos"},{"family":"Scherrer","given":"Stephen"},{"family":"Wong","given":"Adam"},{"family":"Stone","given":"Kristy"},{"family":"Sparks","given":"Russell"}],"accessed":{"date-parts":[["2020",7,1]]},"issued":{"date-parts":[["2017",1]]}},"prefix":"e.g."}],"schema":"https://github.com/citation-style-language/schema/raw/master/csl-citation.json"} </w:instrText>
      </w:r>
      <w:r>
        <w:fldChar w:fldCharType="separate"/>
      </w:r>
      <w:r w:rsidRPr="001D1E60">
        <w:rPr>
          <w:rFonts w:ascii="Calibri" w:hAnsi="Calibri" w:cs="Calibri"/>
        </w:rPr>
        <w:t>(e.g. Filous et al., 2017)</w:t>
      </w:r>
      <w:r>
        <w:fldChar w:fldCharType="end"/>
      </w:r>
      <w:r>
        <w:t>, especially with respect to predicted shifts in</w:t>
      </w:r>
      <w:r w:rsidR="00F24601">
        <w:t xml:space="preserve"> suitable habitat</w:t>
      </w:r>
      <w:r>
        <w:t xml:space="preserve"> the western central Pacific and consistent habitats in the Line Islands (</w:t>
      </w:r>
      <w:r>
        <w:rPr>
          <w:b/>
          <w:bCs/>
        </w:rPr>
        <w:t xml:space="preserve">Figure </w:t>
      </w:r>
      <w:r w:rsidR="005C2181">
        <w:rPr>
          <w:b/>
          <w:bCs/>
        </w:rPr>
        <w:t>4</w:t>
      </w:r>
      <w:r w:rsidR="007F195E">
        <w:rPr>
          <w:b/>
          <w:bCs/>
        </w:rPr>
        <w:t>B</w:t>
      </w:r>
      <w:r>
        <w:t>).</w:t>
      </w:r>
    </w:p>
    <w:p w14:paraId="0F0E9A76" w14:textId="6437646F" w:rsidR="000A04FC" w:rsidRDefault="000A04FC" w:rsidP="000A04FC">
      <w:pPr>
        <w:pStyle w:val="Heading2"/>
      </w:pPr>
      <w:r>
        <w:t>3</w:t>
      </w:r>
      <w:r w:rsidR="000D1F16">
        <w:t>.</w:t>
      </w:r>
      <w:r>
        <w:t xml:space="preserve"> Green sea turtle</w:t>
      </w:r>
    </w:p>
    <w:p w14:paraId="3E48505F" w14:textId="56F5638B" w:rsidR="000A04FC" w:rsidRDefault="000A04FC" w:rsidP="000A04FC">
      <w:pPr>
        <w:pStyle w:val="Heading3"/>
        <w:spacing w:line="360" w:lineRule="auto"/>
        <w:contextualSpacing/>
      </w:pPr>
      <w:r>
        <w:t>3.1 Habitat</w:t>
      </w:r>
    </w:p>
    <w:p w14:paraId="77402C7E" w14:textId="3CB4FE22" w:rsidR="000A04FC" w:rsidRDefault="000A04FC" w:rsidP="000A04FC">
      <w:pPr>
        <w:spacing w:line="360" w:lineRule="auto"/>
        <w:contextualSpacing/>
      </w:pPr>
      <w:r>
        <w:t>Adult and juvenile green sea turtles mainly use shallow water environments like</w:t>
      </w:r>
      <w:r w:rsidR="00727B2F">
        <w:t xml:space="preserve"> </w:t>
      </w:r>
      <w:r>
        <w:t>Palmyra</w:t>
      </w:r>
      <w:r w:rsidR="00D05B12">
        <w:t xml:space="preserve"> Atoll and </w:t>
      </w:r>
      <w:r w:rsidR="00727B2F">
        <w:t>Kingman</w:t>
      </w:r>
      <w:r>
        <w:t xml:space="preserve"> </w:t>
      </w:r>
      <w:r w:rsidR="00D05B12">
        <w:t>Reef</w:t>
      </w:r>
      <w:r w:rsidR="00727B2F">
        <w:t xml:space="preserve"> </w:t>
      </w:r>
      <w:r>
        <w:t xml:space="preserve">as foraging grounds </w:t>
      </w:r>
      <w:r>
        <w:fldChar w:fldCharType="begin"/>
      </w:r>
      <w:r>
        <w:instrText xml:space="preserve"> ADDIN ZOTERO_ITEM CSL_CITATION {"citationID":"9Ezhqf1d","properties":{"formattedCitation":"(Sterling et al., 2013)","plainCitation":"(Sterling et al., 2013)","noteIndex":0},"citationItems":[{"id":784,"uris":["http://zotero.org/groups/2526645/items/4X7HERJX"],"uri":["http://zotero.org/groups/2526645/items/4X7HERJX"],"itemData":{"id":784,"type":"article-journal","abstract":"Foraging grounds are critical to the survival of marine turtles, yet studies of these areas lag behind those of nesting sites. Our study represents the first data and discussion on marine turtle distribution, abundance, and health at a marine turtle foraging ground in the central Pacific, Palmyra Atoll National Wildlife Refuge, which constitutes a regionally important mixed-size-class foraging ground for green turtles (Chelonia mydas) and, to a lesser extent, for hawksbill turtles (Eretmochelys imbricata). Surveys and anecdotal reports suggest that nesting activity is rare, and we have confirmed the presence of limited suitable nesting habitat. During inwater activities from 2008 to 2011, we caught 211 green turtles ranging from postpelagic juveniles to adults (weight: mean = 44.6 kg, range = 7.2–146.3 kg; curved carapace length (CCL): mean = 69.7 cm, range = 41.0–113.6 cm) and 2 juvenile hawksbills (weight2009 = 16.3 kg, CCL2009 = 57.0; weight2011 = 11.2 kg, CCL2011 = 50.5 cm). Body condition indices did not significantly differ by year of capture. These indices, along with the absence of observed fibropapilloma tumors, indicated that turtles at Palmyra Atoll were on average in very good condition. We also conducted 11 relative abundance surveys from 2005 to 2011, a subset of which revealed an uneven distribution of turtles around Palmyra Atoll with 3 hot spots of turtle abundance off the flats to the north, south, and east. By linking several aspects of our research program with similar efforts at foraging grounds throughout the Pacific Basin, we can further our understanding of poorly known regional migratory connectivity.","container-title":"Chelonian Conservation and Biology","DOI":"10.2744/CCB-1014.1","ISSN":"1071-8443, 1943-3956","issue":"1","journalAbbreviation":"Chelonian Conservation and Biology","language":"en","page":"2-16","source":"DOI.org (Crossref)","title":"Ecology and Conservation of Marine Turtles in a Central Pacific Foraging Ground","URL":"http://www.bioone.org/doi/abs/10.2744/CCB-1014.1","volume":"12","author":[{"family":"Sterling","given":"Eleanor J."},{"family":"McFadden","given":"Katherine W."},{"family":"Holmes","given":"Katherine E."},{"family":"Vintinner","given":"Erin C."},{"family":"Arengo","given":"Felicity"},{"family":"Naro-Maciel","given":"Eugenia"}],"accessed":{"date-parts":[["2020",7,9]]},"issued":{"date-parts":[["2013",7]]}}}],"schema":"https://github.com/citation-style-language/schema/raw/master/csl-citation.json"} </w:instrText>
      </w:r>
      <w:r>
        <w:fldChar w:fldCharType="separate"/>
      </w:r>
      <w:r w:rsidRPr="001D1E60">
        <w:rPr>
          <w:rFonts w:ascii="Calibri" w:hAnsi="Calibri" w:cs="Calibri"/>
        </w:rPr>
        <w:t>(Sterling et al., 2013)</w:t>
      </w:r>
      <w:r>
        <w:fldChar w:fldCharType="end"/>
      </w:r>
      <w:r>
        <w:t xml:space="preserve">. Within the shallow, nearshore environment, </w:t>
      </w:r>
      <w:r>
        <w:lastRenderedPageBreak/>
        <w:t xml:space="preserve">access to heterogenous habitats is important for food, thermoregulation, and shelter requirements that vary among age classes. </w:t>
      </w:r>
      <w:r w:rsidR="00F33E36">
        <w:t>At Palmyra</w:t>
      </w:r>
      <w:r w:rsidR="009D1384">
        <w:t xml:space="preserve"> and throughout their range</w:t>
      </w:r>
      <w:r w:rsidR="00F33E36">
        <w:t>, g</w:t>
      </w:r>
      <w:r w:rsidRPr="00B43E95">
        <w:t xml:space="preserve">reen sea turtles forage on coralline algae </w:t>
      </w:r>
      <w:r>
        <w:fldChar w:fldCharType="begin"/>
      </w:r>
      <w:r>
        <w:instrText xml:space="preserve"> ADDIN ZOTERO_ITEM CSL_CITATION {"citationID":"5Yp2Zsym","properties":{"formattedCitation":"(Sterling et al., 2013)","plainCitation":"(Sterling et al., 2013)","noteIndex":0},"citationItems":[{"id":784,"uris":["http://zotero.org/groups/2526645/items/4X7HERJX"],"uri":["http://zotero.org/groups/2526645/items/4X7HERJX"],"itemData":{"id":784,"type":"article-journal","abstract":"Foraging grounds are critical to the survival of marine turtles, yet studies of these areas lag behind those of nesting sites. Our study represents the first data and discussion on marine turtle distribution, abundance, and health at a marine turtle foraging ground in the central Pacific, Palmyra Atoll National Wildlife Refuge, which constitutes a regionally important mixed-size-class foraging ground for green turtles (Chelonia mydas) and, to a lesser extent, for hawksbill turtles (Eretmochelys imbricata). Surveys and anecdotal reports suggest that nesting activity is rare, and we have confirmed the presence of limited suitable nesting habitat. During inwater activities from 2008 to 2011, we caught 211 green turtles ranging from postpelagic juveniles to adults (weight: mean = 44.6 kg, range = 7.2–146.3 kg; curved carapace length (CCL): mean = 69.7 cm, range = 41.0–113.6 cm) and 2 juvenile hawksbills (weight2009 = 16.3 kg, CCL2009 = 57.0; weight2011 = 11.2 kg, CCL2011 = 50.5 cm). Body condition indices did not significantly differ by year of capture. These indices, along with the absence of observed fibropapilloma tumors, indicated that turtles at Palmyra Atoll were on average in very good condition. We also conducted 11 relative abundance surveys from 2005 to 2011, a subset of which revealed an uneven distribution of turtles around Palmyra Atoll with 3 hot spots of turtle abundance off the flats to the north, south, and east. By linking several aspects of our research program with similar efforts at foraging grounds throughout the Pacific Basin, we can further our understanding of poorly known regional migratory connectivity.","container-title":"Chelonian Conservation and Biology","DOI":"10.2744/CCB-1014.1","ISSN":"1071-8443, 1943-3956","issue":"1","journalAbbreviation":"Chelonian Conservation and Biology","language":"en","page":"2-16","source":"DOI.org (Crossref)","title":"Ecology and Conservation of Marine Turtles in a Central Pacific Foraging Ground","URL":"http://www.bioone.org/doi/abs/10.2744/CCB-1014.1","volume":"12","author":[{"family":"Sterling","given":"Eleanor J."},{"family":"McFadden","given":"Katherine W."},{"family":"Holmes","given":"Katherine E."},{"family":"Vintinner","given":"Erin C."},{"family":"Arengo","given":"Felicity"},{"family":"Naro-Maciel","given":"Eugenia"}],"accessed":{"date-parts":[["2020",7,9]]},"issued":{"date-parts":[["2013",7]]}}}],"schema":"https://github.com/citation-style-language/schema/raw/master/csl-citation.json"} </w:instrText>
      </w:r>
      <w:r>
        <w:fldChar w:fldCharType="separate"/>
      </w:r>
      <w:r w:rsidRPr="00242D1B">
        <w:rPr>
          <w:rFonts w:ascii="Calibri" w:hAnsi="Calibri" w:cs="Calibri"/>
        </w:rPr>
        <w:t>(Sterling et al., 2013)</w:t>
      </w:r>
      <w:r>
        <w:fldChar w:fldCharType="end"/>
      </w:r>
      <w:r>
        <w:t xml:space="preserve"> and</w:t>
      </w:r>
      <w:r w:rsidRPr="00B43E95">
        <w:t xml:space="preserve"> at reef drop-off</w:t>
      </w:r>
      <w:r>
        <w:t>s</w:t>
      </w:r>
      <w:r w:rsidRPr="00B43E95">
        <w:t xml:space="preserve"> </w:t>
      </w:r>
      <w:r>
        <w:fldChar w:fldCharType="begin"/>
      </w:r>
      <w:r>
        <w:instrText xml:space="preserve"> ADDIN ZOTERO_ITEM CSL_CITATION {"citationID":"xqpkwitg","properties":{"formattedCitation":"(Heithaus et al., 2007; Naro-Maciel et al., 2018)","plainCitation":"(Heithaus et al., 2007; Naro-Maciel et al., 2018)","noteIndex":0},"citationItems":[{"id":745,"uris":["http://zotero.org/groups/2526645/items/XK6MAWRD"],"uri":["http://zotero.org/groups/2526645/items/XK6MAWRD"],"itemData":{"id":745,"type":"article-journal","container-title":"Journal of Animal Ecology","DOI":"10.1111/j.1365-2656.2007.01260.x","ISSN":"0021-8790, 1365-2656","issue":"5","journalAbbreviation":"J Anim Ecology","language":"en","page":"837-844","source":"DOI.org (Crossref)","title":"State-dependent risk-taking by green sea turtles mediates top-down effects of tiger shark intimidation in a marine ecosystem","URL":"http://doi.wiley.com/10.1111/j.1365-2656.2007.01260.x","volume":"76","author":[{"family":"Heithaus","given":"Michael R."},{"family":"Frid","given":"Alejandro"},{"family":"Wirsing","given":"Aaron J."},{"family":"Dill","given":"Lawrence M."},{"family":"Fourqurean","given":"James W."},{"family":"Burkholder","given":"Derek"},{"family":"Thomson","given":"Jordan"},{"family":"Bejder","given":"Lars"}],"accessed":{"date-parts":[["2020",7,9]]},"issued":{"date-parts":[["2007",9]]}}},{"id":771,"uris":["http://zotero.org/groups/2526645/items/NRR6KVPF"],"uri":["http://zotero.org/groups/2526645/items/NRR6KVPF"],"itemData":{"id":771,"type":"article-journal","abstract":"Protected areas are a cornerstone of conservation strategies globally, yet questions remain about their impacts, including on highly migratory species. The Palmyra Atoll National Wildlife Refuge, one of the Northern Line Islands in the Central Pacific, contains a regionally significant green turtle Chelonia mydas foraging ground. Residency patterns of this species were investigated through satellite telemetry (n = 15 males, 1 female, 2 subadults) and flipper tagging (n = 555) between 2008 and 2013. Almost every captured turtle was flipper-tagged, but telemetry efforts focused primarily on adult males, which have been studied infrequently. Overall, the turtles tracked during 4076 transmission days (mean = 227, range = 37 to 633) had high site fidelity and small home ranges, and remained close to their capture sites in waters ≤50 m deep. Five turtles were tracked for &gt;1 yr, but none left Palmyra on annual breeding migrations. Only one satellite-tracked turtle departed the atoll, covering a total distance of ~5600 km in a near-circular loop. Similarly, flipper tag recaptures on the atoll (n = 67) occurred near the original capture site. However, additional tags were recovered from 1 female in Kiritimati, Northern Line Islands, and from 1 subadult in Kosrae, Micronesia, ~690 and 3800 km away from Palmyra, respectively. Such extended, spatially restricted residency with low turnover is expected in small, high-quality habitats. The study highlights the importance of this protected area, which harbors regionally endangered turtles whose movements over several years are almost entirely encompassed within its established boundaries.","container-title":"Endangered Species Research","DOI":"10.3354/esr00922","ISSN":"1863-5407, 1613-4796","journalAbbreviation":"Endang. Species. Res.","language":"en","page":"165-182","source":"DOI.org (Crossref)","title":"Marine protected areas and migratory species: residency of green turtles at Palmyra Atoll, Central Pacific","title-short":"Marine protected areas and migratory species","URL":"https://www.int-res.com/abstracts/esr/v37/p165-182/","volume":"37","author":[{"family":"Naro-Maciel","given":"E"},{"family":"Arengo","given":"F"},{"family":"Galante","given":"P"},{"family":"Vintinner","given":"E"},{"family":"Holmes","given":"KE"},{"family":"Balazs","given":"G"},{"family":"Sterling","given":"EJ"}],"accessed":{"date-parts":[["2020",7,9]]},"issued":{"date-parts":[["2018",10,29]]}}}],"schema":"https://github.com/citation-style-language/schema/raw/master/csl-citation.json"} </w:instrText>
      </w:r>
      <w:r>
        <w:fldChar w:fldCharType="separate"/>
      </w:r>
      <w:r w:rsidRPr="001F6A62">
        <w:rPr>
          <w:rFonts w:ascii="Calibri" w:hAnsi="Calibri" w:cs="Calibri"/>
        </w:rPr>
        <w:t>(Heithaus et al., 2007; Naro-Maciel et al., 2018)</w:t>
      </w:r>
      <w:r>
        <w:fldChar w:fldCharType="end"/>
      </w:r>
      <w:r w:rsidRPr="00B43E95">
        <w:t xml:space="preserve">. </w:t>
      </w:r>
      <w:r>
        <w:t>D</w:t>
      </w:r>
      <w:r w:rsidRPr="00B43E95">
        <w:t xml:space="preserve">iet differences among age classes </w:t>
      </w:r>
      <w:r>
        <w:fldChar w:fldCharType="begin"/>
      </w:r>
      <w:r>
        <w:instrText xml:space="preserve"> ADDIN ZOTERO_ITEM CSL_CITATION {"citationID":"3G97XDkx","properties":{"formattedCitation":"(Ballorain et al., 2010; Sterling et al., 2013)","plainCitation":"(Ballorain et al., 2010; Sterling et al., 2013)","noteIndex":0},"citationItems":[{"id":759,"uris":["http://zotero.org/groups/2526645/items/CRH3VTC2"],"uri":["http://zotero.org/groups/2526645/items/CRH3VTC2"],"itemData":{"id":759,"type":"article-journal","container-title":"Marine Biology","DOI":"10.1007/s00227-010-1520-7","ISSN":"0025-3162, 1432-1793","issue":"12","journalAbbreviation":"Mar Biol","language":"en","page":"2581-2590","source":"DOI.org (Crossref)","title":"Habitat use of a multispecific seagrass meadow by green turtles Chelonia mydas at Mayotte Island","URL":"http://link.springer.com/10.1007/s00227-010-1520-7","volume":"157","author":[{"family":"Ballorain","given":"Katia"},{"family":"Ciccione","given":"Stéphane"},{"family":"Bourjea","given":"Jérôme"},{"family":"Grizel","given":"Henri"},{"family":"Enstipp","given":"Manfred"},{"family":"Georges","given":"Jean-Yves"}],"accessed":{"date-parts":[["2020",7,9]]},"issued":{"date-parts":[["2010",12]]}}},{"id":784,"uris":["http://zotero.org/groups/2526645/items/4X7HERJX"],"uri":["http://zotero.org/groups/2526645/items/4X7HERJX"],"itemData":{"id":784,"type":"article-journal","abstract":"Foraging grounds are critical to the survival of marine turtles, yet studies of these areas lag behind those of nesting sites. Our study represents the first data and discussion on marine turtle distribution, abundance, and health at a marine turtle foraging ground in the central Pacific, Palmyra Atoll National Wildlife Refuge, which constitutes a regionally important mixed-size-class foraging ground for green turtles (Chelonia mydas) and, to a lesser extent, for hawksbill turtles (Eretmochelys imbricata). Surveys and anecdotal reports suggest that nesting activity is rare, and we have confirmed the presence of limited suitable nesting habitat. During inwater activities from 2008 to 2011, we caught 211 green turtles ranging from postpelagic juveniles to adults (weight: mean = 44.6 kg, range = 7.2–146.3 kg; curved carapace length (CCL): mean = 69.7 cm, range = 41.0–113.6 cm) and 2 juvenile hawksbills (weight2009 = 16.3 kg, CCL2009 = 57.0; weight2011 = 11.2 kg, CCL2011 = 50.5 cm). Body condition indices did not significantly differ by year of capture. These indices, along with the absence of observed fibropapilloma tumors, indicated that turtles at Palmyra Atoll were on average in very good condition. We also conducted 11 relative abundance surveys from 2005 to 2011, a subset of which revealed an uneven distribution of turtles around Palmyra Atoll with 3 hot spots of turtle abundance off the flats to the north, south, and east. By linking several aspects of our research program with similar efforts at foraging grounds throughout the Pacific Basin, we can further our understanding of poorly known regional migratory connectivity.","container-title":"Chelonian Conservation and Biology","DOI":"10.2744/CCB-1014.1","ISSN":"1071-8443, 1943-3956","issue":"1","journalAbbreviation":"Chelonian Conservation and Biology","language":"en","page":"2-16","source":"DOI.org (Crossref)","title":"Ecology and Conservation of Marine Turtles in a Central Pacific Foraging Ground","URL":"http://www.bioone.org/doi/abs/10.2744/CCB-1014.1","volume":"12","author":[{"family":"Sterling","given":"Eleanor J."},{"family":"McFadden","given":"Katherine W."},{"family":"Holmes","given":"Katherine E."},{"family":"Vintinner","given":"Erin C."},{"family":"Arengo","given":"Felicity"},{"family":"Naro-Maciel","given":"Eugenia"}],"accessed":{"date-parts":[["2020",7,9]]},"issued":{"date-parts":[["2013",7]]}}}],"schema":"https://github.com/citation-style-language/schema/raw/master/csl-citation.json"} </w:instrText>
      </w:r>
      <w:r>
        <w:fldChar w:fldCharType="separate"/>
      </w:r>
      <w:r w:rsidRPr="00B85074">
        <w:rPr>
          <w:rFonts w:ascii="Calibri" w:hAnsi="Calibri" w:cs="Calibri"/>
        </w:rPr>
        <w:t>(Ballorain et al., 2010; Sterling et al., 2013)</w:t>
      </w:r>
      <w:r>
        <w:fldChar w:fldCharType="end"/>
      </w:r>
      <w:r>
        <w:t xml:space="preserve"> are partially driven by s</w:t>
      </w:r>
      <w:r w:rsidRPr="00B43E95">
        <w:t xml:space="preserve">ignificant </w:t>
      </w:r>
      <w:r>
        <w:t>use of</w:t>
      </w:r>
      <w:r w:rsidRPr="00B43E95">
        <w:t xml:space="preserve"> different seafloor substrates </w:t>
      </w:r>
      <w:r>
        <w:fldChar w:fldCharType="begin"/>
      </w:r>
      <w:r>
        <w:instrText xml:space="preserve"> ADDIN ZOTERO_ITEM CSL_CITATION {"citationID":"bSCTdnOA","properties":{"formattedCitation":"(Chambault et al., 2020)","plainCitation":"(Chambault et al., 2020)","noteIndex":0},"citationItems":[{"id":739,"uris":["http://zotero.org/groups/2526645/items/UAHC6GEI"],"uri":["http://zotero.org/groups/2526645/items/UAHC6GEI"],"itemData":{"id":739,"type":"article-journal","abstract":"Background: A strong behavioural plasticity is commonly evidenced in the movements of marine megafauna species, and it might be related to an adaptation to local conditions of the habitat. One way to investigate such behavioural plasticity is to satellite track a large number of individuals from contrasting foraging grounds, but despite recent advances in satellite telemetry techniques, such studies are still very limited in sea turtles.\nMethods: From 2010 to 2018, 49 juvenile green turtles were satellite tracked from five contrasting feeding grounds located in the South-West Indian Ocean in order to (1) assess the diel patterns in their movements, (2) investigate the inter-individual and inter-site variability, and (3) explore the drivers of their daily movements using both static (habitat type and bathymetry) and dynamic variables (daily and tidal cycles).\nResults: Despite similarities observed in four feeding grounds (a diel pattern with a decreased distance to shore and smaller home ranges at night), contrasted habitats (e.g. mangrove, reef flat, fore-reef, terrace) associated with different resources (coral, seagrass, algae) were used in each island.\nConclusions: Juvenile green turtles in the South-West Indian Ocean show different responses to contrasting environmental conditions - both natural (habitat type and tidal cycle) and anthropogenic (urbanised vs. uninhabited island) demonstrating the ability to adapt to modification of habitat.","container-title":"Movement Ecology","DOI":"10.1186/s40462-019-0184-2","ISSN":"2051-3933","issue":"1","journalAbbreviation":"Mov Ecol","language":"en","page":"1","source":"DOI.org (Crossref)","title":"Contrasted habitats and individual plasticity drive the fine scale movements of juvenile green turtles in coastal ecosystems","URL":"https://movementecologyjournal.biomedcentral.com/articles/10.1186/s40462-019-0184-2","volume":"8","author":[{"family":"Chambault","given":"Philippine"},{"family":"Dalleau","given":"Mayeul"},{"family":"Nicet","given":"Jean-Benoît"},{"family":"Mouquet","given":"Pascal"},{"family":"Ballorain","given":"Katia"},{"family":"Jean","given":"Claire"},{"family":"Ciccione","given":"Stéphane"},{"family":"Bourjea","given":"Jérôme"}],"accessed":{"date-parts":[["2020",7,9]]},"issued":{"date-parts":[["2020",12]]}}}],"schema":"https://github.com/citation-style-language/schema/raw/master/csl-citation.json"} </w:instrText>
      </w:r>
      <w:r>
        <w:fldChar w:fldCharType="separate"/>
      </w:r>
      <w:r w:rsidRPr="00B85074">
        <w:rPr>
          <w:rFonts w:ascii="Calibri" w:hAnsi="Calibri" w:cs="Calibri"/>
        </w:rPr>
        <w:t>(Chambault et al., 2020)</w:t>
      </w:r>
      <w:r>
        <w:fldChar w:fldCharType="end"/>
      </w:r>
      <w:r>
        <w:t>.</w:t>
      </w:r>
      <w:r w:rsidRPr="00B43E95">
        <w:t xml:space="preserve"> </w:t>
      </w:r>
      <w:r>
        <w:t>Thermal thresholds are important for ectothermic sea turtles.</w:t>
      </w:r>
      <w:r w:rsidRPr="00665FCB">
        <w:t xml:space="preserve"> Juvenile green sea turtles stay within the 10</w:t>
      </w:r>
      <w:r>
        <w:t>-</w:t>
      </w:r>
      <w:r w:rsidRPr="00665FCB">
        <w:t xml:space="preserve">m isobath, </w:t>
      </w:r>
      <w:r>
        <w:t>indicating</w:t>
      </w:r>
      <w:r w:rsidRPr="00665FCB">
        <w:t xml:space="preserve"> narrow temperature requirements</w:t>
      </w:r>
      <w:r>
        <w:t xml:space="preserve"> for some size classes</w:t>
      </w:r>
      <w:r w:rsidRPr="00665FCB">
        <w:t xml:space="preserve"> </w:t>
      </w:r>
      <w:r>
        <w:fldChar w:fldCharType="begin"/>
      </w:r>
      <w:r>
        <w:instrText xml:space="preserve"> ADDIN ZOTERO_ITEM CSL_CITATION {"citationID":"G6QhAVS0","properties":{"formattedCitation":"(Chambault et al., 2020)","plainCitation":"(Chambault et al., 2020)","noteIndex":0},"citationItems":[{"id":739,"uris":["http://zotero.org/groups/2526645/items/UAHC6GEI"],"uri":["http://zotero.org/groups/2526645/items/UAHC6GEI"],"itemData":{"id":739,"type":"article-journal","abstract":"Background: A strong behavioural plasticity is commonly evidenced in the movements of marine megafauna species, and it might be related to an adaptation to local conditions of the habitat. One way to investigate such behavioural plasticity is to satellite track a large number of individuals from contrasting foraging grounds, but despite recent advances in satellite telemetry techniques, such studies are still very limited in sea turtles.\nMethods: From 2010 to 2018, 49 juvenile green turtles were satellite tracked from five contrasting feeding grounds located in the South-West Indian Ocean in order to (1) assess the diel patterns in their movements, (2) investigate the inter-individual and inter-site variability, and (3) explore the drivers of their daily movements using both static (habitat type and bathymetry) and dynamic variables (daily and tidal cycles).\nResults: Despite similarities observed in four feeding grounds (a diel pattern with a decreased distance to shore and smaller home ranges at night), contrasted habitats (e.g. mangrove, reef flat, fore-reef, terrace) associated with different resources (coral, seagrass, algae) were used in each island.\nConclusions: Juvenile green turtles in the South-West Indian Ocean show different responses to contrasting environmental conditions - both natural (habitat type and tidal cycle) and anthropogenic (urbanised vs. uninhabited island) demonstrating the ability to adapt to modification of habitat.","container-title":"Movement Ecology","DOI":"10.1186/s40462-019-0184-2","ISSN":"2051-3933","issue":"1","journalAbbreviation":"Mov Ecol","language":"en","page":"1","source":"DOI.org (Crossref)","title":"Contrasted habitats and individual plasticity drive the fine scale movements of juvenile green turtles in coastal ecosystems","URL":"https://movementecologyjournal.biomedcentral.com/articles/10.1186/s40462-019-0184-2","volume":"8","author":[{"family":"Chambault","given":"Philippine"},{"family":"Dalleau","given":"Mayeul"},{"family":"Nicet","given":"Jean-Benoît"},{"family":"Mouquet","given":"Pascal"},{"family":"Ballorain","given":"Katia"},{"family":"Jean","given":"Claire"},{"family":"Ciccione","given":"Stéphane"},{"family":"Bourjea","given":"Jérôme"}],"accessed":{"date-parts":[["2020",7,9]]},"issued":{"date-parts":[["2020",12]]}}}],"schema":"https://github.com/citation-style-language/schema/raw/master/csl-citation.json"} </w:instrText>
      </w:r>
      <w:r>
        <w:fldChar w:fldCharType="separate"/>
      </w:r>
      <w:r w:rsidRPr="000F3B22">
        <w:rPr>
          <w:rFonts w:ascii="Calibri" w:hAnsi="Calibri" w:cs="Calibri"/>
        </w:rPr>
        <w:t>(Chambault et al., 2020)</w:t>
      </w:r>
      <w:r>
        <w:fldChar w:fldCharType="end"/>
      </w:r>
      <w:r w:rsidRPr="00665FCB">
        <w:t>.</w:t>
      </w:r>
      <w:r>
        <w:t xml:space="preserve"> </w:t>
      </w:r>
      <w:r w:rsidRPr="00226EE3">
        <w:t>Similarly, green sea turtles ma</w:t>
      </w:r>
      <w:r>
        <w:t>k</w:t>
      </w:r>
      <w:r w:rsidRPr="00226EE3">
        <w:t xml:space="preserve">e short seasonal migrations to different depths </w:t>
      </w:r>
      <w:r>
        <w:t>within non-breeding foraging grounds</w:t>
      </w:r>
      <w:r w:rsidRPr="00226EE3">
        <w:t xml:space="preserve"> that reflect </w:t>
      </w:r>
      <w:r>
        <w:t>redistribution</w:t>
      </w:r>
      <w:r w:rsidRPr="00226EE3">
        <w:t xml:space="preserve"> of </w:t>
      </w:r>
      <w:r>
        <w:t>a preferred</w:t>
      </w:r>
      <w:r w:rsidRPr="00226EE3">
        <w:t xml:space="preserve"> isotherm and some prey species </w:t>
      </w:r>
      <w:r>
        <w:fldChar w:fldCharType="begin"/>
      </w:r>
      <w:r>
        <w:instrText xml:space="preserve"> ADDIN ZOTERO_ITEM CSL_CITATION {"citationID":"OCOGUO61","properties":{"formattedCitation":"(Broderick et al., 2007; Godley et al., 2002)","plainCitation":"(Broderick et al., 2007; Godley et al., 2002)","noteIndex":0},"citationItems":[{"id":722,"uris":["http://zotero.org/groups/2526645/items/8R5EXEKJ"],"uri":["http://zotero.org/groups/2526645/items/8R5EXEKJ"],"itemData":{"id":722,"type":"article-journal","container-title":"Proceedings of the Royal Society B: Biological Sciences","DOI":"10.1098/rspb.2007.0211","ISSN":"0962-8452, 1471-2954","issue":"1617","journalAbbreviation":"Proc. R. Soc. B","language":"en","page":"1533-1539","source":"DOI.org (Crossref)","title":"Fidelity and over-wintering of sea turtles","URL":"https://royalsocietypublishing.org/doi/10.1098/rspb.2007.0211","volume":"274","author":[{"family":"Broderick","given":"Annette C"},{"family":"Coyne","given":"Michael S"},{"family":"Fuller","given":"Wayne J"},{"family":"Glen","given":"Fiona"},{"family":"Godley","given":"Brendan J"}],"accessed":{"date-parts":[["2020",7,9]]},"issued":{"date-parts":[["2007",6,22]]}}},{"id":755,"uris":["http://zotero.org/groups/2526645/items/SJQIUHHA"],"uri":["http://zotero.org/groups/2526645/items/SJQIUHHA"],"itemData":{"id":755,"type":"article-journal","container-title":"Ecography","DOI":"10.1034/j.1600-0587.2002.250312.x","ISSN":"0906-7590, 1600-0587","issue":"3","journalAbbreviation":"Ecography","language":"en","page":"352-362","source":"DOI.org (Crossref)","title":"Long-term satellite telemetry of the movements and habitat utilisation by green turtles in the Mediterranean","URL":"http://doi.wiley.com/10.1034/j.1600-0587.2002.250312.x","volume":"25","author":[{"family":"Godley","given":"B. J."},{"family":"Richardson","given":"S."},{"family":"Broderick","given":"A. C."},{"family":"Coyne","given":"M. S."},{"family":"Glen","given":"F."},{"family":"Hays","given":"G. C."}],"accessed":{"date-parts":[["2020",7,9]]},"issued":{"date-parts":[["2002",6]]}}}],"schema":"https://github.com/citation-style-language/schema/raw/master/csl-citation.json"} </w:instrText>
      </w:r>
      <w:r>
        <w:fldChar w:fldCharType="separate"/>
      </w:r>
      <w:r w:rsidRPr="000F3B22">
        <w:rPr>
          <w:rFonts w:ascii="Calibri" w:hAnsi="Calibri" w:cs="Calibri"/>
        </w:rPr>
        <w:t>(Broderick et al., 2007; Godley et al., 2002)</w:t>
      </w:r>
      <w:r>
        <w:fldChar w:fldCharType="end"/>
      </w:r>
      <w:r w:rsidRPr="00226EE3">
        <w:t>.</w:t>
      </w:r>
      <w:r>
        <w:t xml:space="preserve"> </w:t>
      </w:r>
      <w:r w:rsidR="009D1384">
        <w:t>Throughout their range, a</w:t>
      </w:r>
      <w:r>
        <w:t xml:space="preserve">dult green sea turtles use foraging habitats that combine frequent SST frontal zone activity, upwelling regions, and thermal thresholds </w:t>
      </w:r>
      <w:r>
        <w:fldChar w:fldCharType="begin"/>
      </w:r>
      <w:r>
        <w:instrText xml:space="preserve"> ADDIN ZOTERO_ITEM CSL_CITATION {"citationID":"VpNLurNO","properties":{"formattedCitation":"(\\uc0\\u8805{}25\\uc0\\u176{}C, Seminoff et al., 2008)","plainCitation":"(≥25°C, Seminoff et al., 2008)","noteIndex":0},"citationItems":[{"id":738,"uris":["http://zotero.org/groups/2526645/items/RG7HALSK"],"uri":["http://zotero.org/groups/2526645/items/RG7HALSK"],"itemData":{"id":738,"type":"article-journal","abstract":"Post-nesting movements of 12 green turtles from the Galápagos Islands (Ecuador) were tracked with satellite telemetry during the 2003 and 2005 nesting seasons. To illuminate potential environmental influences on turtle movements we compared tracks with a variety of remotely sensed oceanographic variables including sea surface temperature (SST), SST front probability, surface height anomaly, surface current, and surface chlorophyll a concentration. Three distinct post-nesting migratory strategies were observed, including oceanic migration to Central America (Type A1 movements, n = 3), residency within the Galápagos (Type A2 movements, n = 2), and movement into oceanic waters southwest of the Galápagos (Type B movements, n = 7). Two turtles migrating to Central America reached neritic foraging areas in Nicaragua and Panama that were 1500 and 1542 km, respectively, from their nesting sites, and one resident turtle established a foraging home range 75 km from its final nesting site. Oceanic movements occurred in waters with a mean SST of 26.5°C and mean surface chlorophyll a concentration of 0.18 mg m–3, whereas neritic movements were in waters with a mean SST of 24.3°C and mean surface chlorophyll a concentration of 0.47 mg m–3. All turtles accessed SST frontal zones at a greater rate than their availability, and at least 2 turtles conducted movements in the oceanic zone that were indicative of foraging activity. This is the first report of migratory corridors for Galápagos green turtles, confirming prior flipper tagging data that show that the Galápagos is a source rookery for green turtles in coastal areas of Central America. The high proportion of green turtles departing the Galápagos (83%) indicates that marine fisheries bycatch and directed hunting on this stock outside the Galápagos may impact this population more than previously believed, and underscores the need for multi-national conservation efforts that combat these threats.","container-title":"Endangered Species Research","DOI":"10.3354/esr00066","ISSN":"1863-5407, 1613-4796","journalAbbreviation":"Endang. Species. Res.","language":"en","page":"57-72","source":"DOI.org (Crossref)","title":"Post-nesting migrations of Galápagos green turtles Chelonia mydas in relation to oceanographic conditions: Integrating satellite telemetry with remotely sensed ocean data","title-short":"Post-nesting migrations of Galápagos green turtles Chelonia mydas in relation to oceanographic conditions","URL":"http://www.int-res.com/abstracts/esr/v4/n1-2/p57-72/","volume":"4","author":[{"family":"Seminoff","given":"Jeffrey A."},{"family":"Zárate","given":"P"},{"family":"Coyne","given":"M"},{"family":"Foley","given":"David G"},{"family":"Parker","given":"D"},{"family":"Lyon","given":"Boyd N"},{"family":"Dutton","given":"Peter H"}],"accessed":{"date-parts":[["2020",7,9]]},"issued":{"date-parts":[["2008",1,18]]}},"prefix":"≥25°C,"}],"schema":"https://github.com/citation-style-language/schema/raw/master/csl-citation.json"} </w:instrText>
      </w:r>
      <w:r>
        <w:fldChar w:fldCharType="separate"/>
      </w:r>
      <w:r w:rsidRPr="00755A8C">
        <w:rPr>
          <w:rFonts w:ascii="Calibri" w:hAnsi="Calibri" w:cs="Calibri"/>
          <w:szCs w:val="24"/>
        </w:rPr>
        <w:t>(≥25°C, Seminoff et al., 2008)</w:t>
      </w:r>
      <w:r>
        <w:fldChar w:fldCharType="end"/>
      </w:r>
      <w:r w:rsidRPr="00665FCB">
        <w:t xml:space="preserve">. </w:t>
      </w:r>
      <w:r>
        <w:t xml:space="preserve">Tides provide access to nearshore foraging opportunities and shelter </w:t>
      </w:r>
      <w:r w:rsidRPr="00803C2D">
        <w:t xml:space="preserve">during both high </w:t>
      </w:r>
      <w:r>
        <w:fldChar w:fldCharType="begin"/>
      </w:r>
      <w:r>
        <w:instrText xml:space="preserve"> ADDIN ZOTERO_ITEM CSL_CITATION {"citationID":"jJn6e32q","properties":{"formattedCitation":"(Chambault et al., 2020)","plainCitation":"(Chambault et al., 2020)","noteIndex":0},"citationItems":[{"id":739,"uris":["http://zotero.org/groups/2526645/items/UAHC6GEI"],"uri":["http://zotero.org/groups/2526645/items/UAHC6GEI"],"itemData":{"id":739,"type":"article-journal","abstract":"Background: A strong behavioural plasticity is commonly evidenced in the movements of marine megafauna species, and it might be related to an adaptation to local conditions of the habitat. One way to investigate such behavioural plasticity is to satellite track a large number of individuals from contrasting foraging grounds, but despite recent advances in satellite telemetry techniques, such studies are still very limited in sea turtles.\nMethods: From 2010 to 2018, 49 juvenile green turtles were satellite tracked from five contrasting feeding grounds located in the South-West Indian Ocean in order to (1) assess the diel patterns in their movements, (2) investigate the inter-individual and inter-site variability, and (3) explore the drivers of their daily movements using both static (habitat type and bathymetry) and dynamic variables (daily and tidal cycles).\nResults: Despite similarities observed in four feeding grounds (a diel pattern with a decreased distance to shore and smaller home ranges at night), contrasted habitats (e.g. mangrove, reef flat, fore-reef, terrace) associated with different resources (coral, seagrass, algae) were used in each island.\nConclusions: Juvenile green turtles in the South-West Indian Ocean show different responses to contrasting environmental conditions - both natural (habitat type and tidal cycle) and anthropogenic (urbanised vs. uninhabited island) demonstrating the ability to adapt to modification of habitat.","container-title":"Movement Ecology","DOI":"10.1186/s40462-019-0184-2","ISSN":"2051-3933","issue":"1","journalAbbreviation":"Mov Ecol","language":"en","page":"1","source":"DOI.org (Crossref)","title":"Contrasted habitats and individual plasticity drive the fine scale movements of juvenile green turtles in coastal ecosystems","URL":"https://movementecologyjournal.biomedcentral.com/articles/10.1186/s40462-019-0184-2","volume":"8","author":[{"family":"Chambault","given":"Philippine"},{"family":"Dalleau","given":"Mayeul"},{"family":"Nicet","given":"Jean-Benoît"},{"family":"Mouquet","given":"Pascal"},{"family":"Ballorain","given":"Katia"},{"family":"Jean","given":"Claire"},{"family":"Ciccione","given":"Stéphane"},{"family":"Bourjea","given":"Jérôme"}],"accessed":{"date-parts":[["2020",7,9]]},"issued":{"date-parts":[["2020",12]]}}}],"schema":"https://github.com/citation-style-language/schema/raw/master/csl-citation.json"} </w:instrText>
      </w:r>
      <w:r>
        <w:fldChar w:fldCharType="separate"/>
      </w:r>
      <w:r w:rsidRPr="00755A8C">
        <w:rPr>
          <w:rFonts w:ascii="Calibri" w:hAnsi="Calibri" w:cs="Calibri"/>
        </w:rPr>
        <w:t>(Chambault et al., 2020)</w:t>
      </w:r>
      <w:r>
        <w:fldChar w:fldCharType="end"/>
      </w:r>
      <w:r w:rsidRPr="00803C2D">
        <w:t xml:space="preserve"> and low tide </w:t>
      </w:r>
      <w:r>
        <w:fldChar w:fldCharType="begin"/>
      </w:r>
      <w:r>
        <w:instrText xml:space="preserve"> ADDIN ZOTERO_ITEM CSL_CITATION {"citationID":"IUuJ6CD6","properties":{"formattedCitation":"(Taquet et al., 2006)","plainCitation":"(Taquet et al., 2006)","noteIndex":0},"citationItems":[{"id":616,"uris":["http://zotero.org/groups/2526645/items/K5TGSQMT"],"uri":["http://zotero.org/groups/2526645/items/K5TGSQMT"],"itemData":{"id":616,"type":"article-journal","abstract":"We studied the foraging rhythms of green sea turtles Chelonia mydas on the seagrass beds of N’Gouja Bay, Mayotte Island (Comoros Archipelago) with acoustic transmitters and moored listening stations. We monitored 8 tagged turtles (4 probable males, 3 probable females and 1 immature), from 70 to 109 cm curved carapace length (CCL), for durations ranging from 5 to 92 d. The turtles exhibited a regular diel pattern: they foraged mainly during the day (on average 87% of seagrass detections were between 06:00 and 18:00 h) and rested on the inner reef slope during the night. Night time feeding activities were observed on the seagrass bed when the night light was high. The presence of turtles on the seagrass bed at night was significantly correlated with a night light index (r = 0.54, p = 0.002), which included both moon light and cloudiness indices. Behaviour of the only immature individual observed was similar to adult turtles, although it rested more frequently around noon. All turtles displayed a high fidelity to 1 foraging site within the seagrass bed. Acoustic transmitters and permanent listening stations are an appropriate technique for long-term behavioural studies of turtles, with no human interaction with turtles during tracking, and represent a suitable technique to assess the possible effects of environmental changes or human activities upon green turtle behaviour.","container-title":"Marine Ecology Progress Series","DOI":"10.3354/meps306295","ISSN":"0171-8630, 1616-1599","journalAbbreviation":"Mar. Ecol. Prog. Ser.","language":"en","page":"295-302","source":"DOI.org (Crossref)","title":"Foraging of the green sea turtle Chelonia mydas on seagrass beds at Mayotte Island (Indian Ocean), determined by acoustic transmitters","URL":"http://www.int-res.com/abstracts/meps/v306/p295-302/","volume":"306","author":[{"family":"Taquet","given":"C"},{"family":"Taquet","given":"M"},{"family":"Dempster","given":"T"},{"family":"Soria","given":"M"},{"family":"Ciccione","given":"S"},{"family":"Roos","given":"D"},{"family":"Dagorn","given":"L"}],"accessed":{"date-parts":[["2020",7,9]]},"issued":{"date-parts":[["2006",1,11]]}}}],"schema":"https://github.com/citation-style-language/schema/raw/master/csl-citation.json"} </w:instrText>
      </w:r>
      <w:r>
        <w:fldChar w:fldCharType="separate"/>
      </w:r>
      <w:r w:rsidRPr="009F0918">
        <w:rPr>
          <w:rFonts w:ascii="Calibri" w:hAnsi="Calibri" w:cs="Calibri"/>
        </w:rPr>
        <w:t>(Taquet et al., 2006)</w:t>
      </w:r>
      <w:r>
        <w:fldChar w:fldCharType="end"/>
      </w:r>
      <w:r w:rsidR="00BB1F73">
        <w:t xml:space="preserve"> in the Indian Ocean</w:t>
      </w:r>
      <w:r w:rsidRPr="00803C2D">
        <w:t xml:space="preserve">. </w:t>
      </w:r>
      <w:r>
        <w:t>Green sea turtles also avoid predators by making r</w:t>
      </w:r>
      <w:r w:rsidRPr="00B0132F">
        <w:t xml:space="preserve">egular diel migrations throughout the water column </w:t>
      </w:r>
      <w:r>
        <w:fldChar w:fldCharType="begin"/>
      </w:r>
      <w:r>
        <w:instrText xml:space="preserve"> ADDIN ZOTERO_ITEM CSL_CITATION {"citationID":"s4GuY32h","properties":{"formattedCitation":"(Hatase et al., 2006; Hays et al., 2020; Luschi et al., 1998; Papi et al., 2000)","plainCitation":"(Hatase et al., 2006; Hays et al., 2020; Luschi et al., 1998; Papi et al., 2000)","noteIndex":0},"citationItems":[{"id":742,"uris":["http://zotero.org/groups/2526645/items/J7VYABXM"],"uri":["http://zotero.org/groups/2526645/items/J7VYABXM"],"itemData":{"id":742,"type":"article-journal","container-title":"Oecologia","DOI":"10.1007/s00442-006-0431-2","ISSN":"0029-8549, 1432-1939","issue":"1","journalAbbreviation":"Oecologia","language":"en","page":"52-64","source":"DOI.org (Crossref)","title":"Individual variation in feeding habitat use by adult female green sea turtles (Chelonia mydas): Are they obligately neritic herbivores?","title-short":"Individual variation in feeding habitat use by adult female green sea turtles (Chelonia mydas)","URL":"http://link.springer.com/10.1007/s00442-006-0431-2","volume":"149","author":[{"family":"Hatase","given":"Hideo"},{"family":"Sato","given":"Katsufumi"},{"family":"Yamaguchi","given":"Manami"},{"family":"Takahashi","given":"Kotaro"},{"family":"Tsukamoto","given":"Katsumi"}],"accessed":{"date-parts":[["2020",7,9]]},"issued":{"date-parts":[["2006",8]]}}},{"id":1645,"uris":["http://zotero.org/groups/2526645/items/SDJ3QIUS"],"uri":["http://zotero.org/groups/2526645/items/SDJ3QIUS"],"itemData":{"id":1645,"type":"article-journal","abstract":"Given the recent trend towards establishing very large marine protected areas (MPAs) and the high potential of these to contribute to global conservation targets, we review outcomes of the last decade of marine conservation research in the British Indian Ocean Territory (BIOT), one of the largest MPAs in the world. The BIOT MPA consists of the atolls of the Chagos Archipelago, interspersed with and surrounded by deep oceanic waters. Islands around the atoll rims serve as nesting grounds for sea birds. Extensive and diverse shallow and mesophotic reef habitats provide essential habitat and feeding grounds for all marine life, and the absence of local human impacts may improve recovery after coral bleaching events. Census data have shown recent increases in the abundance of sea turtles, high numbers of nesting seabirds and high fish abundance, at least some of which is linked to the lack of recent harvesting. For example, across the archipelago the annual number of green turtle clutches (Chelonia mydas) is ~ 20,500 and increasing and the number of seabirds is ~ 1 million. Animal tracking studies have shown that some taxa breed and/or forage consistently within the MPA (e.g. some reef fishes, elasmobranchs and seabirds), suggesting the MPA has the potential to provide long-term protection. In contrast, post-nesting green turtles travel up to 4000 km to distant foraging sites, so the protected beaches in the Chagos Archipelago provide a nesting sanctuary for individuals that forage across an ocean basin and several geopolitical borders. Surveys using divers and underwater video systems show high habitat diversity and abundant marine life on all trophic levels. For example, coral cover can be as high as 40–50%. Ecological studies are shedding light on how remote ecosystems function, connect to each other and respond to climate-driven stressors compared to other locations that are more locally impacted. However, important threats to this MPA have been identified, particularly global heating events, and Illegal, Unreported and Unregulated (IUU) fishing activity, which considerably impact both reef and pelagic fishes.","container-title":"Marine Biology","DOI":"10.1007/s00227-020-03776-w","ISSN":"0025-3162, 1432-1793","issue":"11","journalAbbreviation":"Mar Biol","language":"en","page":"159","source":"DOI.org (Crossref)","title":"A review of a decade of lessons from one of the world’s largest MPAs: conservation gains and key challenges","title-short":"A review of a decade of lessons from one of the world’s largest MPAs","URL":"http://link.springer.com/10.1007/s00227-020-03776-w","volume":"167","author":[{"family":"Hays","given":"Graeme C."},{"family":"Koldewey","given":"Heather J."},{"family":"Andrzejaczek","given":"Samantha"},{"family":"Attrill","given":"Martin J."},{"family":"Barley","given":"Shanta"},{"family":"Bayley","given":"Daniel T. I."},{"family":"Benkwitt","given":"Cassandra E."},{"family":"Block","given":"Barbara"},{"family":"Schallert","given":"Robert J."},{"family":"Carlisle","given":"Aaron B."},{"family":"Carr","given":"Pete"},{"family":"Chapple","given":"Taylor K."},{"family":"Collins","given":"Claire"},{"family":"Diaz","given":"Clara"},{"family":"Dunn","given":"Nicholas"},{"family":"Dunbar","given":"Robert B."},{"family":"Eager","given":"Dannielle S."},{"family":"Engel","given":"Julian"},{"family":"Embling","given":"Clare B."},{"family":"Esteban","given":"Nicole"},{"family":"Ferretti","given":"Francesco"},{"family":"Foster","given":"Nicola L."},{"family":"Freeman","given":"Robin"},{"family":"Gollock","given":"Matthew"},{"family":"Graham","given":"Nicholas A. J."},{"family":"Harris","given":"Joanna L."},{"family":"Head","given":"Catherine E. I."},{"family":"Hosegood","given":"Phil"},{"family":"Howell","given":"Kerry L."},{"family":"Hussey","given":"Nigel E."},{"family":"Jacoby","given":"David M. P."},{"family":"Jones","given":"Rachel"},{"family":"Sannassy Pilly","given":"Sivajyodee"},{"family":"Lange","given":"Ines D."},{"family":"Letessier","given":"Tom B."},{"family":"Levy","given":"Emma"},{"family":"Lindhart","given":"Mathilde"},{"family":"McDevitt-Irwin","given":"Jamie M."},{"family":"Meekan","given":"Mark"},{"family":"Meeuwig","given":"Jessica J."},{"family":"Micheli","given":"Fiorenza"},{"family":"Mogg","given":"Andrew O. M."},{"family":"Mortimer","given":"Jeanne A."},{"family":"Mucciarone","given":"David A."},{"family":"Nicoll","given":"Malcolm A."},{"family":"Nuno","given":"Ana"},{"family":"Perry","given":"Chris T."},{"family":"Preston","given":"Stephen G."},{"family":"Rattray","given":"Alex J."},{"family":"Robinson","given":"Edward"},{"family":"Roche","given":"Ronan C."},{"family":"Schiele","given":"Melissa"},{"family":"Sheehan","given":"Emma V."},{"family":"Sheppard","given":"Anne"},{"family":"Sheppard","given":"Charles"},{"family":"Smith","given":"Adrian L."},{"family":"Soule","given":"Bradley"},{"family":"Spalding","given":"Mark"},{"family":"Stevens","given":"Guy M. W."},{"family":"Steyaert","given":"Margaux"},{"family":"Stiffel","given":"Sarah"},{"family":"Taylor","given":"Brett M."},{"family":"Tickler","given":"David"},{"family":"Trevail","given":"Alice M."},{"family":"Trueba","given":"Pablo"},{"family":"Turner","given":"John"},{"family":"Votier","given":"Stephen"},{"family":"Wilson","given":"Bry"},{"family":"Williams","given":"Gareth J."},{"family":"Williamson","given":"Benjamin J."},{"family":"Williamson","given":"Michael J."},{"family":"Wood","given":"Hannah"},{"family":"Curnick","given":"David J."}],"accessed":{"date-parts":[["2020",11,30]]},"issued":{"date-parts":[["2020",11]]}}},{"id":725,"uris":["http://zotero.org/groups/2526645/items/J22FZI26"],"uri":["http://zotero.org/groups/2526645/items/J22FZI26"],"itemData":{"id":725,"type":"article-journal","container-title":"Proceedings of the Royal Society of London. Series B: Biological Sciences","DOI":"10.1098/rspb.1998.0571","ISSN":"0962-8452, 1471-2954","issue":"1412","journalAbbreviation":"Proc. R. Soc. Lond. B","language":"en","page":"2279-2284","source":"DOI.org (Crossref)","title":"The navigational feats of green sea turtles migrating from Ascension Island investigated by satellite telemetry","URL":"https://royalsocietypublishing.org/doi/10.1098/rspb.1998.0571","volume":"265","author":[{"family":"Luschi","given":"P."},{"family":"Hays","given":"G. C."},{"family":"Seppia","given":"C.","non-dropping-particle":"del"},{"family":"Marsh","given":"R."},{"family":"Papi","given":"F."}],"accessed":{"date-parts":[["2020",7,9]]},"issued":{"date-parts":[["1998",12,7]]}}},{"id":724,"uris":["http://zotero.org/groups/2526645/items/85Q6QB9R"],"uri":["http://zotero.org/groups/2526645/items/85Q6QB9R"],"itemData":{"id":724,"type":"article-journal","abstract":"Green turtles (Chelonia mydas) that shuttle between impossible. The reconstructed courses were very similar to their Brazilian feeding grounds and nesting beaches at those of eight turtles without magnets that were tracked Ascension Island in the middle of the Atlantic Ocean are a over the same period and in the previous year, and no paradigmatic case of long-distance oceanic migrants. It has differences between magnetically disrupted and untreated been suggested that they calculate their position and the turtles were found as regards navigational performance direction of their target areas by using the inclination and course straightness. These ﬁndings show that magnetic and intensity of the earth’s magnetic ﬁeld. To test this cues are not essential to turtles making the return trip to hypothesis, we tracked, by satellite, green turtles during the Brazilian coast. The navigational mechanisms used by their postnesting migration from Ascension Island to the these turtles remain enigmatic.","container-title":"The Journal of Experimental Biology","language":"en","page":"3435-3443","source":"Zotero","title":"Open-sea migration of magnetically disturbed sea turtles","volume":"203","author":[{"family":"Papi","given":"F"},{"family":"Luschi","given":"Paolo"},{"family":"Åkesson","given":"Susanne"},{"family":"Capogrossi","given":"S"},{"family":"Hays","given":"Graeme C."}],"issued":{"date-parts":[["2000"]]}}}],"schema":"https://github.com/citation-style-language/schema/raw/master/csl-citation.json"} </w:instrText>
      </w:r>
      <w:r>
        <w:fldChar w:fldCharType="separate"/>
      </w:r>
      <w:r w:rsidRPr="009F0918">
        <w:rPr>
          <w:rFonts w:ascii="Calibri" w:hAnsi="Calibri" w:cs="Calibri"/>
        </w:rPr>
        <w:t>(Hatase et al., 2006; Hays et al., 2020; Luschi et al., 1998; Papi et al., 2000)</w:t>
      </w:r>
      <w:r>
        <w:fldChar w:fldCharType="end"/>
      </w:r>
      <w:r>
        <w:t>.</w:t>
      </w:r>
      <w:r w:rsidRPr="00866CBA">
        <w:t xml:space="preserve"> </w:t>
      </w:r>
    </w:p>
    <w:p w14:paraId="73F7D1C2" w14:textId="77777777" w:rsidR="000A04FC" w:rsidRDefault="000A04FC" w:rsidP="000A04FC">
      <w:pPr>
        <w:spacing w:line="360" w:lineRule="auto"/>
        <w:ind w:firstLine="720"/>
        <w:contextualSpacing/>
      </w:pPr>
      <w:r>
        <w:t>In addition to heterogenous reef and reef-adjacent habitats, water temperature and chlorophyll-</w:t>
      </w:r>
      <w:r>
        <w:rPr>
          <w:i/>
          <w:iCs/>
        </w:rPr>
        <w:t>a</w:t>
      </w:r>
      <w:r>
        <w:t xml:space="preserve"> are important for describing broader habitats. SST is the most important factor associated with</w:t>
      </w:r>
      <w:r w:rsidRPr="00665FCB">
        <w:t xml:space="preserve"> sea turtle population density </w:t>
      </w:r>
      <w:r>
        <w:t>in</w:t>
      </w:r>
      <w:r w:rsidRPr="00665FCB">
        <w:t xml:space="preserve"> the Pacific</w:t>
      </w:r>
      <w:r>
        <w:t xml:space="preserve"> Ocean, and </w:t>
      </w:r>
      <w:r w:rsidRPr="00404066">
        <w:t xml:space="preserve">population density </w:t>
      </w:r>
      <w:r>
        <w:t>is greatest</w:t>
      </w:r>
      <w:r w:rsidRPr="00404066">
        <w:t xml:space="preserve"> with high chlorophyll-</w:t>
      </w:r>
      <w:r w:rsidRPr="00CF0766">
        <w:rPr>
          <w:i/>
          <w:iCs/>
        </w:rPr>
        <w:t>a</w:t>
      </w:r>
      <w:r w:rsidRPr="00404066">
        <w:t xml:space="preserve"> concentrations (</w:t>
      </w:r>
      <w:r>
        <w:t>&gt;</w:t>
      </w:r>
      <w:r w:rsidRPr="00404066">
        <w:t>0.2 mg m</w:t>
      </w:r>
      <w:r w:rsidRPr="00B911F0">
        <w:rPr>
          <w:vertAlign w:val="superscript"/>
        </w:rPr>
        <w:t>-3</w:t>
      </w:r>
      <w:r w:rsidRPr="00404066">
        <w:t xml:space="preserve">) at reefs </w:t>
      </w:r>
      <w:r>
        <w:t xml:space="preserve">throughout </w:t>
      </w:r>
      <w:r w:rsidRPr="00404066">
        <w:t xml:space="preserve">the Pacific </w:t>
      </w:r>
      <w:r>
        <w:fldChar w:fldCharType="begin"/>
      </w:r>
      <w:r>
        <w:instrText xml:space="preserve"> ADDIN ZOTERO_ITEM CSL_CITATION {"citationID":"3h0mNDLK","properties":{"formattedCitation":"(Becker et al., 2019)","plainCitation":"(Becker et al., 2019)","noteIndex":0},"citationItems":[{"id":772,"uris":["http://zotero.org/groups/2526645/items/LZDS5C2L"],"uri":["http://zotero.org/groups/2526645/items/LZDS5C2L"],"itemData":{"id":772,"type":"article-journal","abstract":"Sea turtle populations are often assessed at the regional to sub-basin scale from discrete indices of nesting abundance. While this may be practical and sometimes effective, widespread in-water surveys may enhance assessments by including additional demographics, locations, and revealing emerging population trends. Here, we describe sea turtle observations from 13 years of towed-diver surveys across 53 coral islands, atolls, and reefs in the Central, West, and South Pacific. These surveys covered more than 7,300 linear km, and observed more than 3,400 green (Chelonia mydas) and hawksbill (Eretmochelys imbricata) sea turtles. From these data, we estimated sea turtle densities, described trends across space and time, and modelled the influence of environmental and anthropogenic drivers. Both species were patchily distributed across spatial scales, and green turtles were 11 times more abundant than hawksbills. The Pacific Remote Island Areas had the highest densities of greens (3.62 turtles km-1, Jarvis Island), while American Samoa had the most hawksbills (0.12 turtles km-1, Ta’u Island). The Hawaiian Islands had the lowest turtle densities (island ave = 0.07 turtles km-1) yet the highest annual population growth (μ = 0.08, σ = 0.22), suggesting extensive management protections can yield positive conservation results. Densities peaked at 27.5˚C SST, in areas of high productivity and low human impact, and were consistent with patterns of historic overexploitation. Though such intensive surveys have great value, they are logistically demanding and therefore have an uncertain budget and programmatic future. We hope the methods we described here may be applied to future comparatively low-cost surveys either with autonomous vehicles or with environmental DNA.","container-title":"PLoS ONE","DOI":"10.1371/journal.pone.0214972","ISSN":"1932-6203","issue":"4","journalAbbreviation":"PLoS ONE","language":"en","page":"e0214972","source":"DOI.org (Crossref)","title":"Densities and drivers of sea turtle populations across Pacific coral reef ecosystems","URL":"https://dx.plos.org/10.1371/journal.pone.0214972","volume":"14","author":[{"family":"Becker","given":"Sarah L."},{"family":"Brainard","given":"Russell E."},{"family":"Van Houtan","given":"Kyle S."}],"accessed":{"date-parts":[["2020",7,9]]},"issued":{"date-parts":[["2019",4,24]]}}}],"schema":"https://github.com/citation-style-language/schema/raw/master/csl-citation.json"} </w:instrText>
      </w:r>
      <w:r>
        <w:fldChar w:fldCharType="separate"/>
      </w:r>
      <w:r w:rsidRPr="00EA04A6">
        <w:rPr>
          <w:rFonts w:ascii="Calibri" w:hAnsi="Calibri" w:cs="Calibri"/>
        </w:rPr>
        <w:t>(Becker et al., 2019)</w:t>
      </w:r>
      <w:r>
        <w:fldChar w:fldCharType="end"/>
      </w:r>
      <w:r w:rsidRPr="00404066">
        <w:t>.</w:t>
      </w:r>
      <w:r w:rsidRPr="00201C5B">
        <w:t xml:space="preserve"> </w:t>
      </w:r>
    </w:p>
    <w:p w14:paraId="05370694" w14:textId="26434252" w:rsidR="000A04FC" w:rsidRDefault="000A04FC" w:rsidP="000A04FC">
      <w:pPr>
        <w:pStyle w:val="Heading3"/>
        <w:spacing w:line="360" w:lineRule="auto"/>
        <w:contextualSpacing/>
      </w:pPr>
      <w:r>
        <w:t>3.2 Range and relation to MPAs</w:t>
      </w:r>
    </w:p>
    <w:p w14:paraId="2B03FC10" w14:textId="4B9BA93C" w:rsidR="000A04FC" w:rsidRDefault="000A04FC" w:rsidP="000A04FC">
      <w:pPr>
        <w:spacing w:line="360" w:lineRule="auto"/>
        <w:contextualSpacing/>
      </w:pPr>
      <w:r>
        <w:t xml:space="preserve">At foraging grounds, </w:t>
      </w:r>
      <w:r w:rsidRPr="008137D8">
        <w:t>green sea turtles move very little</w:t>
      </w:r>
      <w:r>
        <w:t xml:space="preserve"> (mean </w:t>
      </w:r>
      <w:r>
        <w:rPr>
          <w:rFonts w:cstheme="minorHAnsi"/>
        </w:rPr>
        <w:t>±</w:t>
      </w:r>
      <w:r>
        <w:t xml:space="preserve"> SD: 34.7 </w:t>
      </w:r>
      <w:r>
        <w:rPr>
          <w:rFonts w:cstheme="minorHAnsi"/>
        </w:rPr>
        <w:t>±</w:t>
      </w:r>
      <w:r>
        <w:t xml:space="preserve"> 64.8 km, </w:t>
      </w:r>
      <w:r>
        <w:rPr>
          <w:b/>
          <w:bCs/>
        </w:rPr>
        <w:t xml:space="preserve">Table </w:t>
      </w:r>
      <w:r w:rsidR="00365420">
        <w:rPr>
          <w:b/>
          <w:bCs/>
        </w:rPr>
        <w:t>B</w:t>
      </w:r>
      <w:r>
        <w:rPr>
          <w:b/>
          <w:bCs/>
        </w:rPr>
        <w:t>1</w:t>
      </w:r>
      <w:r>
        <w:t>)</w:t>
      </w:r>
      <w:r w:rsidRPr="008137D8">
        <w:t xml:space="preserve">. </w:t>
      </w:r>
      <w:r>
        <w:t xml:space="preserve">However, habitat </w:t>
      </w:r>
      <w:r w:rsidRPr="008137D8">
        <w:t>continuity</w:t>
      </w:r>
      <w:r>
        <w:t xml:space="preserve"> may be regionally important;</w:t>
      </w:r>
      <w:r w:rsidRPr="008137D8">
        <w:t xml:space="preserve"> </w:t>
      </w:r>
      <w:r>
        <w:t xml:space="preserve">for example, </w:t>
      </w:r>
      <w:r w:rsidRPr="008137D8">
        <w:t>green sea turtles in Japan forage extensively throughout 1</w:t>
      </w:r>
      <w:r>
        <w:t>,</w:t>
      </w:r>
      <w:r w:rsidRPr="008137D8">
        <w:t xml:space="preserve">000 km of islands </w:t>
      </w:r>
      <w:r>
        <w:fldChar w:fldCharType="begin"/>
      </w:r>
      <w:r>
        <w:instrText xml:space="preserve"> ADDIN ZOTERO_ITEM CSL_CITATION {"citationID":"9qcCsGFv","properties":{"formattedCitation":"(Hamabata et al., 2015)","plainCitation":"(Hamabata et al., 2015)","noteIndex":0},"citationItems":[{"id":740,"uris":["http://zotero.org/groups/2526645/items/BECD28FJ"],"uri":["http://zotero.org/groups/2526645/items/BECD28FJ"],"itemData":{"id":740,"type":"article-journal","abstract":"To understand the life histories and ontogenetic habitat utilization of green turtles along the coasts of the western Japanese main islands, we collected size frequency and genetic data of green turtles captured by pound nets in three foraging grounds (FG): Nomaike (n = 38), Muroto (n = 93), and Kumano-nada (n = 31), and compared their natal origins among different size classes. Population genetic analyses based on an 820-bp fragment of mitochondrial DNA showed that the three FG were part of a single multiple-coast FG. Although turtles from all size classes originated mainly from rookeries in the Ogasawara Group, the size distributions clearly exhibited bimodality, with low occurrences of turtles in the 50–70-cm straight carapace length (SCL) range. The bimodal size distributions could not be attributed to demographic shifts in rookeries, because the number of female green turtles in Ogasawara has exhibited an increasing trend since 1979. We also examined whether factors such as seasonality and predation risk could have caused the size bimodality. There were, however, no strong relationships between sea-surface temperatures when turtles were captured and the sizes of the turtles (r2 b 0.2), and it appeared that predation risk could not result in the size modality observed in the FG. Our results strongly suggest that after switching from a pelagic to a neritic lifestyle, the green turtles in the neritic FG along the western Japanese main islands undergo another ontogenetic habitat shift upon reaching ~50-cm SCL. Here, we explore the possibility that developmental growth might stimulate a habitat shift, resulting in habitat differentiations by size and growth phase in the long-lived green turtle.","container-title":"Journal of Experimental Marine Biology and Ecology","DOI":"10.1016/j.jembe.2014.12.007","ISSN":"00220981","journalAbbreviation":"Journal of Experimental Marine Biology and Ecology","language":"en","page":"181-188","source":"DOI.org (Crossref)","title":"Ontogenetic habitat shifts of green turtles (Chelonia mydas) suggested by the size modality in foraging aggregations along the coasts of the western Japanese main islands","URL":"https://linkinghub.elsevier.com/retrieve/pii/S0022098114003220","volume":"463","author":[{"family":"Hamabata","given":"Tomoko"},{"family":"Hikida","given":"Tsutomu"},{"family":"Okamoto","given":"Kei"},{"family":"Watanabe","given":"Saya"},{"family":"Kamezaki","given":"Naoki"}],"accessed":{"date-parts":[["2020",7,9]]},"issued":{"date-parts":[["2015",2]]}}}],"schema":"https://github.com/citation-style-language/schema/raw/master/csl-citation.json"} </w:instrText>
      </w:r>
      <w:r>
        <w:fldChar w:fldCharType="separate"/>
      </w:r>
      <w:r w:rsidRPr="008A7120">
        <w:rPr>
          <w:rFonts w:ascii="Calibri" w:hAnsi="Calibri" w:cs="Calibri"/>
        </w:rPr>
        <w:t>(Hamabata et al., 2015)</w:t>
      </w:r>
      <w:r>
        <w:fldChar w:fldCharType="end"/>
      </w:r>
      <w:r w:rsidRPr="008137D8">
        <w:t>.</w:t>
      </w:r>
    </w:p>
    <w:p w14:paraId="52E9B04D" w14:textId="615810B5" w:rsidR="000A04FC" w:rsidRDefault="000A04FC" w:rsidP="000A04FC">
      <w:pPr>
        <w:spacing w:line="360" w:lineRule="auto"/>
        <w:ind w:firstLine="720"/>
        <w:contextualSpacing/>
      </w:pPr>
      <w:r>
        <w:t>G</w:t>
      </w:r>
      <w:r w:rsidRPr="000908CC">
        <w:t>reen sea turtles</w:t>
      </w:r>
      <w:r>
        <w:t xml:space="preserve"> use MPAs disproportionately; they</w:t>
      </w:r>
      <w:r w:rsidRPr="000908CC">
        <w:t xml:space="preserve"> nest in the BIOT MPA but only spen</w:t>
      </w:r>
      <w:r>
        <w:t>d</w:t>
      </w:r>
      <w:r w:rsidRPr="000908CC">
        <w:t xml:space="preserve"> 5–8% of their time within MPA boundaries </w:t>
      </w:r>
      <w:r>
        <w:fldChar w:fldCharType="begin"/>
      </w:r>
      <w:r>
        <w:instrText xml:space="preserve"> ADDIN ZOTERO_ITEM CSL_CITATION {"citationID":"tibCrt7G","properties":{"formattedCitation":"(Hays et al., 2014)","plainCitation":"(Hays et al., 2014)","noteIndex":0},"citationItems":[{"id":761,"uris":["http://zotero.org/groups/2526645/items/ZLVGMGTM"],"uri":["http://zotero.org/groups/2526645/items/ZLVGMGTM"],"itemData":{"id":761,"type":"article-journal","abstract":"Large marine protected areas (MPAs), each hundreds of thousands of square kilometers, have been set up by governments around the world over the last decade as part of efforts to reduce ocean biodiversity declines, yet their efficacy is hotly debated. The Chagos Archipelago MPA (640,000 km2) (Indian Ocean) lies at the heart of this debate. We conducted the first satellite tracking of a migratory species, the green turtle (Chelonia mydas), within the MPA and assessed the species’ use of protected versus unprotected areas. We developed an approach to estimate length of residence within the MPA that may have utility across migratory taxa including tuna and sharks. We recorded the longest ever published migration for an adult cheloniid turtle (3979 km). Seven of 8 tracked individuals migrated to distant foraging grounds, often ࣙ1000 km outside the MPA. One turtle traveled to foraging grounds within the MPA. Thus, networks of small MPAs, developed synergistically with larger MPAs, may increase the amount of time migrating species spend within protected areas. The MPA will protect turtles during the breeding season and will protect some turtles on their foraging grounds within the MPA and others during the first part of their long-distance postbreeding oceanic migrations. International cooperation will be needed to develop the network of small MPAs needed to supplement the Chagos Archipelago MPA.","container-title":"Conservation Biology","DOI":"10.1111/cobi.12325","ISSN":"08888892","issue":"6","journalAbbreviation":"Conservation Biology","language":"en","page":"1636-1644","source":"DOI.org (Crossref)","title":"Use of Long-Distance Migration Patterns of an Endangered Species to Inform Conservation Planning for the World's Largest Marine Protected Area","title-short":"Use of Long-Distance Migration Patterns of an Endangered Species to Inform Conservation Planning for the World's Largest Marine Protected Area","URL":"http://doi.wiley.com/10.1111/cobi.12325","volume":"28","author":[{"family":"Hays","given":"Graeme C."},{"family":"Mortimer","given":"Jeanne A."},{"family":"Ierodiaconou","given":"Daniel"},{"family":"Esteban","given":"Nicole"}],"accessed":{"date-parts":[["2020",7,9]]},"issued":{"date-parts":[["2014",12]]}}}],"schema":"https://github.com/citation-style-language/schema/raw/master/csl-citation.json"} </w:instrText>
      </w:r>
      <w:r>
        <w:fldChar w:fldCharType="separate"/>
      </w:r>
      <w:r w:rsidRPr="00EA04A6">
        <w:rPr>
          <w:rFonts w:ascii="Calibri" w:hAnsi="Calibri" w:cs="Calibri"/>
        </w:rPr>
        <w:t>(Hays et al., 2014)</w:t>
      </w:r>
      <w:r>
        <w:fldChar w:fldCharType="end"/>
      </w:r>
      <w:r>
        <w:t xml:space="preserve">. </w:t>
      </w:r>
      <w:r w:rsidRPr="000908CC">
        <w:t>Hawaiian green sea turtles transit through the Papahānaumokuākea Marine National Monument</w:t>
      </w:r>
      <w:r>
        <w:t xml:space="preserve"> (USA)</w:t>
      </w:r>
      <w:r w:rsidRPr="000908CC">
        <w:t xml:space="preserve"> just 30% of the time </w:t>
      </w:r>
      <w:r>
        <w:fldChar w:fldCharType="begin"/>
      </w:r>
      <w:r>
        <w:instrText xml:space="preserve"> ADDIN ZOTERO_ITEM CSL_CITATION {"citationID":"oHXkKP4y","properties":{"formattedCitation":"(Balazs et al., 2017)","plainCitation":"(Balazs et al., 2017)","noteIndex":0},"citationItems":[{"id":620,"uris":["http://zotero.org/groups/2526645/items/TC46ZEU6"],"uri":["http://zotero.org/groups/2526645/items/TC46ZEU6"],"itemData":{"id":620,"type":"article-journal","abstract":"From 1992-2014 the breeding migrations of 20 green turtles, Chelonia mydas, were satellite tracked either from or to the colonial nesting site of French Frigate Shoals (FFS), a geologically ancient mid-point in the 2400 km arc of the Hawaiian Islands. Using the Argos System, ocean routes and travel schedules were mapped and the home ranges of foraging area destinations were calculated and portrayed by Minimum Convex Polygons. None of the turtles migrated outside the Central North Pacific (CNP) region of Hawai‘i. Fifteen of the 17 turtles tracked from FFS migrated to the Main Hawaiian Islands (MHI) to the southeast, while one turtle went directly south to the foraging site of Johnston Atoll within the CNP, and another ceased transmitting midway between FFS and the MHI. Transit times from FFS to the MHI ranged from 16-94 days. Distances covered during each migration ranged from 830-3936 km with travel rates of 1.2-2.5 km/hr. Upon arrival at residential locations transmissions continued for 2-314 days. The post-breeding pathways taken by the turtles comprised two general corridors. Thirteen of the turtles traveled well offshore south of the island chain. In contrast, two turtles traveled a more direct pathway over the banks and reefs of the Hawaiian Islands chain. After arriving in the MHI, all but one traveled coastally until crossing the deep channels separating each island. Nine widely separated home range foraging destinations were identified. Two of the largest bays in the Hawaiian Islands, Kane‘ohe Bay on O‘ahu and Kahului Bay on Maui, were the destinations for ~50% of the turtles, thereby emphasizing the conservation importance of these two locations for adults in the Hawaiian green turtle population. Our study brings together for the first time Hawaiian green turtle tracking data collected over the span of 22 years.","container-title":"Micronesica","language":"en","page":"1-19","source":"Zotero","title":"Ocean pathways and residential foraging locations for satellite tracked green turtles breeding at French Frigate Shoals in the Hawaiian Islands","volume":"2017-04","author":[{"family":"Balazs","given":"George H"},{"family":"Parker","given":"Denise M"},{"family":"Rice","given":"Marc R"}],"issued":{"date-parts":[["2017"]]}}}],"schema":"https://github.com/citation-style-language/schema/raw/master/csl-citation.json"} </w:instrText>
      </w:r>
      <w:r>
        <w:fldChar w:fldCharType="separate"/>
      </w:r>
      <w:r w:rsidRPr="000E0CFF">
        <w:rPr>
          <w:rFonts w:ascii="Calibri" w:hAnsi="Calibri" w:cs="Calibri"/>
        </w:rPr>
        <w:t>(Balazs et al., 2017)</w:t>
      </w:r>
      <w:r>
        <w:fldChar w:fldCharType="end"/>
      </w:r>
      <w:r w:rsidRPr="000908CC">
        <w:t>.</w:t>
      </w:r>
      <w:r>
        <w:t xml:space="preserve"> Conversely, at </w:t>
      </w:r>
      <w:r w:rsidR="00B2636F">
        <w:t xml:space="preserve">the </w:t>
      </w:r>
      <w:r>
        <w:t>Palmyra</w:t>
      </w:r>
      <w:r w:rsidR="00B2636F">
        <w:t>-Kingman MPA</w:t>
      </w:r>
      <w:r>
        <w:t xml:space="preserve">, nearly all individuals remain within the MPA while foraging </w:t>
      </w:r>
      <w:r>
        <w:fldChar w:fldCharType="begin"/>
      </w:r>
      <w:r>
        <w:instrText xml:space="preserve"> ADDIN ZOTERO_ITEM CSL_CITATION {"citationID":"6VJxzum6","properties":{"formattedCitation":"(Naro-Maciel et al., 2018)","plainCitation":"(Naro-Maciel et al., 2018)","noteIndex":0},"citationItems":[{"id":771,"uris":["http://zotero.org/groups/2526645/items/NRR6KVPF"],"uri":["http://zotero.org/groups/2526645/items/NRR6KVPF"],"itemData":{"id":771,"type":"article-journal","abstract":"Protected areas are a cornerstone of conservation strategies globally, yet questions remain about their impacts, including on highly migratory species. The Palmyra Atoll National Wildlife Refuge, one of the Northern Line Islands in the Central Pacific, contains a regionally significant green turtle Chelonia mydas foraging ground. Residency patterns of this species were investigated through satellite telemetry (n = 15 males, 1 female, 2 subadults) and flipper tagging (n = 555) between 2008 and 2013. Almost every captured turtle was flipper-tagged, but telemetry efforts focused primarily on adult males, which have been studied infrequently. Overall, the turtles tracked during 4076 transmission days (mean = 227, range = 37 to 633) had high site fidelity and small home ranges, and remained close to their capture sites in waters ≤50 m deep. Five turtles were tracked for &gt;1 yr, but none left Palmyra on annual breeding migrations. Only one satellite-tracked turtle departed the atoll, covering a total distance of ~5600 km in a near-circular loop. Similarly, flipper tag recaptures on the atoll (n = 67) occurred near the original capture site. However, additional tags were recovered from 1 female in Kiritimati, Northern Line Islands, and from 1 subadult in Kosrae, Micronesia, ~690 and 3800 km away from Palmyra, respectively. Such extended, spatially restricted residency with low turnover is expected in small, high-quality habitats. The study highlights the importance of this protected area, which harbors regionally endangered turtles whose movements over several years are almost entirely encompassed within its established boundaries.","container-title":"Endangered Species Research","DOI":"10.3354/esr00922","ISSN":"1863-5407, 1613-4796","journalAbbreviation":"Endang. Species. Res.","language":"en","page":"165-182","source":"DOI.org (Crossref)","title":"Marine protected areas and migratory species: residency of green turtles at Palmyra Atoll, Central Pacific","title-short":"Marine protected areas and migratory species","URL":"https://www.int-res.com/abstracts/esr/v37/p165-182/","volume":"37","author":[{"family":"Naro-Maciel","given":"E"},{"family":"Arengo","given":"F"},{"family":"Galante","given":"P"},{"family":"Vintinner","given":"E"},{"family":"Holmes","given":"KE"},{"family":"Balazs","given":"G"},{"family":"Sterling","given":"EJ"}],"accessed":{"date-parts":[["2020",7,9]]},"issued":{"date-parts":[["2018",10,29]]}}}],"schema":"https://github.com/citation-style-language/schema/raw/master/csl-citation.json"} </w:instrText>
      </w:r>
      <w:r>
        <w:fldChar w:fldCharType="separate"/>
      </w:r>
      <w:r w:rsidRPr="00B37D94">
        <w:rPr>
          <w:rFonts w:ascii="Calibri" w:hAnsi="Calibri" w:cs="Calibri"/>
        </w:rPr>
        <w:t>(Naro-Maciel et al., 2018)</w:t>
      </w:r>
      <w:r>
        <w:fldChar w:fldCharType="end"/>
      </w:r>
      <w:r>
        <w:t xml:space="preserve">, which is consistent with other global observations on foraging grounds </w:t>
      </w:r>
      <w:r>
        <w:fldChar w:fldCharType="begin"/>
      </w:r>
      <w:r>
        <w:instrText xml:space="preserve"> ADDIN ZOTERO_ITEM CSL_CITATION {"citationID":"01lDAvxZ","properties":{"formattedCitation":"(Scott et al., 2012)","plainCitation":"(Scott et al., 2012)","noteIndex":0},"citationItems":[{"id":602,"uris":["http://zotero.org/groups/2526645/items/Q3V2WDIR"],"uri":["http://zotero.org/groups/2526645/items/Q3V2WDIR"],"itemData":{"id":602,"type":"article-journal","abstract":"Aim Tracking technologies are often proposed as a method to elucidate the complex migratory life histories of migratory marine vertebrates, allowing spatially explicit threats to be identiﬁed and mitigated. We conducted a global analysis of foraging areas of adult green turtles (Chelonia mydas) subject to satellite tracking (n = 145) and the conservation designation of these areas according to International Union for Conservation of Nature criteria.","container-title":"Global Ecology and Biogeography","DOI":"10.1111/j.1466-8238.2011.00757.x","ISSN":"1466822X","issue":"11","language":"en","page":"1053-1061","source":"DOI.org (Crossref)","title":"Global analysis of satellite tracking data shows that adult green turtles are significantly aggregated in Marine Protected Areas","title-short":"Global analysis of satellite tracking data shows that adult green turtles are significantly aggregated in Marine Protected Areas","URL":"http://doi.wiley.com/10.1111/j.1466-8238.2011.00757.x","volume":"21","author":[{"family":"Scott","given":"Rebecca"},{"family":"Hodgson","given":"David J."},{"family":"Witt","given":"Matthew J."},{"family":"Coyne","given":"Michael S."},{"family":"Adnyana","given":"Windia"},{"family":"Blumenthal","given":"Janice M."},{"family":"Broderick","given":"Annette C."},{"family":"Canbolat","given":"Ali Fuat"},{"family":"Catry","given":"Paulo"},{"family":"Ciccione","given":"Stephane"},{"family":"Delcroix","given":"Eric"},{"family":"Hitipeuw","given":"Creusa"},{"family":"Luschi","given":"Paolo"},{"family":"Pet-Soede","given":"L."},{"family":"Pendoley","given":"Kellie"},{"family":"Richardson","given":"Peter B."},{"family":"Rees","given":"Alan F."},{"family":"Godley","given":"Brendan J."}],"accessed":{"date-parts":[["2020",7,9]]},"issued":{"date-parts":[["2012",11]]}}}],"schema":"https://github.com/citation-style-language/schema/raw/master/csl-citation.json"} </w:instrText>
      </w:r>
      <w:r>
        <w:fldChar w:fldCharType="separate"/>
      </w:r>
      <w:r w:rsidRPr="00E70D59">
        <w:rPr>
          <w:rFonts w:ascii="Calibri" w:hAnsi="Calibri" w:cs="Calibri"/>
        </w:rPr>
        <w:t>(Scott et al., 2012)</w:t>
      </w:r>
      <w:r>
        <w:fldChar w:fldCharType="end"/>
      </w:r>
      <w:r>
        <w:t>.</w:t>
      </w:r>
    </w:p>
    <w:p w14:paraId="16AF53DB" w14:textId="380BE196" w:rsidR="000A04FC" w:rsidRDefault="000A04FC" w:rsidP="000A04FC">
      <w:pPr>
        <w:pStyle w:val="Heading3"/>
        <w:spacing w:line="360" w:lineRule="auto"/>
        <w:contextualSpacing/>
      </w:pPr>
      <w:r>
        <w:lastRenderedPageBreak/>
        <w:t>3.</w:t>
      </w:r>
      <w:r w:rsidR="00923CD9">
        <w:t>3</w:t>
      </w:r>
      <w:r>
        <w:t xml:space="preserve"> </w:t>
      </w:r>
      <w:r w:rsidR="005B4B41">
        <w:t>Suitability of the Palmyra-Kingman MPA</w:t>
      </w:r>
    </w:p>
    <w:p w14:paraId="5F30B15A" w14:textId="5E3C590E" w:rsidR="000A04FC" w:rsidRPr="00FA2F83" w:rsidRDefault="000A04FC" w:rsidP="000A04FC">
      <w:pPr>
        <w:spacing w:line="360" w:lineRule="auto"/>
        <w:contextualSpacing/>
      </w:pPr>
      <w:r w:rsidRPr="000908CC">
        <w:t xml:space="preserve">Green sea turtles may be </w:t>
      </w:r>
      <w:r>
        <w:t>well-</w:t>
      </w:r>
      <w:r w:rsidRPr="000908CC">
        <w:t xml:space="preserve">suited </w:t>
      </w:r>
      <w:r>
        <w:t xml:space="preserve">for </w:t>
      </w:r>
      <w:r w:rsidRPr="000908CC">
        <w:t xml:space="preserve">MPA protection because </w:t>
      </w:r>
      <w:r>
        <w:t>they have</w:t>
      </w:r>
      <w:r w:rsidRPr="000908CC">
        <w:t xml:space="preserve"> small home ranges</w:t>
      </w:r>
      <w:r w:rsidR="001F31F4">
        <w:t xml:space="preserve"> in their foraging areas</w:t>
      </w:r>
      <w:r w:rsidRPr="000908CC">
        <w:t>, high site fidelity</w:t>
      </w:r>
      <w:r>
        <w:t>,</w:t>
      </w:r>
      <w:r w:rsidRPr="000908CC">
        <w:t xml:space="preserve"> and long inter-breeding intervals </w:t>
      </w:r>
      <w:r>
        <w:fldChar w:fldCharType="begin"/>
      </w:r>
      <w:r w:rsidR="007101B7">
        <w:instrText xml:space="preserve"> ADDIN ZOTERO_ITEM CSL_CITATION {"citationID":"Brn2QQIw","properties":{"formattedCitation":"({\\b{}Table 2}; Scott et al., 2012)","plainCitation":"(Table 2; Scott et al., 2012)","noteIndex":0},"citationItems":[{"id":602,"uris":["http://zotero.org/groups/2526645/items/Q3V2WDIR"],"uri":["http://zotero.org/groups/2526645/items/Q3V2WDIR"],"itemData":{"id":602,"type":"article-journal","abstract":"Aim Tracking technologies are often proposed as a method to elucidate the complex migratory life histories of migratory marine vertebrates, allowing spatially explicit threats to be identiﬁed and mitigated. We conducted a global analysis of foraging areas of adult green turtles (Chelonia mydas) subject to satellite tracking (n = 145) and the conservation designation of these areas according to International Union for Conservation of Nature criteria.","container-title":"Global Ecology and Biogeography","DOI":"10.1111/j.1466-8238.2011.00757.x","ISSN":"1466822X","issue":"11","language":"en","page":"1053-1061","source":"DOI.org (Crossref)","title":"Global analysis of satellite tracking data shows that adult green turtles are significantly aggregated in Marine Protected Areas","title-short":"Global analysis of satellite tracking data shows that adult green turtles are significantly aggregated in Marine Protected Areas","URL":"http://doi.wiley.com/10.1111/j.1466-8238.2011.00757.x","volume":"21","author":[{"family":"Scott","given":"Rebecca"},{"family":"Hodgson","given":"David J."},{"family":"Witt","given":"Matthew J."},{"family":"Coyne","given":"Michael S."},{"family":"Adnyana","given":"Windia"},{"family":"Blumenthal","given":"Janice M."},{"family":"Broderick","given":"Annette C."},{"family":"Canbolat","given":"Ali Fuat"},{"family":"Catry","given":"Paulo"},{"family":"Ciccione","given":"Stephane"},{"family":"Delcroix","given":"Eric"},{"family":"Hitipeuw","given":"Creusa"},{"family":"Luschi","given":"Paolo"},{"family":"Pet-Soede","given":"L."},{"family":"Pendoley","given":"Kellie"},{"family":"Richardson","given":"Peter B."},{"family":"Rees","given":"Alan F."},{"family":"Godley","given":"Brendan J."}],"accessed":{"date-parts":[["2020",7,9]]},"issued":{"date-parts":[["2012",11]]}},"prefix":"&lt;b&gt;Table 2&lt;/b&gt;;"}],"schema":"https://github.com/citation-style-language/schema/raw/master/csl-citation.json"} </w:instrText>
      </w:r>
      <w:r>
        <w:fldChar w:fldCharType="separate"/>
      </w:r>
      <w:r w:rsidR="007101B7" w:rsidRPr="007101B7">
        <w:rPr>
          <w:rFonts w:ascii="Calibri" w:hAnsi="Calibri" w:cs="Calibri"/>
          <w:szCs w:val="24"/>
        </w:rPr>
        <w:t>(</w:t>
      </w:r>
      <w:r w:rsidR="007101B7" w:rsidRPr="007101B7">
        <w:rPr>
          <w:rFonts w:ascii="Calibri" w:hAnsi="Calibri" w:cs="Calibri"/>
          <w:b/>
          <w:bCs/>
          <w:szCs w:val="24"/>
        </w:rPr>
        <w:t>Table 2</w:t>
      </w:r>
      <w:r w:rsidR="007101B7" w:rsidRPr="007101B7">
        <w:rPr>
          <w:rFonts w:ascii="Calibri" w:hAnsi="Calibri" w:cs="Calibri"/>
          <w:szCs w:val="24"/>
        </w:rPr>
        <w:t>; Scott et al., 2012)</w:t>
      </w:r>
      <w:r>
        <w:fldChar w:fldCharType="end"/>
      </w:r>
      <w:r w:rsidRPr="000908CC">
        <w:t>.</w:t>
      </w:r>
      <w:r w:rsidRPr="009C6E62">
        <w:t xml:space="preserve"> </w:t>
      </w:r>
      <w:r>
        <w:t xml:space="preserve">Additionally, all size classes occur at Palmyra </w:t>
      </w:r>
      <w:r>
        <w:fldChar w:fldCharType="begin"/>
      </w:r>
      <w:r>
        <w:instrText xml:space="preserve"> ADDIN ZOTERO_ITEM CSL_CITATION {"citationID":"d1twWhJf","properties":{"formattedCitation":"(Sterling et al., 2013)","plainCitation":"(Sterling et al., 2013)","noteIndex":0},"citationItems":[{"id":784,"uris":["http://zotero.org/groups/2526645/items/4X7HERJX"],"uri":["http://zotero.org/groups/2526645/items/4X7HERJX"],"itemData":{"id":784,"type":"article-journal","abstract":"Foraging grounds are critical to the survival of marine turtles, yet studies of these areas lag behind those of nesting sites. Our study represents the first data and discussion on marine turtle distribution, abundance, and health at a marine turtle foraging ground in the central Pacific, Palmyra Atoll National Wildlife Refuge, which constitutes a regionally important mixed-size-class foraging ground for green turtles (Chelonia mydas) and, to a lesser extent, for hawksbill turtles (Eretmochelys imbricata). Surveys and anecdotal reports suggest that nesting activity is rare, and we have confirmed the presence of limited suitable nesting habitat. During inwater activities from 2008 to 2011, we caught 211 green turtles ranging from postpelagic juveniles to adults (weight: mean = 44.6 kg, range = 7.2–146.3 kg; curved carapace length (CCL): mean = 69.7 cm, range = 41.0–113.6 cm) and 2 juvenile hawksbills (weight2009 = 16.3 kg, CCL2009 = 57.0; weight2011 = 11.2 kg, CCL2011 = 50.5 cm). Body condition indices did not significantly differ by year of capture. These indices, along with the absence of observed fibropapilloma tumors, indicated that turtles at Palmyra Atoll were on average in very good condition. We also conducted 11 relative abundance surveys from 2005 to 2011, a subset of which revealed an uneven distribution of turtles around Palmyra Atoll with 3 hot spots of turtle abundance off the flats to the north, south, and east. By linking several aspects of our research program with similar efforts at foraging grounds throughout the Pacific Basin, we can further our understanding of poorly known regional migratory connectivity.","container-title":"Chelonian Conservation and Biology","DOI":"10.2744/CCB-1014.1","ISSN":"1071-8443, 1943-3956","issue":"1","journalAbbreviation":"Chelonian Conservation and Biology","language":"en","page":"2-16","source":"DOI.org (Crossref)","title":"Ecology and Conservation of Marine Turtles in a Central Pacific Foraging Ground","URL":"http://www.bioone.org/doi/abs/10.2744/CCB-1014.1","volume":"12","author":[{"family":"Sterling","given":"Eleanor J."},{"family":"McFadden","given":"Katherine W."},{"family":"Holmes","given":"Katherine E."},{"family":"Vintinner","given":"Erin C."},{"family":"Arengo","given":"Felicity"},{"family":"Naro-Maciel","given":"Eugenia"}],"accessed":{"date-parts":[["2020",7,9]]},"issued":{"date-parts":[["2013",7]]}}}],"schema":"https://github.com/citation-style-language/schema/raw/master/csl-citation.json"} </w:instrText>
      </w:r>
      <w:r>
        <w:fldChar w:fldCharType="separate"/>
      </w:r>
      <w:r w:rsidRPr="00511CDD">
        <w:rPr>
          <w:rFonts w:ascii="Calibri" w:hAnsi="Calibri" w:cs="Calibri"/>
        </w:rPr>
        <w:t>(Sterling et al., 2013)</w:t>
      </w:r>
      <w:r>
        <w:fldChar w:fldCharType="end"/>
      </w:r>
      <w:r>
        <w:t xml:space="preserve">, indicating that sufficient heterogeneous resources exist for all age classes. However, migration routes could benefit from partial protection within a network of MPAs that would also decrease risk of by-catch </w:t>
      </w:r>
      <w:r>
        <w:fldChar w:fldCharType="begin"/>
      </w:r>
      <w:r>
        <w:instrText xml:space="preserve"> ADDIN ZOTERO_ITEM CSL_CITATION {"citationID":"fdKEXoNH","properties":{"formattedCitation":"(Fiedler et al., 2012)","plainCitation":"(Fiedler et al., 2012)","noteIndex":0},"citationItems":[{"id":787,"uris":["http://zotero.org/groups/2526645/items/G2567YJ7"],"uri":["http://zotero.org/groups/2526645/items/G2567YJ7"],"itemData":{"id":787,"type":"article-journal","container-title":"Biodiversity and Conservation","DOI":"10.1007/s10531-012-0227-0","ISSN":"0960-3115, 1572-9710","issue":"4","journalAbbreviation":"Biodivers Conserv","language":"en","page":"915-931","source":"DOI.org (Crossref)","title":"Driftnet fishery threats sea turtles in the Atlantic Ocean","URL":"http://link.springer.com/10.1007/s10531-012-0227-0","volume":"21","author":[{"family":"Fiedler","given":"Fernando N."},{"family":"Sales","given":"Gilberto"},{"family":"Giffoni","given":"Bruno B."},{"family":"Monteiro-Filho","given":"Emygdio L. A."},{"family":"Secchi","given":"Eduardo R."},{"family":"Bugoni","given":"Leandro"}],"accessed":{"date-parts":[["2020",7,9]]},"issued":{"date-parts":[["2012",4]]}}}],"schema":"https://github.com/citation-style-language/schema/raw/master/csl-citation.json"} </w:instrText>
      </w:r>
      <w:r>
        <w:fldChar w:fldCharType="separate"/>
      </w:r>
      <w:r w:rsidRPr="00511CDD">
        <w:rPr>
          <w:rFonts w:ascii="Calibri" w:hAnsi="Calibri" w:cs="Calibri"/>
        </w:rPr>
        <w:t>(Fiedler et al., 2012)</w:t>
      </w:r>
      <w:r>
        <w:fldChar w:fldCharType="end"/>
      </w:r>
      <w:r>
        <w:t xml:space="preserve"> and injuries from boats </w:t>
      </w:r>
      <w:r>
        <w:fldChar w:fldCharType="begin"/>
      </w:r>
      <w:r>
        <w:instrText xml:space="preserve"> ADDIN ZOTERO_ITEM CSL_CITATION {"citationID":"Y8Xhg0qy","properties":{"formattedCitation":"(Work et al., 2015)","plainCitation":"(Work et al., 2015)","noteIndex":0},"citationItems":[{"id":1911,"uris":["http://zotero.org/groups/2526645/items/G9JDZAE8"],"uri":["http://zotero.org/groups/2526645/items/G9JDZAE8"],"itemData":{"id":1911,"type":"article-journal","abstract":"Fibropapillomatosis (FP) comprises a majority of green turtle stranding in Hawaii; however, green turtles in the Pacific are also susceptible to non-FP related causes of death. We present here necropsy findings from 230 free-ranging green turtles originating from Hawaii, the Mariana archipelago, Palmyra Atoll, American Samoa, and Johnston Atoll that died from non-FP related causes. Most turtles died from fishing-induced or boat strike trauma followed by infectious/inflammatory diseases, nutritional problems (mainly cachexia), and an array of physiologic problems. Infectious/inflammatory problems included bacterial diseases of the lungs, eyes, liver or intestines, spirorchid fluke infection, or polyarthritis of unknown origin. Likelihood of a successful diagnosis of cause of death was a function of post-mortem decomposition. Fibropapillomatosis was not seen in turtles submitted from outside Hawaii. The preponderance of anthropogenic causes of mortality offers some management opportunities to mitigate causes of death in these animals by, for example, implementing measures to decrease boating and fishing interactions.","container-title":"Diseases of Aquatic Organisms","DOI":"10.3354/dao02890","ISSN":"0177-5103, 1616-1580","issue":"2","journalAbbreviation":"Dis. Aquat. Org.","language":"en","page":"103-110","source":"DOI.org (Crossref)","title":"Causes of mortality in green turtles from Hawaii and the insular Pacific exclusive of fibropapillomatosis","URL":"http://www.int-res.com/abstracts/dao/v115/n2/p103-110/","volume":"115","author":[{"family":"Work","given":"Tm"},{"family":"Balazs","given":"Gh"},{"family":"Summers","given":"Tm"},{"family":"Hapdei","given":"Jr"},{"family":"Tagarino","given":"Ap"}],"accessed":{"date-parts":[["2021",6,25]]},"issued":{"date-parts":[["2015",7,23]]}}}],"schema":"https://github.com/citation-style-language/schema/raw/master/csl-citation.json"} </w:instrText>
      </w:r>
      <w:r>
        <w:fldChar w:fldCharType="separate"/>
      </w:r>
      <w:r w:rsidRPr="00916321">
        <w:rPr>
          <w:rFonts w:ascii="Calibri" w:hAnsi="Calibri" w:cs="Calibri"/>
        </w:rPr>
        <w:t>(Work et al., 2015)</w:t>
      </w:r>
      <w:r>
        <w:fldChar w:fldCharType="end"/>
      </w:r>
      <w:r>
        <w:t xml:space="preserve">. </w:t>
      </w:r>
      <w:r w:rsidR="00E205FA">
        <w:t>Predicted decreases in suitable</w:t>
      </w:r>
      <w:r>
        <w:t xml:space="preserve"> habitat under climate change </w:t>
      </w:r>
      <w:r w:rsidR="00E205FA">
        <w:t>throughout</w:t>
      </w:r>
      <w:r>
        <w:t xml:space="preserve"> PRIMNM</w:t>
      </w:r>
      <w:r w:rsidR="00E205FA">
        <w:t xml:space="preserve"> c</w:t>
      </w:r>
      <w:r w:rsidR="0000723C">
        <w:t xml:space="preserve">ould adversely </w:t>
      </w:r>
      <w:r w:rsidR="001F31F4">
        <w:t>a</w:t>
      </w:r>
      <w:r w:rsidR="0000723C">
        <w:t>ffect green sea turtles because i</w:t>
      </w:r>
      <w:r w:rsidR="00B35EA5">
        <w:t xml:space="preserve">ncreased temperatures are expected to reduce coralline algae food for green sea turtles and physiological stress associated with reduced food availability could reduce lifetime fecundity </w:t>
      </w:r>
      <w:r w:rsidR="00B35EA5">
        <w:fldChar w:fldCharType="begin"/>
      </w:r>
      <w:r w:rsidR="00B35EA5">
        <w:instrText xml:space="preserve"> ADDIN ZOTERO_ITEM CSL_CITATION {"citationID":"cWh4SBZH","properties":{"formattedCitation":"(Stubbs et al., 2020)","plainCitation":"(Stubbs et al., 2020)","noteIndex":0},"citationItems":[{"id":1907,"uris":["http://zotero.org/groups/2526645/items/G9FSJW32"],"uri":["http://zotero.org/groups/2526645/items/G9FSJW32"],"itemData":{"id":1907,"type":"article-journal","abstract":"Environmental conditions experienced by animals constrain their energy acquisition and its subsequent allocation to growth and reproduction, which ultimately contributes to population dynamics. Understanding how environmental conditions affect these physiological processes is therefore important for predicting how threatened species will respond to altered food and temperature conditions. Here we use a mechanistic modelling approach based on Dynamic Energy Budget (DEB) theory to demonstrate that changing food availability has a strong impact on growth and reproduction for a Western Australian population of green sea turtles (Chelonia mydas), particularly in scenarios with simulated marine heatwaves. Models predicted increasing time between nesting years in scenarios of decreasing food availability. Furthermore, increased frequency of marine heatwaves reduced reproductive output with the number of eggs a female produced in its lifetime predicted to be approximately 20% lower when heatwaves occurred every five years compared to every 20 years. Our predictions suggest that frequent marine heatwaves could have similar adverse effects to long-term decreases in food availability. In all scenarios, direct impacts of changes in temperature were less pronounced and suggest that the strongest impacts of the increasing temperatures of climate change will be mediated through food availability. The approach demonstrated here provides a strong foundation for understanding how the Ningaloo C. mydas population will respond to climate change, and can be refined as new physiological, behavioural, and environmental data become available.","container-title":"Ecological Modelling","DOI":"10.1016/j.ecolmodel.2020.109185","ISSN":"03043800","journalAbbreviation":"Ecological Modelling","language":"en","page":"109185","source":"DOI.org (Crossref)","title":"Simulated growth and reproduction of green turtles (&lt;i&gt;Chelonia mydas&lt;/i&gt;) under climate change and marine heatwave scenarios","URL":"https://linkinghub.elsevier.com/retrieve/pii/S0304380020302568","volume":"431","author":[{"family":"Stubbs","given":"Jessica L."},{"family":"Marn","given":"Nina"},{"family":"Vanderklift","given":"Mathew A."},{"family":"Fossette","given":"Sabrina"},{"family":"Mitchell","given":"Nicola J."}],"accessed":{"date-parts":[["2021",6,25]]},"issued":{"date-parts":[["2020",9]]}}}],"schema":"https://github.com/citation-style-language/schema/raw/master/csl-citation.json"} </w:instrText>
      </w:r>
      <w:r w:rsidR="00B35EA5">
        <w:fldChar w:fldCharType="separate"/>
      </w:r>
      <w:r w:rsidR="00B35EA5" w:rsidRPr="00046B81">
        <w:rPr>
          <w:rFonts w:ascii="Calibri" w:hAnsi="Calibri" w:cs="Calibri"/>
        </w:rPr>
        <w:t>(Stubbs et al., 2020)</w:t>
      </w:r>
      <w:r w:rsidR="00B35EA5">
        <w:fldChar w:fldCharType="end"/>
      </w:r>
      <w:r w:rsidR="00B35EA5">
        <w:t>.</w:t>
      </w:r>
      <w:r w:rsidR="0000723C" w:rsidRPr="0000723C">
        <w:t xml:space="preserve"> </w:t>
      </w:r>
      <w:r w:rsidR="0000723C">
        <w:t>However, equatorial upwelling</w:t>
      </w:r>
      <w:r w:rsidR="001F31F4">
        <w:t xml:space="preserve"> in PRIMNM</w:t>
      </w:r>
      <w:r w:rsidR="0000723C">
        <w:t xml:space="preserve"> could help maintain SST within green sea turtle optimal temperature range; this could be especially important at Jarvis Island, which has the region’s greatest population density </w:t>
      </w:r>
      <w:r w:rsidR="0000723C">
        <w:fldChar w:fldCharType="begin"/>
      </w:r>
      <w:r w:rsidR="0000723C">
        <w:instrText xml:space="preserve"> ADDIN ZOTERO_ITEM CSL_CITATION {"citationID":"DJbju0BO","properties":{"formattedCitation":"(3.7 turtles km\\super -1\\nosupersub{}; Becker et al., 2019)","plainCitation":"(3.7 turtles km-1; Becker et al., 2019)","noteIndex":0},"citationItems":[{"id":772,"uris":["http://zotero.org/groups/2526645/items/LZDS5C2L"],"uri":["http://zotero.org/groups/2526645/items/LZDS5C2L"],"itemData":{"id":772,"type":"article-journal","abstract":"Sea turtle populations are often assessed at the regional to sub-basin scale from discrete indices of nesting abundance. While this may be practical and sometimes effective, widespread in-water surveys may enhance assessments by including additional demographics, locations, and revealing emerging population trends. Here, we describe sea turtle observations from 13 years of towed-diver surveys across 53 coral islands, atolls, and reefs in the Central, West, and South Pacific. These surveys covered more than 7,300 linear km, and observed more than 3,400 green (Chelonia mydas) and hawksbill (Eretmochelys imbricata) sea turtles. From these data, we estimated sea turtle densities, described trends across space and time, and modelled the influence of environmental and anthropogenic drivers. Both species were patchily distributed across spatial scales, and green turtles were 11 times more abundant than hawksbills. The Pacific Remote Island Areas had the highest densities of greens (3.62 turtles km-1, Jarvis Island), while American Samoa had the most hawksbills (0.12 turtles km-1, Ta’u Island). The Hawaiian Islands had the lowest turtle densities (island ave = 0.07 turtles km-1) yet the highest annual population growth (μ = 0.08, σ = 0.22), suggesting extensive management protections can yield positive conservation results. Densities peaked at 27.5˚C SST, in areas of high productivity and low human impact, and were consistent with patterns of historic overexploitation. Though such intensive surveys have great value, they are logistically demanding and therefore have an uncertain budget and programmatic future. We hope the methods we described here may be applied to future comparatively low-cost surveys either with autonomous vehicles or with environmental DNA.","container-title":"PLoS ONE","DOI":"10.1371/journal.pone.0214972","ISSN":"1932-6203","issue":"4","journalAbbreviation":"PLoS ONE","language":"en","page":"e0214972","source":"DOI.org (Crossref)","title":"Densities and drivers of sea turtle populations across Pacific coral reef ecosystems","URL":"https://dx.plos.org/10.1371/journal.pone.0214972","volume":"14","author":[{"family":"Becker","given":"Sarah L."},{"family":"Brainard","given":"Russell E."},{"family":"Van Houtan","given":"Kyle S."}],"accessed":{"date-parts":[["2020",7,9]]},"issued":{"date-parts":[["2019",4,24]]}},"prefix":"3.7 turtles km&lt;sup&gt;-1&lt;/sup&gt;;"}],"schema":"https://github.com/citation-style-language/schema/raw/master/csl-citation.json"} </w:instrText>
      </w:r>
      <w:r w:rsidR="0000723C">
        <w:fldChar w:fldCharType="separate"/>
      </w:r>
      <w:r w:rsidR="0000723C" w:rsidRPr="001A416D">
        <w:rPr>
          <w:rFonts w:ascii="Calibri" w:hAnsi="Calibri" w:cs="Calibri"/>
          <w:szCs w:val="24"/>
        </w:rPr>
        <w:t>(3.7 turtles km</w:t>
      </w:r>
      <w:r w:rsidR="0000723C" w:rsidRPr="001A416D">
        <w:rPr>
          <w:rFonts w:ascii="Calibri" w:hAnsi="Calibri" w:cs="Calibri"/>
          <w:szCs w:val="24"/>
          <w:vertAlign w:val="superscript"/>
        </w:rPr>
        <w:t>-1</w:t>
      </w:r>
      <w:r w:rsidR="0000723C" w:rsidRPr="001A416D">
        <w:rPr>
          <w:rFonts w:ascii="Calibri" w:hAnsi="Calibri" w:cs="Calibri"/>
          <w:szCs w:val="24"/>
        </w:rPr>
        <w:t>; Becker et al., 2019)</w:t>
      </w:r>
      <w:r w:rsidR="0000723C">
        <w:fldChar w:fldCharType="end"/>
      </w:r>
      <w:r w:rsidR="0000723C">
        <w:t>.</w:t>
      </w:r>
    </w:p>
    <w:p w14:paraId="6A10BDC2" w14:textId="50E3BD54" w:rsidR="000A04FC" w:rsidRDefault="000A04FC" w:rsidP="000A04FC">
      <w:pPr>
        <w:pStyle w:val="Heading2"/>
      </w:pPr>
      <w:r>
        <w:t>4</w:t>
      </w:r>
      <w:r w:rsidR="000D1F16">
        <w:t>.</w:t>
      </w:r>
      <w:r>
        <w:t xml:space="preserve"> Yellowfin tuna</w:t>
      </w:r>
    </w:p>
    <w:p w14:paraId="1F4CA32E" w14:textId="2A7DD4D7" w:rsidR="000A04FC" w:rsidRDefault="000A04FC" w:rsidP="000A04FC">
      <w:pPr>
        <w:pStyle w:val="Heading3"/>
        <w:spacing w:line="360" w:lineRule="auto"/>
        <w:contextualSpacing/>
      </w:pPr>
      <w:r>
        <w:t>4.1 Habitat</w:t>
      </w:r>
    </w:p>
    <w:p w14:paraId="5A1CDE2C" w14:textId="3EA61026" w:rsidR="000A04FC" w:rsidRDefault="000A04FC" w:rsidP="000A04FC">
      <w:pPr>
        <w:spacing w:line="360" w:lineRule="auto"/>
        <w:contextualSpacing/>
      </w:pPr>
      <w:r w:rsidRPr="00AD58E5">
        <w:t xml:space="preserve">Yellowfin tuna </w:t>
      </w:r>
      <w:r>
        <w:t xml:space="preserve">occur almost exclusively in pelagic habitats. Preferred habitat features are driven by behavioral physiology (e.g., travel to thermoclines and oxyclines) and local oceanographic features that enhance productivity. Overall, yellowfin tuna occur in the SST </w:t>
      </w:r>
      <w:r w:rsidRPr="00061A35">
        <w:t xml:space="preserve">range 15–30°C </w:t>
      </w:r>
      <w:r>
        <w:fldChar w:fldCharType="begin"/>
      </w:r>
      <w:r>
        <w:instrText xml:space="preserve"> ADDIN ZOTERO_ITEM CSL_CITATION {"citationID":"OJXf3r7B","properties":{"formattedCitation":"(Dunn and Curnick, 2019; Gonz\\uc0\\u225{}les-Andr\\uc0\\u233{}s et al., 2016; Hazen et al., 2013; Hu et al., 2018; Lopez et al., 2017b; Song et al., 2008; Zagaglia et al., 2004)","plainCitation":"(Dunn and Curnick, 2019; Gonzáles-Andrés et al., 2016; Hazen et al., 2013; Hu et al., 2018; Lopez et al., 2017b; Song et al., 2008; Zagaglia et al., 2004)","noteIndex":0},"citationItems":[{"id":809,"uris":["http://zotero.org/groups/2526645/items/84HDQXXN"],"uri":["http://zotero.org/groups/2526645/items/84HDQXXN"],"itemData":{"id":809,"type":"article-journal","container-title":"Aquatic Conservation: Marine and Freshwater Ecosystems","DOI":"10.1002/aqc.3204","ISSN":"1052-7613, 1099-0755","issue":"12","journalAbbreviation":"Aquatic Conserv: Mar Freshw Ecosyst","language":"en","page":"2057-2070","source":"DOI.org (Crossref)","title":"Using historical fisheries data to predict tuna distribution within the British Indian Ocean Territory Marine Protected Area, and implications for its management","URL":"https://onlinelibrary.wiley.com/doi/abs/10.1002/aqc.3204","volume":"29","author":[{"family":"Dunn","given":"Nicholas"},{"family":"Curnick","given":"David"}],"accessed":{"date-parts":[["2020",7,8]]},"issued":{"date-parts":[["2019",12]]}}},{"id":801,"uris":["http://zotero.org/groups/2526645/items/IHYPZXJ6"],"uri":["http://zotero.org/groups/2526645/items/IHYPZXJ6"],"itemData":{"id":801,"type":"article-journal","abstract":"Information on the distribution and habitat preferences of ecologically and commercially important species is essential for their management and protection. This is especially important as climate change, pollution, and overfishing change the structure and functioning of pelagic ecosystems. In this study, we used Bayesian hierarchical spatial-temporal models to map the Essential Fish Habitats of the Yellowfin tuna (Thunnus albacares) in the waters around Isla del Coco National Park, Pacific Costa Rica, based on independent underwater observations from 1993 to 2013. We assessed if observed changes in the distribution and abundance of this species are related with habitat characteristics, fishing intensity or more extreme climatic events, including the El Niño Southern Oscillation, and changes on the average sea surface temperature. Yellowfin tuna showed a decreasing abundance trend in the sampled period, whereas higher abundances were found in shallow and warmer waters, with high concentration of chlorophyll-a, and in surrounding seamounts. In addition, El Niño Southern Oscillation events did not seem to affect Yellowfin tuna distribution and abundance. Understanding the habitat preferences of this species, using approaches as the one developed here, may help design integrated programs for more efficient management of vulnerable species.","container-title":"PLoS ONE","DOI":"10.1371/journal.pone.0168212","ISSN":"1932-6203","issue":"12","journalAbbreviation":"PLoS ONE","language":"en","page":"e0168212","source":"DOI.org (Crossref)","title":"Abundance and Distribution Patterns of Thunnus albacares in Isla del Coco National Park through Predictive Habitat Suitability Models","URL":"https://dx.plos.org/10.1371/journal.pone.0168212","volume":"11","author":[{"family":"Gonzáles-Andrés","given":"Cristina"},{"family":"Lopes","given":"Priscila FM"},{"family":"Cortés","given":"Jorge"},{"family":"Sánchez-Lizaso","given":"José Luis"},{"family":"Pennino","given":"Maria Grazia"}],"accessed":{"date-parts":[["2020",7,8]]},"issued":{"date-parts":[["2016",12,14]]}}},{"id":805,"uris":["http://zotero.org/groups/2526645/items/IYDZ6VVP"],"uri":["http://zotero.org/groups/2526645/items/IYDZ6VVP"],"itemData":{"id":805,"type":"article-journal","container-title":"Nature Climate Change","DOI":"10.1038/nclimate1686","ISSN":"1758-678X, 1758-6798","issue":"3","journalAbbreviation":"Nature Clim Change","language":"en","page":"234-238","source":"DOI.org (Crossref)","title":"Predicted habitat shifts of Pacific top predators in a changing climate","URL":"http://www.nature.com/articles/nclimate1686","volume":"3","author":[{"family":"Hazen","given":"Elliott L."},{"family":"Jorgensen","given":"Salvador"},{"family":"Rykaczewski","given":"Ryan R."},{"family":"Bograd","given":"Steven J."},{"family":"Foley","given":"David G."},{"family":"Jonsen","given":"Ian D."},{"family":"Shaffer","given":"Scott A."},{"family":"Dunne","given":"John P."},{"family":"Costa","given":"Daniel P."},{"family":"Crowder","given":"Larry B."},{"family":"Block","given":"Barbara A."}],"accessed":{"date-parts":[["2020",7,8]]},"issued":{"date-parts":[["2013",3]]}}},{"id":8,"uris":["http://zotero.org/groups/2526645/items/ZQ6WX8NI"],"uri":["http://zotero.org/groups/2526645/items/ZQ6WX8NI"],"itemData":{"id":8,"type":"article-journal","abstract":"We have extracted information on the habitats of bigeye (Thunnus obesus), skipjack (Katsuwonus pelamis) and yellowfin (Thunnus albacares) in the Eastern Tropical Pacific Ocean by matching the spatial-temporal distribution of catch and effort of purse seine and longline fleets collected by the Inter-American Tropical Tuna Commission with oceanographic conditions and subjecting the matched data to Quotient Analysis and General Additive Models (GAMs). These analyses yielded the following results. The habitats defined by the GAM analysis of young fish differ significantly between two periods, one before and one after the introduction of fish aggregation devices (FADs). This was not true for the older fish caught by longline. We speculate that these changes were caused by the extensive use of FADs. Younger bigeye and yellowfin caught by the purse seine fleet have a different preference of environmental variables compared to older fish caught by longline. This is to be expected since tuna of different age groups have different sizes, metabolic capabilities and swimming skills. Moreover, as revealed by GAMs, the habitats of young fish differ between species to a much larger degree than those of older fish. Our results indicate the fundamental differences between fishing methods, targeted species, and operating region of the two fisheries. Specifically, young bigeye occupy equatorial waters farther from the coast and where the hypoxic layer is deeper, young skipjack occupy more productive waters associated with equatorial and coastal upwelling, and young yellowfin occupy broad areas where waters are underlain by a shallow hypoxic layer.","container-title":"Fisheries Oceanography","DOI":"10.1111/fog.12263","ISSN":"10546006","issue":"5","journalAbbreviation":"Fish Oceanogr","language":"en","page":"417-434","source":"DOI.org (Crossref)","title":"Habitat analysis of the commercial tuna of the Eastern Tropical Pacific Ocean","URL":"http://doi.wiley.com/10.1111/fog.12263","volume":"27","author":[{"family":"Hu","given":"Chen"},{"family":"Harrison","given":"Daniel P."},{"family":"Hinton","given":"Michael G."},{"family":"Siegrist","given":"Zachary C."},{"family":"Kiefer","given":"Dale A."}],"accessed":{"date-parts":[["2020",7,8]]},"issued":{"date-parts":[["2018",9]]}}},{"id":814,"uris":["http://zotero.org/groups/2526645/items/P8K2HSHW"],"uri":["http://zotero.org/groups/2526645/items/P8K2HSHW"],"itemData":{"id":814,"type":"article-journal","abstract":"Understanding the relationship between environmental variables and pelagic species concentrations and dynamics is helpful to improve ﬁshery management, especially in a changing environment. Drifting ﬁsh aggregating device (DFAD)-associated tuna and non-tuna biomass data from the ﬁshers’ echo-sounder buoys operating in the Atlantic Ocean have been modelled as functions of oceanographic (Sea Surface Temperature, Chlorophyll-a, Salinity, Sea Level Anomaly, Thermocline depth and gradient, Geostrophic current, Total Current, Depth) and DFAD variables (DFAD speed, bearing and soak time) using Generalized Additive Mixed Models (GAMMs). Biological interaction (presence of non-tuna species at DFADs) was also included in the tuna model, and found to be signiﬁcant at this time scale. All variables were included in the analyses but only some of them were highly signiﬁcant, and variable signiﬁcance diﬀered among ﬁsh groups. In general, most of the ﬁsh biomass distribution was explained by the ocean productivity and DFAD-variables. Indeed, this study revealed diﬀerent environmental preferences for tunas and non-tuna species and suggested the existence of active habitat selection. This improved assessment of environmental and DFAD eﬀects on tuna and non-tuna catchability in the purse seine tuna ﬁshery will contribute to transfer of better scientiﬁc advice to regional tuna commissions for the management and conservation of exploited resources.","container-title":"Deep Sea Research Part II: Topical Studies in Oceanography","DOI":"10.1016/j.dsr2.2017.02.007","ISSN":"09670645","journalAbbreviation":"Deep Sea Research Part II: Topical Studies in Oceanography","language":"en","page":"127-138","source":"DOI.org (Crossref)","title":"Environmental preferences of tuna and non-tuna species associated with drifting fish aggregating devices (DFADs) in the Atlantic Ocean, ascertained through fishers’ echo-sounder buoys","URL":"https://linkinghub.elsevier.com/retrieve/pii/S0967064517300401","volume":"140","author":[{"family":"Lopez","given":"Jon"},{"family":"Moreno","given":"Gala"},{"family":"Lennert-Cody","given":"Cleridy"},{"family":"Maunder","given":"Mark"},{"family":"Sancristobal","given":"Igor"},{"family":"Caballero","given":"Ainhoa"},{"family":"Dagorn","given":"Laurent"}],"accessed":{"date-parts":[["2020",7,8]]},"issued":{"date-parts":[["2017",6]]}}},{"id":634,"uris":["http://zotero.org/groups/2526645/items/SYA7BVZK"],"uri":["http://zotero.org/groups/2526645/items/SYA7BVZK"],"itemData":{"id":634,"type":"article-journal","abstract":"A survey of yellowﬁn tuna, Thunnus albacares, ﬁshing ground was carried out on board of the Chinese longliners from September 15 to December 12, 2005 in the tropical high seas of the Indian Ocean. The depth at which each yellowﬁn tuna was hooked was estimated using a stepwise regression analysis of theoretical hook depth and observed average hook depth measured using a temperature depth recorder. Water temperature, salinity, chlorophyll a, dissolved oxygen and thermocline, which are important variables inﬂuencing yellowﬁn tuna habitats, were measured in the survey. Catch rates of yellowﬁn tuna were then analyzed with respect to depth, temperature, salinity, chlorophyll a, dissolved oxygen and thermocline. We suggest that the optimum ranges of swimming depth, water temperature, chlorophyll a and dissolved oxygen concentration for yellowﬁn tuna are 100.0–179.9 m, 15.0–17.9°C, 0.090–0.099 lg L)1, 2.50–2.99 mg L)1, respectively; that salinity has less inﬂuence on the vertical distribution of adult yellowﬁn tuna; and that yellowﬁn tuna are mainly distributed within the thermocline in the high seas of the Indian Ocean. Our results match the yellowﬁn tuna’s vulnerability to deep longline ﬁshing gear well.","container-title":"Fisheries Oceanography","DOI":"10.1111/j.1365-2419.2008.00476.x","ISSN":"10546006, 13652419","issue":"4","language":"en","page":"239-253","source":"DOI.org (Crossref)","title":"Environmental preferences of longlining for yellowfin tuna ( &lt;i&gt;Thunnus albacares&lt;/i&gt; ) in the tropical high seas of the Indian Ocean","URL":"http://doi.wiley.com/10.1111/j.1365-2419.2008.00476.x","volume":"17","author":[{"family":"Song","given":"Li Ming"},{"family":"Zhang","given":"Yu"},{"family":"Xu","given":"Liu Xiong"},{"family":"Jiang","given":"Wen Xin"},{"family":"Wang","given":"Jia Qiao"}],"accessed":{"date-parts":[["2020",9,28]]},"issued":{"date-parts":[["2008",7]]}}},{"id":810,"uris":["http://zotero.org/groups/2526645/items/5EJZBXSS"],"uri":["http://zotero.org/groups/2526645/items/5EJZBXSS"],"itemData":{"id":810,"type":"article-journal","abstract":"This study investigates the relationship between yellowfin tuna (Thunnus albacares) caught in the tropical Atlantic between 158S and 158N and 108W and 558W by the northeast Brazilian longline fleet, and environmental variables obtained from remote sensors such as sea surface temperature (AVHRR/NOAA), chlorophyll-a concentration (SeaWiFS/SeaStar), sea surface height anomaly (TOPEX/Poseidon), and wind velocity (Scatterometer/ERS-1 and -2). The observed relationships between longline catch data, expressed as catch per unit effort (CPUE), and the satellite data were analysed using the statistical method of generalized additive models (GAMs). CPUE was calculated as the number of fish caught by 100 hooks in 18 latitude by 18 longitude square grid and integrated into a month of fishing activity for the period of 1995–2000. Results obtained showed evidences of non-linear relationships between catch yields and environmental data. The largest CPUE of yellowfin tuna in the region seems to be strongly associated with the Intertropical Convergence Zone (ITCZ) position and its temporal variability. In the model, this was confirmed by the highest correlation of CPUE with the meridional wind component. This result also indicates 58S as the southern limit for a larger concentration of this species during the most productive fishing period between March and May. In decreasing order of importance, sea surface temperature, chlorophyll-a concentration and sea surface height anomaly, albeit statistically significant, seemed to be of secondary importance in controlling this species abundance in the region.","container-title":"Remote Sensing of Environment","DOI":"10.1016/j.rse.2004.07.015","ISSN":"00344257","issue":"1-2","journalAbbreviation":"Remote Sensing of Environment","language":"en","page":"267-281","source":"DOI.org (Crossref)","title":"Remote sensing data and longline catches of yellowfin tuna (Thunnus albacares) in the equatorial Atlantic","URL":"https://linkinghub.elsevier.com/retrieve/pii/S0034425704002354","volume":"93","author":[{"family":"Zagaglia","given":"Cláudia R."},{"family":"Lorenzzetti","given":"João A."},{"family":"Stech","given":"José L."}],"accessed":{"date-parts":[["2020",7,8]]},"issued":{"date-parts":[["2004",10]]}}}],"schema":"https://github.com/citation-style-language/schema/raw/master/csl-citation.json"} </w:instrText>
      </w:r>
      <w:r>
        <w:fldChar w:fldCharType="separate"/>
      </w:r>
      <w:r w:rsidRPr="00C44DEB">
        <w:rPr>
          <w:rFonts w:ascii="Calibri" w:hAnsi="Calibri" w:cs="Calibri"/>
          <w:szCs w:val="24"/>
        </w:rPr>
        <w:t>(Dunn and Curnick, 2019; Gonzáles-Andrés et al., 2016; Hazen et al., 2013; Hu et al., 2018; Lopez et al., 2017b; Song et al., 2008; Zagaglia et al., 2004)</w:t>
      </w:r>
      <w:r>
        <w:fldChar w:fldCharType="end"/>
      </w:r>
      <w:r w:rsidRPr="00061A35">
        <w:t>.</w:t>
      </w:r>
      <w:r>
        <w:t xml:space="preserve"> L</w:t>
      </w:r>
      <w:r w:rsidRPr="00AD58E5">
        <w:t>ocal thermoclines and oxyclines</w:t>
      </w:r>
      <w:r>
        <w:t xml:space="preserve"> constrain habitat among </w:t>
      </w:r>
      <w:r w:rsidRPr="00AD58E5">
        <w:t xml:space="preserve">size classes </w:t>
      </w:r>
      <w:r>
        <w:fldChar w:fldCharType="begin"/>
      </w:r>
      <w:r>
        <w:instrText xml:space="preserve"> ADDIN ZOTERO_ITEM CSL_CITATION {"citationID":"UUEk6Jqz","properties":{"formattedCitation":"(Gonz\\uc0\\u225{}les-Andr\\uc0\\u233{}s et al., 2016; Nimit et al., 2020)","plainCitation":"(Gonzáles-Andrés et al., 2016; Nimit et al., 2020)","noteIndex":0},"citationItems":[{"id":801,"uris":["http://zotero.org/groups/2526645/items/IHYPZXJ6"],"uri":["http://zotero.org/groups/2526645/items/IHYPZXJ6"],"itemData":{"id":801,"type":"article-journal","abstract":"Information on the distribution and habitat preferences of ecologically and commercially important species is essential for their management and protection. This is especially important as climate change, pollution, and overfishing change the structure and functioning of pelagic ecosystems. In this study, we used Bayesian hierarchical spatial-temporal models to map the Essential Fish Habitats of the Yellowfin tuna (Thunnus albacares) in the waters around Isla del Coco National Park, Pacific Costa Rica, based on independent underwater observations from 1993 to 2013. We assessed if observed changes in the distribution and abundance of this species are related with habitat characteristics, fishing intensity or more extreme climatic events, including the El Niño Southern Oscillation, and changes on the average sea surface temperature. Yellowfin tuna showed a decreasing abundance trend in the sampled period, whereas higher abundances were found in shallow and warmer waters, with high concentration of chlorophyll-a, and in surrounding seamounts. In addition, El Niño Southern Oscillation events did not seem to affect Yellowfin tuna distribution and abundance. Understanding the habitat preferences of this species, using approaches as the one developed here, may help design integrated programs for more efficient management of vulnerable species.","container-title":"PLoS ONE","DOI":"10.1371/journal.pone.0168212","ISSN":"1932-6203","issue":"12","journalAbbreviation":"PLoS ONE","language":"en","page":"e0168212","source":"DOI.org (Crossref)","title":"Abundance and Distribution Patterns of Thunnus albacares in Isla del Coco National Park through Predictive Habitat Suitability Models","URL":"https://dx.plos.org/10.1371/journal.pone.0168212","volume":"11","author":[{"family":"Gonzáles-Andrés","given":"Cristina"},{"family":"Lopes","given":"Priscila FM"},{"family":"Cortés","given":"Jorge"},{"family":"Sánchez-Lizaso","given":"José Luis"},{"family":"Pennino","given":"Maria Grazia"}],"accessed":{"date-parts":[["2020",7,8]]},"issued":{"date-parts":[["2016",12,14]]}}},{"id":1,"uris":["http://zotero.org/groups/2526645/items/86QDZNM7"],"uri":["http://zotero.org/groups/2526645/items/86QDZNM7"],"itemData":{"id":1,"type":"article-journal","abstract":"Yellowﬁn tuna (Thunnus albacares, Bonnaterre, 1788; YFT) face extensive exploitation pressure worldwide owing to the attractive economics of these ﬁsheries. A better understanding of how oceanography inﬂuences the distribution of YFT (or highly migratory species more generally) will improve the ability for ﬁsheries management policies to achieve conservation (e.g., maintain a stocks reproductive capacity), economic (e.g., maximize gross domestic product), and social (e.g., optimize successful ﬁshing opportunities) objectives. Such ecosystembased linkages, when combined with real-time remote sensing data, provide the predictive framework for enhancing favourable ﬁshing opportunities and limiting excessive harvest. We examined factors inﬂuencing YFT distribution and behaviour using pop-up satellite archival tags and remotely sensed oceanographic data from two regions in the northern Indian Ocean. Tagged individuals did not exhibit signiﬁcant deep diving or diurnal behaviour, and preferred ambient temperatures of 26–30°C and 25–29°C in the Arabian Sea (AS) and the Bay of Bengal (BoB), respectively. In general, tagged YFT were found to be in waters with sea surface temperatures of 26–29°C, 60% of the time and within a sea surface height-anomaly of ±6 cm 70% of the time. YFT avoided moving below the relatively shallow oxycline depth, which is indicative of the stratiﬁed waters of the AS and the BoB. Low dissolved oxygen levels are likely a limiting factor for tuna movement given their high oxygen demand. The northern Indian Ocean provides an opportunity to study climate impacts on ﬁsh distribution and movement, and our ﬁndings provide a basis for understanding how habitat and migratory patterns may be altered under climate change.","container-title":"International Journal of Remote Sensing","DOI":"10.1080/01431161.2019.1707903","ISSN":"0143-1161, 1366-5901","issue":"15","journalAbbreviation":"International Journal of Remote Sensing","language":"en","page":"5785-5805","source":"DOI.org (Crossref)","title":"Oceanographic preferences of yellowfin tuna ( &lt;i&gt;Thunnus albacares&lt;/i&gt; ) in warm stratified oceans: A remote sensing approach","title-short":"Oceanographic preferences of yellowfin tuna ( &lt;i&gt;Thunnus albacares&lt;/i&gt; ) in warm stratified oceans","URL":"https://www.tandfonline.com/doi/full/10.1080/01431161.2019.1707903","volume":"41","author":[{"family":"Nimit","given":"Kumar"},{"family":"Masuluri","given":"Nagaraja Kumar"},{"family":"Berger","given":"Aaron M."},{"family":"Bright","given":"Rose P."},{"family":"Prakash","given":"Satya"},{"family":"Udayabhaskar","given":"TVS"},{"family":"Kumar","given":"T Srinivasa"},{"family":"Rohit","given":"Prathibha"},{"family":"Tiburtius","given":"A"},{"family":"Ghosh","given":"Shubhadeep"},{"family":"Varghese","given":"Sijo P."}],"accessed":{"date-parts":[["2020",7,8]]},"issued":{"date-parts":[["2020",8,2]]}}}],"schema":"https://github.com/citation-style-language/schema/raw/master/csl-citation.json"} </w:instrText>
      </w:r>
      <w:r>
        <w:fldChar w:fldCharType="separate"/>
      </w:r>
      <w:r w:rsidRPr="004C1FF8">
        <w:rPr>
          <w:rFonts w:ascii="Calibri" w:hAnsi="Calibri" w:cs="Calibri"/>
          <w:szCs w:val="24"/>
        </w:rPr>
        <w:t>(Gonzáles-Andrés et al., 2016; Nimit et al., 2020)</w:t>
      </w:r>
      <w:r>
        <w:fldChar w:fldCharType="end"/>
      </w:r>
      <w:r>
        <w:t xml:space="preserve"> such that maximum depths are limited by </w:t>
      </w:r>
      <w:r w:rsidRPr="00627BD8">
        <w:t>heat loss rates</w:t>
      </w:r>
      <w:r>
        <w:t>; y</w:t>
      </w:r>
      <w:r w:rsidRPr="00061A35">
        <w:t xml:space="preserve">ellowfin tuna adults (&gt; 3 years old) </w:t>
      </w:r>
      <w:r>
        <w:t xml:space="preserve">occur </w:t>
      </w:r>
      <w:r w:rsidRPr="00061A35">
        <w:t>and spen</w:t>
      </w:r>
      <w:r>
        <w:t>d</w:t>
      </w:r>
      <w:r w:rsidRPr="00061A35">
        <w:t xml:space="preserve"> more time at deeper depths than younger individuals </w:t>
      </w:r>
      <w:r>
        <w:fldChar w:fldCharType="begin"/>
      </w:r>
      <w:r>
        <w:instrText xml:space="preserve"> ADDIN ZOTERO_ITEM CSL_CITATION {"citationID":"fQTvnhvf","properties":{"formattedCitation":"(Aldana-Flores et al., 2018; Schaefer et al., 2011)","plainCitation":"(Aldana-Flores et al., 2018; Schaefer et al., 2011)","noteIndex":0},"citationItems":[{"id":7,"uris":["http://zotero.org/groups/2526645/items/UYNLTTAP"],"uri":["http://zotero.org/groups/2526645/items/UYNLTTAP"],"itemData":{"id":7,"type":"article-journal","container-title":"Ciencias Marinas","DOI":"10.7773/cm.v44i4.2898","ISSN":"01853880, 23959053","issue":"4","journalAbbreviation":"Cienc. Mar","language":"en","page":"221-234","source":"DOI.org (Crossref)","title":"Vertical habitat utilization by tagged yellowfin tuna (Thunnus albacares) released in the Revillagigedo Archipelago Biosphere Reserve, Mexico","URL":"http://www.cienciasmarinas.com.mx/index.php/cmarinas/article/view/2898/420420458","volume":"44","author":[{"family":"Aldana-Flores","given":"Gabriel"},{"family":"Dreyfus-León","given":"Michel"},{"family":"Schaefer","given":"Kurt M."},{"family":"Madrid-Vera","given":"Juan"},{"family":"Fuller","given":"Daniel W."},{"family":"Castillo-Vargamachuca","given":"Sergio C"}],"accessed":{"date-parts":[["2020",7,8]]},"issued":{"date-parts":[["2018",12,21]]}}},{"id":20,"uris":["http://zotero.org/groups/2526645/items/S8WGKZLC"],"uri":["http://zotero.org/groups/2526645/items/S8WGKZLC"],"itemData":{"id":20,"type":"article-journal","abstract":"The movements, behavior, and habitat utilization of yellowﬁn tuna, Thunnus albacares, in the eastern Paciﬁc Ocean off Baja California, Mexico, are described from analyses of 31,357 days of day-log and 28,835 days of time-series data, downloaded from 126 archival tags recovered from yellowﬁn (57–162 cm in length and 1.2–5.2 years of age) at liberty from 90 to 1161 d (x¯ = 273.2 d), collected during 2002–2010. An unscented Kalman ﬁlter model with sea-surface temperature measurements integrated (UKFsst) was used to process the archival tag data sets in order to obtain improved estimates of geographic positions and most probable tracks (MPTs) and parameters. The median parameter estimates from the UKFsst model for errors in longitude ( x) and latitude ( y) were 0.32◦ and 1.36◦, respectively, for directed movements (u and v) were 0.27 and 0.77 nm/d, respectively, and for dispersive movement (D) was 144.3 nm2/d. The MPTs for 120 (95%) of the yellowﬁn remained within 1358 km of their release locations, indicating restricted horizontal utilization distributions, and ﬁdelity to this area of high biological productivity. There are observed differences in the movement patterns and parameters for ﬁsh released in different areas. Analyses of daily timed depth and temperature records resulted in the classiﬁcation of the data into four distinct behaviors. When exhibiting type-1 diving behavior (82.9% of all days at liberty) the ﬁsh remained at depths of less than 50 m at night and did not dive to depths greater than about 100 m during the day. Type-2 diving behavior (17.1% of all days at liberty) was characterized by 10 or more dives in excess of 150 m during the day. Spatial and temporal patterns are evident in the distributions of type-1 and type-2 diving behaviors. Surface-oriented behavior, deﬁned as the time ﬁsh remained at depths less than 10 m for more than 10 min, was also evaluated. The mean number and duration of daytime surface-oriented events per day, for all ﬁsh, were 7.6 and 24.2 min, respectively. There are signiﬁcant differences among ages in the percentages of days classiﬁed as type-1 and type-2 behaviors, durations of those events, and in the numbers and durations of surface-oriented events. Yellowﬁn tuna exhibited occasional deep-diving behavior, and some dives were to depths exceeding 1000 m, where ambient temperatures were less than 5 ◦C. There are signiﬁcant differences among ages in the nighttime and daytime average depths. The differences are the result of the ﬁsh of ages greater than 3 years showing greater daytime average depths and lesser nighttime average depths.","container-title":"Fisheries Research","DOI":"10.1016/j.fishres.2011.08.006","ISSN":"01657836","issue":"1-2","journalAbbreviation":"Fisheries Research","language":"en","page":"22-37","source":"DOI.org (Crossref)","title":"Movements, behavior, and habitat utilization of yellowfin tuna (Thunnus albacares) in the Pacific Ocean off Baja California, Mexico, determined from archival tag data analyses, including unscented Kalman filtering","URL":"https://linkinghub.elsevier.com/retrieve/pii/S016578361100275X","volume":"112","author":[{"family":"Schaefer","given":"Kurt M."},{"family":"Fuller","given":"Daniel W."},{"family":"Block","given":"Barbara A."}],"accessed":{"date-parts":[["2020",7,8]]},"issued":{"date-parts":[["2011",12]]}}}],"schema":"https://github.com/citation-style-language/schema/raw/master/csl-citation.json"} </w:instrText>
      </w:r>
      <w:r>
        <w:fldChar w:fldCharType="separate"/>
      </w:r>
      <w:r w:rsidRPr="00601F2E">
        <w:rPr>
          <w:rFonts w:ascii="Calibri" w:hAnsi="Calibri" w:cs="Calibri"/>
        </w:rPr>
        <w:t>(Aldana-Flores et al., 2018; Schaefer et al., 2011)</w:t>
      </w:r>
      <w:r>
        <w:fldChar w:fldCharType="end"/>
      </w:r>
      <w:r>
        <w:t>.</w:t>
      </w:r>
      <w:r w:rsidRPr="003177D8">
        <w:t xml:space="preserve"> </w:t>
      </w:r>
      <w:r>
        <w:t xml:space="preserve">Physiological regulation is also evident in tunas’ seasonal movements: </w:t>
      </w:r>
      <w:r w:rsidR="007A1D92">
        <w:t xml:space="preserve">in the Pacific Ocean, </w:t>
      </w:r>
      <w:r>
        <w:t xml:space="preserve">they </w:t>
      </w:r>
      <w:r w:rsidRPr="003A0836">
        <w:t xml:space="preserve">approach the surface more during summer and follow seasonal shifts of the 18°C isotherm </w:t>
      </w:r>
      <w:r>
        <w:fldChar w:fldCharType="begin"/>
      </w:r>
      <w:r>
        <w:instrText xml:space="preserve"> ADDIN ZOTERO_ITEM CSL_CITATION {"citationID":"PBn3SXEh","properties":{"formattedCitation":"(Schaefer et al., 2011)","plainCitation":"(Schaefer et al., 2011)","noteIndex":0},"citationItems":[{"id":20,"uris":["http://zotero.org/groups/2526645/items/S8WGKZLC"],"uri":["http://zotero.org/groups/2526645/items/S8WGKZLC"],"itemData":{"id":20,"type":"article-journal","abstract":"The movements, behavior, and habitat utilization of yellowﬁn tuna, Thunnus albacares, in the eastern Paciﬁc Ocean off Baja California, Mexico, are described from analyses of 31,357 days of day-log and 28,835 days of time-series data, downloaded from 126 archival tags recovered from yellowﬁn (57–162 cm in length and 1.2–5.2 years of age) at liberty from 90 to 1161 d (x¯ = 273.2 d), collected during 2002–2010. An unscented Kalman ﬁlter model with sea-surface temperature measurements integrated (UKFsst) was used to process the archival tag data sets in order to obtain improved estimates of geographic positions and most probable tracks (MPTs) and parameters. The median parameter estimates from the UKFsst model for errors in longitude ( x) and latitude ( y) were 0.32◦ and 1.36◦, respectively, for directed movements (u and v) were 0.27 and 0.77 nm/d, respectively, and for dispersive movement (D) was 144.3 nm2/d. The MPTs for 120 (95%) of the yellowﬁn remained within 1358 km of their release locations, indicating restricted horizontal utilization distributions, and ﬁdelity to this area of high biological productivity. There are observed differences in the movement patterns and parameters for ﬁsh released in different areas. Analyses of daily timed depth and temperature records resulted in the classiﬁcation of the data into four distinct behaviors. When exhibiting type-1 diving behavior (82.9% of all days at liberty) the ﬁsh remained at depths of less than 50 m at night and did not dive to depths greater than about 100 m during the day. Type-2 diving behavior (17.1% of all days at liberty) was characterized by 10 or more dives in excess of 150 m during the day. Spatial and temporal patterns are evident in the distributions of type-1 and type-2 diving behaviors. Surface-oriented behavior, deﬁned as the time ﬁsh remained at depths less than 10 m for more than 10 min, was also evaluated. The mean number and duration of daytime surface-oriented events per day, for all ﬁsh, were 7.6 and 24.2 min, respectively. There are signiﬁcant differences among ages in the percentages of days classiﬁed as type-1 and type-2 behaviors, durations of those events, and in the numbers and durations of surface-oriented events. Yellowﬁn tuna exhibited occasional deep-diving behavior, and some dives were to depths exceeding 1000 m, where ambient temperatures were less than 5 ◦C. There are signiﬁcant differences among ages in the nighttime and daytime average depths. The differences are the result of the ﬁsh of ages greater than 3 years showing greater daytime average depths and lesser nighttime average depths.","container-title":"Fisheries Research","DOI":"10.1016/j.fishres.2011.08.006","ISSN":"01657836","issue":"1-2","journalAbbreviation":"Fisheries Research","language":"en","page":"22-37","source":"DOI.org (Crossref)","title":"Movements, behavior, and habitat utilization of yellowfin tuna (Thunnus albacares) in the Pacific Ocean off Baja California, Mexico, determined from archival tag data analyses, including unscented Kalman filtering","URL":"https://linkinghub.elsevier.com/retrieve/pii/S016578361100275X","volume":"112","author":[{"family":"Schaefer","given":"Kurt M."},{"family":"Fuller","given":"Daniel W."},{"family":"Block","given":"Barbara A."}],"accessed":{"date-parts":[["2020",7,8]]},"issued":{"date-parts":[["2011",12]]}}}],"schema":"https://github.com/citation-style-language/schema/raw/master/csl-citation.json"} </w:instrText>
      </w:r>
      <w:r>
        <w:fldChar w:fldCharType="separate"/>
      </w:r>
      <w:r w:rsidRPr="00601F2E">
        <w:rPr>
          <w:rFonts w:ascii="Calibri" w:hAnsi="Calibri" w:cs="Calibri"/>
        </w:rPr>
        <w:t>(Schaefer et al., 2011)</w:t>
      </w:r>
      <w:r>
        <w:fldChar w:fldCharType="end"/>
      </w:r>
      <w:r w:rsidRPr="003A0836">
        <w:t xml:space="preserve">, and dive depths </w:t>
      </w:r>
      <w:r>
        <w:t>a</w:t>
      </w:r>
      <w:r w:rsidRPr="003A0836">
        <w:t xml:space="preserve">re related to seasonal shifts in mixed layer depth </w:t>
      </w:r>
      <w:r>
        <w:fldChar w:fldCharType="begin"/>
      </w:r>
      <w:r>
        <w:instrText xml:space="preserve"> ADDIN ZOTERO_ITEM CSL_CITATION {"citationID":"23J59vJq","properties":{"formattedCitation":"(Schaefer et al., 2007)","plainCitation":"(Schaefer et al., 2007)","noteIndex":0},"citationItems":[{"id":21,"uris":["http://zotero.org/groups/2526645/items/5SXJTFWB"],"uri":["http://zotero.org/groups/2526645/items/5SXJTFWB"],"itemData":{"id":21,"type":"article-journal","container-title":"Marine Biology","DOI":"10.1007/s00227-007-0689-x","ISSN":"0025-3162, 1432-1793","issue":"3","journalAbbreviation":"Mar Biol","language":"en","page":"503-525","source":"DOI.org (Crossref)","title":"Movements, behavior, and habitat utilization of yellowfin tuna (Thunnus albacares) in the northeastern Pacific Ocean, ascertained through archival tag data","URL":"http://link.springer.com/10.1007/s00227-007-0689-x","volume":"152","author":[{"family":"Schaefer","given":"Kurt M."},{"family":"Fuller","given":"Daniel W."},{"family":"Block","given":"Barbara A."}],"accessed":{"date-parts":[["2020",7,8]]},"issued":{"date-parts":[["2007",9]]}}}],"schema":"https://github.com/citation-style-language/schema/raw/master/csl-citation.json"} </w:instrText>
      </w:r>
      <w:r>
        <w:fldChar w:fldCharType="separate"/>
      </w:r>
      <w:r w:rsidRPr="00B82C1C">
        <w:rPr>
          <w:rFonts w:ascii="Calibri" w:hAnsi="Calibri" w:cs="Calibri"/>
        </w:rPr>
        <w:t>(Schaefer et al., 2007)</w:t>
      </w:r>
      <w:r>
        <w:fldChar w:fldCharType="end"/>
      </w:r>
      <w:r w:rsidRPr="003A0836">
        <w:t>.</w:t>
      </w:r>
      <w:r>
        <w:t xml:space="preserve"> Y</w:t>
      </w:r>
      <w:r w:rsidRPr="00061A35">
        <w:t>ellowfin tuna</w:t>
      </w:r>
      <w:r>
        <w:t xml:space="preserve"> presence is negatively correlated with </w:t>
      </w:r>
      <w:r w:rsidRPr="00061A35">
        <w:t xml:space="preserve">water temperature at 50 m </w:t>
      </w:r>
      <w:r>
        <w:fldChar w:fldCharType="begin"/>
      </w:r>
      <w:r>
        <w:instrText xml:space="preserve"> ADDIN ZOTERO_ITEM CSL_CITATION {"citationID":"QXJ4LBbA","properties":{"formattedCitation":"(Dunn and Curnick, 2019; but see Jorgensen et al., 2016)","plainCitation":"(Dunn and Curnick, 2019; but see Jorgensen et al., 2016)","noteIndex":0},"citationItems":[{"id":809,"uris":["http://zotero.org/groups/2526645/items/84HDQXXN"],"uri":["http://zotero.org/groups/2526645/items/84HDQXXN"],"itemData":{"id":809,"type":"article-journal","container-title":"Aquatic Conservation: Marine and Freshwater Ecosystems","DOI":"10.1002/aqc.3204","ISSN":"1052-7613, 1099-0755","issue":"12","journalAbbreviation":"Aquatic Conserv: Mar Freshw Ecosyst","language":"en","page":"2057-2070","source":"DOI.org (Crossref)","title":"Using historical fisheries data to predict tuna distribution within the British Indian Ocean Territory Marine Protected Area, and implications for its management","URL":"https://onlinelibrary.wiley.com/doi/abs/10.1002/aqc.3204","volume":"29","author":[{"family":"Dunn","given":"Nicholas"},{"family":"Curnick","given":"David"}],"accessed":{"date-parts":[["2020",7,8]]},"issued":{"date-parts":[["2019",12]]}}},{"id":808,"uris":["http://zotero.org/groups/2526645/items/HL9CHDBZ"],"uri":["http://zotero.org/groups/2526645/items/HL9CHDBZ"],"itemData":{"id":808,"type":"article-journal","abstract":"Seamounts have generally been identiﬁed as locations that can promote elevated productivity, biomass and predator biodiversity. These properties attract seamountassociated ﬁsheries where elevated harvests can be obtained relative to surrounding areas. There exists large variation in the geological and oceanographic environment among the thousands of locations that fall within the broad deﬁnition of seamount. Global seamount surveys have revealed that not all seamounts are hotspots of biodiversity, and there remains a strong need to understand the mechanisms that underlie variation in species richness observed. We examined the process of ﬁsh species assembly at El Bajo Espiritu Santo (EBES) seamount in the Gulf of California over a ﬁve-year study period. To effectively quantify the relative abundance of fastmoving and schooling ﬁshes in a ‘blue water’ habitat, we developed a simpliﬁed underwater visual census (UVC) methodology and analysis framework suitable for this setting and applicable to future studies in similar environments. We found correlations between seasonally changing community structure and variability in oceanographic conditions. Individual species responses to thermal habitat at EBES revealed three distinct assemblages, a ‘fall assemblage’ tracking warmer overall temperature, a ‘spring assemblage’ correlated with cooler temperature, and a ‘yearround assemblage’ with no signiﬁcant response to temperature. Species richness was greatest in spring, when cool and warm water masses stratiﬁed the water column and a greater number of species from all three assemblages co-occurred. We discuss our ﬁndings in the context of potential mechanisms that could account for predator biodiversity at shallow seamounts.","container-title":"PeerJ","DOI":"10.7717/peerj.2357","ISSN":"2167-8359","language":"en","page":"e2357","source":"DOI.org (Crossref)","title":"Seasonal changes in fish assemblage structure at a shallow seamount in the Gulf of California","URL":"https://peerj.com/articles/2357","volume":"4","author":[{"family":"Jorgensen","given":"Salvador J."},{"family":"Klimley","given":"A. Peter"},{"family":"Muhlia-Melo","given":"Arturo"},{"family":"Morgan","given":"Steven G."}],"accessed":{"date-parts":[["2020",7,8]]},"issued":{"date-parts":[["2016",9,6]]}},"prefix":"but see "}],"schema":"https://github.com/citation-style-language/schema/raw/master/csl-citation.json"} </w:instrText>
      </w:r>
      <w:r>
        <w:fldChar w:fldCharType="separate"/>
      </w:r>
      <w:r w:rsidRPr="00B82C1C">
        <w:rPr>
          <w:rFonts w:ascii="Calibri" w:hAnsi="Calibri" w:cs="Calibri"/>
        </w:rPr>
        <w:t>(Dunn and Curnick, 2019; but see Jorgensen et al., 2016)</w:t>
      </w:r>
      <w:r>
        <w:fldChar w:fldCharType="end"/>
      </w:r>
      <w:r w:rsidRPr="00061A35">
        <w:t xml:space="preserve"> </w:t>
      </w:r>
      <w:r>
        <w:t xml:space="preserve">and with </w:t>
      </w:r>
      <w:r w:rsidRPr="00061A35">
        <w:t>thermocline gradient</w:t>
      </w:r>
      <w:r>
        <w:t>s</w:t>
      </w:r>
      <w:r w:rsidRPr="00061A35">
        <w:t xml:space="preserve"> </w:t>
      </w:r>
      <w:r>
        <w:fldChar w:fldCharType="begin"/>
      </w:r>
      <w:r w:rsidR="00CC251D">
        <w:instrText xml:space="preserve"> ADDIN ZOTERO_ITEM CSL_CITATION {"citationID":"PtLMsDc4","properties":{"formattedCitation":"(Lopez et al., 2017b)","plainCitation":"(Lopez et al., 2017b)","noteIndex":0},"citationItems":[{"id":814,"uris":["http://zotero.org/groups/2526645/items/P8K2HSHW"],"uri":["http://zotero.org/groups/2526645/items/P8K2HSHW"],"itemData":{"id":814,"type":"article-journal","abstract":"Understanding the relationship between environmental variables and pelagic species concentrations and dynamics is helpful to improve ﬁshery management, especially in a changing environment. Drifting ﬁsh aggregating device (DFAD)-associated tuna and non-tuna biomass data from the ﬁshers’ echo-sounder buoys operating in the Atlantic Ocean have been modelled as functions of oceanographic (Sea Surface Temperature, Chlorophyll-a, Salinity, Sea Level Anomaly, Thermocline depth and gradient, Geostrophic current, Total Current, Depth) and DFAD variables (DFAD speed, bearing and soak time) using Generalized Additive Mixed Models (GAMMs). Biological interaction (presence of non-tuna species at DFADs) was also included in the tuna model, and found to be signiﬁcant at this time scale. All variables were included in the analyses but only some of them were highly signiﬁcant, and variable signiﬁcance diﬀered among ﬁsh groups. In general, most of the ﬁsh biomass distribution was explained by the ocean productivity and DFAD-variables. Indeed, this study revealed diﬀerent environmental preferences for tunas and non-tuna species and suggested the existence of active habitat selection. This improved assessment of environmental and DFAD eﬀects on tuna and non-tuna catchability in the purse seine tuna ﬁshery will contribute to transfer of better scientiﬁc advice to regional tuna commissions for the management and conservation of exploited resources.","container-title":"Deep Sea Research Part II: Topical Studies in Oceanography","DOI":"10.1016/j.dsr2.2017.02.007","ISSN":"09670645","journalAbbreviation":"Deep Sea Research Part II: Topical Studies in Oceanography","language":"en","page":"127-138","source":"DOI.org (Crossref)","title":"Environmental preferences of tuna and non-tuna species associated with drifting fish aggregating devices (DFADs) in the Atlantic Ocean, ascertained through fishers’ echo-sounder buoys","URL":"https://linkinghub.elsevier.com/retrieve/pii/S0967064517300401","volume":"140","author":[{"family":"Lopez","given":"Jon"},{"family":"Moreno","given":"Gala"},{"family":"Lennert-Cody","given":"Cleridy"},{"family":"Maunder","given":"Mark"},{"family":"Sancristobal","given":"Igor"},{"family":"Caballero","given":"Ainhoa"},{"family":"Dagorn","given":"Laurent"}],"accessed":{"date-parts":[["2020",7,8]]},"issued":{"date-parts":[["2017",6]]}}}],"schema":"https://github.com/citation-style-language/schema/raw/master/csl-citation.json"} </w:instrText>
      </w:r>
      <w:r>
        <w:fldChar w:fldCharType="separate"/>
      </w:r>
      <w:r w:rsidR="00CC251D" w:rsidRPr="00CC251D">
        <w:rPr>
          <w:rFonts w:ascii="Calibri" w:hAnsi="Calibri" w:cs="Calibri"/>
        </w:rPr>
        <w:t>(Lopez et al., 2017b)</w:t>
      </w:r>
      <w:r>
        <w:fldChar w:fldCharType="end"/>
      </w:r>
      <w:r>
        <w:t>.</w:t>
      </w:r>
    </w:p>
    <w:p w14:paraId="20841C3F" w14:textId="03CE616C" w:rsidR="000A04FC" w:rsidRDefault="000A04FC" w:rsidP="000A04FC">
      <w:pPr>
        <w:spacing w:line="360" w:lineRule="auto"/>
        <w:ind w:firstLine="720"/>
        <w:contextualSpacing/>
      </w:pPr>
      <w:r>
        <w:t>Three habitat features that enhance productivity and prey abundance are especially prominent: water depth and bottom topography; chlorophyll-</w:t>
      </w:r>
      <w:r>
        <w:rPr>
          <w:i/>
          <w:iCs/>
        </w:rPr>
        <w:t>a</w:t>
      </w:r>
      <w:r>
        <w:t xml:space="preserve"> concentrations; and surface currents. Important yellowfin tuna bathymetric habitat includes </w:t>
      </w:r>
      <w:r w:rsidRPr="00AD58E5">
        <w:t>complex bottom topography (e.g.</w:t>
      </w:r>
      <w:r>
        <w:t>,</w:t>
      </w:r>
      <w:r w:rsidRPr="00AD58E5">
        <w:t xml:space="preserve"> rocky ledges</w:t>
      </w:r>
      <w:r>
        <w:t xml:space="preserve">), </w:t>
      </w:r>
      <w:r w:rsidRPr="00AD58E5">
        <w:t xml:space="preserve">shallow </w:t>
      </w:r>
      <w:r w:rsidRPr="00AD58E5">
        <w:lastRenderedPageBreak/>
        <w:t xml:space="preserve">water </w:t>
      </w:r>
      <w:r>
        <w:fldChar w:fldCharType="begin"/>
      </w:r>
      <w:r>
        <w:instrText xml:space="preserve"> ADDIN ZOTERO_ITEM CSL_CITATION {"citationID":"pQxcJGkl","properties":{"formattedCitation":"(e.g. over seamounts, Gonz\\uc0\\u225{}les-Andr\\uc0\\u233{}s et al., 2016)","plainCitation":"(e.g. over seamounts, Gonzáles-Andrés et al., 2016)","noteIndex":0},"citationItems":[{"id":801,"uris":["http://zotero.org/groups/2526645/items/IHYPZXJ6"],"uri":["http://zotero.org/groups/2526645/items/IHYPZXJ6"],"itemData":{"id":801,"type":"article-journal","abstract":"Information on the distribution and habitat preferences of ecologically and commercially important species is essential for their management and protection. This is especially important as climate change, pollution, and overfishing change the structure and functioning of pelagic ecosystems. In this study, we used Bayesian hierarchical spatial-temporal models to map the Essential Fish Habitats of the Yellowfin tuna (Thunnus albacares) in the waters around Isla del Coco National Park, Pacific Costa Rica, based on independent underwater observations from 1993 to 2013. We assessed if observed changes in the distribution and abundance of this species are related with habitat characteristics, fishing intensity or more extreme climatic events, including the El Niño Southern Oscillation, and changes on the average sea surface temperature. Yellowfin tuna showed a decreasing abundance trend in the sampled period, whereas higher abundances were found in shallow and warmer waters, with high concentration of chlorophyll-a, and in surrounding seamounts. In addition, El Niño Southern Oscillation events did not seem to affect Yellowfin tuna distribution and abundance. Understanding the habitat preferences of this species, using approaches as the one developed here, may help design integrated programs for more efficient management of vulnerable species.","container-title":"PLoS ONE","DOI":"10.1371/journal.pone.0168212","ISSN":"1932-6203","issue":"12","journalAbbreviation":"PLoS ONE","language":"en","page":"e0168212","source":"DOI.org (Crossref)","title":"Abundance and Distribution Patterns of Thunnus albacares in Isla del Coco National Park through Predictive Habitat Suitability Models","URL":"https://dx.plos.org/10.1371/journal.pone.0168212","volume":"11","author":[{"family":"Gonzáles-Andrés","given":"Cristina"},{"family":"Lopes","given":"Priscila FM"},{"family":"Cortés","given":"Jorge"},{"family":"Sánchez-Lizaso","given":"José Luis"},{"family":"Pennino","given":"Maria Grazia"}],"accessed":{"date-parts":[["2020",7,8]]},"issued":{"date-parts":[["2016",12,14]]}},"prefix":"e.g. over seamounts,"}],"schema":"https://github.com/citation-style-language/schema/raw/master/csl-citation.json"} </w:instrText>
      </w:r>
      <w:r>
        <w:fldChar w:fldCharType="separate"/>
      </w:r>
      <w:r w:rsidRPr="00FE25B3">
        <w:rPr>
          <w:rFonts w:ascii="Calibri" w:hAnsi="Calibri" w:cs="Calibri"/>
          <w:szCs w:val="24"/>
        </w:rPr>
        <w:t>(e.g. over seamounts, Gonzáles-Andrés et al., 2016)</w:t>
      </w:r>
      <w:r>
        <w:fldChar w:fldCharType="end"/>
      </w:r>
      <w:r>
        <w:t xml:space="preserve">, deep water </w:t>
      </w:r>
      <w:r>
        <w:fldChar w:fldCharType="begin"/>
      </w:r>
      <w:r>
        <w:instrText xml:space="preserve"> ADDIN ZOTERO_ITEM CSL_CITATION {"citationID":"BORDoJoY","properties":{"formattedCitation":"(Lopez et al., 2017a)","plainCitation":"(Lopez et al., 2017a)","noteIndex":0},"citationItems":[{"id":815,"uris":["http://zotero.org/groups/2526645/items/YXBPBM8R"],"uri":["http://zotero.org/groups/2526645/items/YXBPBM8R"],"itemData":{"id":815,"type":"article-journal","container-title":"Marine Biology","DOI":"10.1007/s00227-017-3075-3","ISSN":"0025-3162, 1432-1793","issue":"3","journalAbbreviation":"Mar Biol","language":"en","page":"44","source":"DOI.org (Crossref)","title":"Diel behaviour of tuna and non-tuna species at drifting fish aggregating devices (DFADs) in the Western Indian Ocean, determined by fishers’ echo-sounder buoys","URL":"http://link.springer.com/10.1007/s00227-017-3075-3","volume":"164","author":[{"family":"Lopez","given":"Jon"},{"family":"Moreno","given":"Gala"},{"family":"Ibaibarriaga","given":"Leire"},{"family":"Dagorn","given":"Laurent"}],"accessed":{"date-parts":[["2020",7,8]]},"issued":{"date-parts":[["2017",3]]}}}],"schema":"https://github.com/citation-style-language/schema/raw/master/csl-citation.json"} </w:instrText>
      </w:r>
      <w:r>
        <w:fldChar w:fldCharType="separate"/>
      </w:r>
      <w:r w:rsidRPr="00CA268C">
        <w:rPr>
          <w:rFonts w:ascii="Calibri" w:hAnsi="Calibri" w:cs="Calibri"/>
        </w:rPr>
        <w:t>(Lopez et al., 2017a)</w:t>
      </w:r>
      <w:r>
        <w:fldChar w:fldCharType="end"/>
      </w:r>
      <w:r>
        <w:t xml:space="preserve">, and </w:t>
      </w:r>
      <w:r w:rsidRPr="00AD58E5">
        <w:t xml:space="preserve">fish aggregating devices (FADs) anchored in deep (800 m) water </w:t>
      </w:r>
      <w:r>
        <w:fldChar w:fldCharType="begin"/>
      </w:r>
      <w:r>
        <w:instrText xml:space="preserve"> ADDIN ZOTERO_ITEM CSL_CITATION {"citationID":"AsTOMTta","properties":{"formattedCitation":"(Filous et al., 2020)","plainCitation":"(Filous et al., 2020)","noteIndex":0},"citationItems":[{"id":792,"uris":["http://zotero.org/groups/2526645/items/SBXF66Z6"],"uri":["http://zotero.org/groups/2526645/items/SBXF66Z6"],"itemData":{"id":792,"type":"article-journal","abstract":"Pacific Island nations and territories must build their capacity to harvest pelagic fishes to ensure domestic food security into the future. The Republic of Palau recently created the Palau National Marine Sanctuary, a Marine Managed Area that was intended to conserve marine resources and enhance local pelagic fisheries. However, the capacity of the nation’s domestic fishery to exploit pelagic species must be built to meet these objectives and, to this aim, the development of a coastal network of Fish Attracting Devices (FADs) has been proposed. To inform the development of the nation’s FAD program, we used acoustic telemetry to study the movements of yellowfin tuna (Thunnus albacares) within Palau’s existing FAD network. Subadult yellowfin tuna (50−79 cm FL) remained within the FAD network for up to 175 days and young-of-the-year yellowfin tuna spent significantly more time in association with FADs in comparison to year-1 fish. A network analysis suggests that the Ngardmau and Peleliu FADs were the most important components of the current FAD network, and a mixed effects Poisson generalized linear model indicated that the residency of yellowfin tuna to these FADs was significantly related to mooring depth and distance from the reef. These results provide a description of yellowfin tuna movements within Palau’s FAD network and recommendations to improve the nation’s FAD program that are also applicable to other Pacific Island nations and territories that desire to improve domestic access to pelagic fish stocks.","container-title":"Fisheries Research","DOI":"10.1016/j.fishres.2020.105688","ISSN":"01657836","journalAbbreviation":"Fisheries Research","language":"en","page":"105688","source":"DOI.org (Crossref)","title":"Movements of juvenile yellowfin tuna (Thunnus albacares) within the coastal FAD network adjacent to the Palau National Marine Sanctuary: Implications for local fisheries development","title-short":"Movements of juvenile yellowfin tuna (Thunnus albacares) within the coastal FAD network adjacent to the Palau National Marine Sanctuary","URL":"https://linkinghub.elsevier.com/retrieve/pii/S0165783620302058","volume":"230","author":[{"family":"Filous","given":"Alexander"},{"family":"Friedlander","given":"Alan M."},{"family":"Griffin","given":"Lucas"},{"family":"Lennox","given":"Robert J."},{"family":"Danylchuk","given":"Andy J."},{"family":"Mereb","given":"Geory"},{"family":"Golbuu","given":"Yimnang"}],"accessed":{"date-parts":[["2020",7,8]]},"issued":{"date-parts":[["2020",10]]}}}],"schema":"https://github.com/citation-style-language/schema/raw/master/csl-citation.json"} </w:instrText>
      </w:r>
      <w:r>
        <w:fldChar w:fldCharType="separate"/>
      </w:r>
      <w:r w:rsidRPr="00804AEE">
        <w:rPr>
          <w:rFonts w:ascii="Calibri" w:hAnsi="Calibri" w:cs="Calibri"/>
        </w:rPr>
        <w:t>(Filous et al., 2020)</w:t>
      </w:r>
      <w:r>
        <w:fldChar w:fldCharType="end"/>
      </w:r>
      <w:r>
        <w:t>. Local productivity is important</w:t>
      </w:r>
      <w:r w:rsidR="008E6836">
        <w:t>:</w:t>
      </w:r>
      <w:r>
        <w:t xml:space="preserve"> y</w:t>
      </w:r>
      <w:r w:rsidRPr="008137D8">
        <w:t xml:space="preserve">ellowfin tuna </w:t>
      </w:r>
      <w:r>
        <w:t>use</w:t>
      </w:r>
      <w:r w:rsidRPr="008137D8">
        <w:t xml:space="preserve"> </w:t>
      </w:r>
      <w:r>
        <w:t xml:space="preserve">waters with </w:t>
      </w:r>
      <w:r w:rsidRPr="008137D8">
        <w:t xml:space="preserve">intermediate </w:t>
      </w:r>
      <w:r w:rsidRPr="008137D8">
        <w:fldChar w:fldCharType="begin"/>
      </w:r>
      <w:r>
        <w:instrText xml:space="preserve"> ADDIN ZOTERO_ITEM CSL_CITATION {"citationID":"OfgqAXLE","properties":{"formattedCitation":"(0.09\\uc0\\u8211{}0.1 mg g\\super -3\\nosupersub{}; Song et al., 2008)","plainCitation":"(0.09–0.1 mg g-3; Song et al., 2008)","noteIndex":0},"citationItems":[{"id":634,"uris":["http://zotero.org/groups/2526645/items/SYA7BVZK"],"uri":["http://zotero.org/groups/2526645/items/SYA7BVZK"],"itemData":{"id":634,"type":"article-journal","abstract":"A survey of yellowﬁn tuna, Thunnus albacares, ﬁshing ground was carried out on board of the Chinese longliners from September 15 to December 12, 2005 in the tropical high seas of the Indian Ocean. The depth at which each yellowﬁn tuna was hooked was estimated using a stepwise regression analysis of theoretical hook depth and observed average hook depth measured using a temperature depth recorder. Water temperature, salinity, chlorophyll a, dissolved oxygen and thermocline, which are important variables inﬂuencing yellowﬁn tuna habitats, were measured in the survey. Catch rates of yellowﬁn tuna were then analyzed with respect to depth, temperature, salinity, chlorophyll a, dissolved oxygen and thermocline. We suggest that the optimum ranges of swimming depth, water temperature, chlorophyll a and dissolved oxygen concentration for yellowﬁn tuna are 100.0–179.9 m, 15.0–17.9°C, 0.090–0.099 lg L)1, 2.50–2.99 mg L)1, respectively; that salinity has less inﬂuence on the vertical distribution of adult yellowﬁn tuna; and that yellowﬁn tuna are mainly distributed within the thermocline in the high seas of the Indian Ocean. Our results match the yellowﬁn tuna’s vulnerability to deep longline ﬁshing gear well.","container-title":"Fisheries Oceanography","DOI":"10.1111/j.1365-2419.2008.00476.x","ISSN":"10546006, 13652419","issue":"4","language":"en","page":"239-253","source":"DOI.org (Crossref)","title":"Environmental preferences of longlining for yellowfin tuna ( &lt;i&gt;Thunnus albacares&lt;/i&gt; ) in the tropical high seas of the Indian Ocean","URL":"http://doi.wiley.com/10.1111/j.1365-2419.2008.00476.x","volume":"17","author":[{"family":"Song","given":"Li Ming"},{"family":"Zhang","given":"Yu"},{"family":"Xu","given":"Liu Xiong"},{"family":"Jiang","given":"Wen Xin"},{"family":"Wang","given":"Jia Qiao"}],"accessed":{"date-parts":[["2020",9,28]]},"issued":{"date-parts":[["2008",7]]}},"prefix":"0.09–0.1 mg g&lt;sup&gt;-3&lt;/sup&gt;;"}],"schema":"https://github.com/citation-style-language/schema/raw/master/csl-citation.json"} </w:instrText>
      </w:r>
      <w:r w:rsidRPr="008137D8">
        <w:fldChar w:fldCharType="separate"/>
      </w:r>
      <w:r w:rsidRPr="002F756C">
        <w:rPr>
          <w:rFonts w:ascii="Calibri" w:hAnsi="Calibri" w:cs="Calibri"/>
          <w:szCs w:val="24"/>
        </w:rPr>
        <w:t>(0.09–0.1 mg g</w:t>
      </w:r>
      <w:r w:rsidRPr="002F756C">
        <w:rPr>
          <w:rFonts w:ascii="Calibri" w:hAnsi="Calibri" w:cs="Calibri"/>
          <w:szCs w:val="24"/>
          <w:vertAlign w:val="superscript"/>
        </w:rPr>
        <w:t>-3</w:t>
      </w:r>
      <w:r w:rsidRPr="002F756C">
        <w:rPr>
          <w:rFonts w:ascii="Calibri" w:hAnsi="Calibri" w:cs="Calibri"/>
          <w:szCs w:val="24"/>
        </w:rPr>
        <w:t>; Song et al., 2008)</w:t>
      </w:r>
      <w:r w:rsidRPr="008137D8">
        <w:fldChar w:fldCharType="end"/>
      </w:r>
      <w:r w:rsidRPr="008137D8">
        <w:t xml:space="preserve"> </w:t>
      </w:r>
      <w:r>
        <w:t>to</w:t>
      </w:r>
      <w:r w:rsidRPr="008137D8">
        <w:t xml:space="preserve"> high chlorophyll-</w:t>
      </w:r>
      <w:r w:rsidRPr="008137D8">
        <w:rPr>
          <w:i/>
          <w:iCs/>
        </w:rPr>
        <w:t>a</w:t>
      </w:r>
      <w:r w:rsidRPr="008137D8">
        <w:t xml:space="preserve"> concentrations </w:t>
      </w:r>
      <w:r w:rsidRPr="008137D8">
        <w:fldChar w:fldCharType="begin"/>
      </w:r>
      <w:r>
        <w:instrText xml:space="preserve"> ADDIN ZOTERO_ITEM CSL_CITATION {"citationID":"EkYOYq4u","properties":{"formattedCitation":"(0.2\\uc0\\u8211{}1.4 mg g\\super -3\\nosupersub{}; Gonz\\uc0\\u225{}les-Andr\\uc0\\u233{}s et al., 2016; Hu et al., 2018)","plainCitation":"(0.2–1.4 mg g-3; Gonzáles-Andrés et al., 2016; Hu et al., 2018)","noteIndex":0},"citationItems":[{"id":801,"uris":["http://zotero.org/groups/2526645/items/IHYPZXJ6"],"uri":["http://zotero.org/groups/2526645/items/IHYPZXJ6"],"itemData":{"id":801,"type":"article-journal","abstract":"Information on the distribution and habitat preferences of ecologically and commercially important species is essential for their management and protection. This is especially important as climate change, pollution, and overfishing change the structure and functioning of pelagic ecosystems. In this study, we used Bayesian hierarchical spatial-temporal models to map the Essential Fish Habitats of the Yellowfin tuna (Thunnus albacares) in the waters around Isla del Coco National Park, Pacific Costa Rica, based on independent underwater observations from 1993 to 2013. We assessed if observed changes in the distribution and abundance of this species are related with habitat characteristics, fishing intensity or more extreme climatic events, including the El Niño Southern Oscillation, and changes on the average sea surface temperature. Yellowfin tuna showed a decreasing abundance trend in the sampled period, whereas higher abundances were found in shallow and warmer waters, with high concentration of chlorophyll-a, and in surrounding seamounts. In addition, El Niño Southern Oscillation events did not seem to affect Yellowfin tuna distribution and abundance. Understanding the habitat preferences of this species, using approaches as the one developed here, may help design integrated programs for more efficient management of vulnerable species.","container-title":"PLoS ONE","DOI":"10.1371/journal.pone.0168212","ISSN":"1932-6203","issue":"12","journalAbbreviation":"PLoS ONE","language":"en","page":"e0168212","source":"DOI.org (Crossref)","title":"Abundance and Distribution Patterns of Thunnus albacares in Isla del Coco National Park through Predictive Habitat Suitability Models","URL":"https://dx.plos.org/10.1371/journal.pone.0168212","volume":"11","author":[{"family":"Gonzáles-Andrés","given":"Cristina"},{"family":"Lopes","given":"Priscila FM"},{"family":"Cortés","given":"Jorge"},{"family":"Sánchez-Lizaso","given":"José Luis"},{"family":"Pennino","given":"Maria Grazia"}],"accessed":{"date-parts":[["2020",7,8]]},"issued":{"date-parts":[["2016",12,14]]}},"prefix":"0.2–1.4 mg g&lt;sup&gt;-3&lt;/sup&gt;;"},{"id":8,"uris":["http://zotero.org/groups/2526645/items/ZQ6WX8NI"],"uri":["http://zotero.org/groups/2526645/items/ZQ6WX8NI"],"itemData":{"id":8,"type":"article-journal","abstract":"We have extracted information on the habitats of bigeye (Thunnus obesus), skipjack (Katsuwonus pelamis) and yellowfin (Thunnus albacares) in the Eastern Tropical Pacific Ocean by matching the spatial-temporal distribution of catch and effort of purse seine and longline fleets collected by the Inter-American Tropical Tuna Commission with oceanographic conditions and subjecting the matched data to Quotient Analysis and General Additive Models (GAMs). These analyses yielded the following results. The habitats defined by the GAM analysis of young fish differ significantly between two periods, one before and one after the introduction of fish aggregation devices (FADs). This was not true for the older fish caught by longline. We speculate that these changes were caused by the extensive use of FADs. Younger bigeye and yellowfin caught by the purse seine fleet have a different preference of environmental variables compared to older fish caught by longline. This is to be expected since tuna of different age groups have different sizes, metabolic capabilities and swimming skills. Moreover, as revealed by GAMs, the habitats of young fish differ between species to a much larger degree than those of older fish. Our results indicate the fundamental differences between fishing methods, targeted species, and operating region of the two fisheries. Specifically, young bigeye occupy equatorial waters farther from the coast and where the hypoxic layer is deeper, young skipjack occupy more productive waters associated with equatorial and coastal upwelling, and young yellowfin occupy broad areas where waters are underlain by a shallow hypoxic layer.","container-title":"Fisheries Oceanography","DOI":"10.1111/fog.12263","ISSN":"10546006","issue":"5","journalAbbreviation":"Fish Oceanogr","language":"en","page":"417-434","source":"DOI.org (Crossref)","title":"Habitat analysis of the commercial tuna of the Eastern Tropical Pacific Ocean","URL":"http://doi.wiley.com/10.1111/fog.12263","volume":"27","author":[{"family":"Hu","given":"Chen"},{"family":"Harrison","given":"Daniel P."},{"family":"Hinton","given":"Michael G."},{"family":"Siegrist","given":"Zachary C."},{"family":"Kiefer","given":"Dale A."}],"accessed":{"date-parts":[["2020",7,8]]},"issued":{"date-parts":[["2018",9]]}}}],"schema":"https://github.com/citation-style-language/schema/raw/master/csl-citation.json"} </w:instrText>
      </w:r>
      <w:r w:rsidRPr="008137D8">
        <w:fldChar w:fldCharType="separate"/>
      </w:r>
      <w:r w:rsidRPr="00CE06D9">
        <w:rPr>
          <w:rFonts w:ascii="Calibri" w:hAnsi="Calibri" w:cs="Calibri"/>
          <w:szCs w:val="24"/>
        </w:rPr>
        <w:t>(0.2–1.4 mg g</w:t>
      </w:r>
      <w:r w:rsidRPr="00CE06D9">
        <w:rPr>
          <w:rFonts w:ascii="Calibri" w:hAnsi="Calibri" w:cs="Calibri"/>
          <w:szCs w:val="24"/>
          <w:vertAlign w:val="superscript"/>
        </w:rPr>
        <w:t>-3</w:t>
      </w:r>
      <w:r w:rsidRPr="00CE06D9">
        <w:rPr>
          <w:rFonts w:ascii="Calibri" w:hAnsi="Calibri" w:cs="Calibri"/>
          <w:szCs w:val="24"/>
        </w:rPr>
        <w:t>; Gonzáles-Andrés et al., 2016; Hu et al., 2018)</w:t>
      </w:r>
      <w:r w:rsidRPr="008137D8">
        <w:fldChar w:fldCharType="end"/>
      </w:r>
      <w:r>
        <w:t xml:space="preserve"> and </w:t>
      </w:r>
      <w:r w:rsidRPr="008137D8">
        <w:t>chlorophyll-</w:t>
      </w:r>
      <w:r w:rsidRPr="008137D8">
        <w:rPr>
          <w:i/>
          <w:iCs/>
        </w:rPr>
        <w:t>a</w:t>
      </w:r>
      <w:r w:rsidRPr="008137D8">
        <w:t xml:space="preserve"> concentrations </w:t>
      </w:r>
      <w:r>
        <w:t xml:space="preserve">are </w:t>
      </w:r>
      <w:r w:rsidRPr="008137D8">
        <w:t xml:space="preserve">significantly </w:t>
      </w:r>
      <w:r>
        <w:t>positively correlated with</w:t>
      </w:r>
      <w:r w:rsidRPr="008137D8">
        <w:t xml:space="preserve"> tuna abundance </w:t>
      </w:r>
      <w:r w:rsidRPr="008137D8">
        <w:fldChar w:fldCharType="begin"/>
      </w:r>
      <w:r>
        <w:instrText xml:space="preserve"> ADDIN ZOTERO_ITEM CSL_CITATION {"citationID":"BHrxc8dt","properties":{"formattedCitation":"(Zagaglia et al., 2004)","plainCitation":"(Zagaglia et al., 2004)","noteIndex":0},"citationItems":[{"id":810,"uris":["http://zotero.org/groups/2526645/items/5EJZBXSS"],"uri":["http://zotero.org/groups/2526645/items/5EJZBXSS"],"itemData":{"id":810,"type":"article-journal","abstract":"This study investigates the relationship between yellowfin tuna (Thunnus albacares) caught in the tropical Atlantic between 158S and 158N and 108W and 558W by the northeast Brazilian longline fleet, and environmental variables obtained from remote sensors such as sea surface temperature (AVHRR/NOAA), chlorophyll-a concentration (SeaWiFS/SeaStar), sea surface height anomaly (TOPEX/Poseidon), and wind velocity (Scatterometer/ERS-1 and -2). The observed relationships between longline catch data, expressed as catch per unit effort (CPUE), and the satellite data were analysed using the statistical method of generalized additive models (GAMs). CPUE was calculated as the number of fish caught by 100 hooks in 18 latitude by 18 longitude square grid and integrated into a month of fishing activity for the period of 1995–2000. Results obtained showed evidences of non-linear relationships between catch yields and environmental data. The largest CPUE of yellowfin tuna in the region seems to be strongly associated with the Intertropical Convergence Zone (ITCZ) position and its temporal variability. In the model, this was confirmed by the highest correlation of CPUE with the meridional wind component. This result also indicates 58S as the southern limit for a larger concentration of this species during the most productive fishing period between March and May. In decreasing order of importance, sea surface temperature, chlorophyll-a concentration and sea surface height anomaly, albeit statistically significant, seemed to be of secondary importance in controlling this species abundance in the region.","container-title":"Remote Sensing of Environment","DOI":"10.1016/j.rse.2004.07.015","ISSN":"00344257","issue":"1-2","journalAbbreviation":"Remote Sensing of Environment","language":"en","page":"267-281","source":"DOI.org (Crossref)","title":"Remote sensing data and longline catches of yellowfin tuna (Thunnus albacares) in the equatorial Atlantic","URL":"https://linkinghub.elsevier.com/retrieve/pii/S0034425704002354","volume":"93","author":[{"family":"Zagaglia","given":"Cláudia R."},{"family":"Lorenzzetti","given":"João A."},{"family":"Stech","given":"José L."}],"accessed":{"date-parts":[["2020",7,8]]},"issued":{"date-parts":[["2004",10]]}}}],"schema":"https://github.com/citation-style-language/schema/raw/master/csl-citation.json"} </w:instrText>
      </w:r>
      <w:r w:rsidRPr="008137D8">
        <w:fldChar w:fldCharType="separate"/>
      </w:r>
      <w:r w:rsidRPr="008137D8">
        <w:rPr>
          <w:rFonts w:ascii="Calibri" w:hAnsi="Calibri" w:cs="Calibri"/>
        </w:rPr>
        <w:t>(Zagaglia et al., 2004)</w:t>
      </w:r>
      <w:r w:rsidRPr="008137D8">
        <w:fldChar w:fldCharType="end"/>
      </w:r>
      <w:r w:rsidRPr="008137D8">
        <w:t xml:space="preserve"> and presence </w:t>
      </w:r>
      <w:r w:rsidRPr="008137D8">
        <w:fldChar w:fldCharType="begin"/>
      </w:r>
      <w:r>
        <w:instrText xml:space="preserve"> ADDIN ZOTERO_ITEM CSL_CITATION {"citationID":"2SX98IMh","properties":{"formattedCitation":"(Fraile et al., 2010; Lopez et al., 2017b)","plainCitation":"(Fraile et al., 2010; Lopez et al., 2017b)","noteIndex":0},"citationItems":[{"id":630,"uris":["http://zotero.org/groups/2526645/items/J4EIBBNU"],"uri":["http://zotero.org/groups/2526645/items/J4EIBBNU"],"itemData":{"id":630,"type":"paper-conference","abstract":"Understanding the relationship between environmental variables and tuna concentrations is important for ﬁshery management. The present study analyzes the relationship between the skipjack (Katsuwonus pelamis) and yellowﬁn tuna (Thunnus albacares) spatio-temporal distribution and the environmental conditions in the western Indian Ocean. Data from logbooks, remotely sensed data, ocean circulation model and in situ observations for three consecutive years (2006-2008) were used in the analyses. Generalized additive models (GAMs) were applied to examine the relative inﬂuence of various factors on tuna catch per unit eﬀort (CPUE). The relationships were examined for the following oceanographical variables: temperature at surface, at 30m and at 75m depth, chlorophyll concentration the same day of the ﬁshing event and 18 days before, sea-level anomaly, mixed layer depth, and gradient of the thermocline. Additionally, geographical location, ﬁshing vessel and month were also used as explanatory variables. The results obtained show that highest CPUEs of both skipjack and yellowﬁn tuna occurred above 15°N (Somalia upwelling region) and below 15°S (towards the Mozambique Channel), characterized by high chlorophyll-α concentration, and reduced thermocline. However, these relationships are relatively weak suggesting that tropical tuna dynamics are highly complex and may also be inﬂuenced by factors not included in this study.","event":"12th Session of the Working Party on Tropical Tunas","event-place":"Victoria, Seychelles","language":"en","page":"22","publisher":"Indian Ocean Tuna Commission, Food and Agriculture Organizaton of the United Nations","publisher-place":"Victoria, Seychelles","source":"Zotero","title":"Eﬀects of environmental factors on catch rates of FAD-associated yellowﬁn (Thunnus albacares) and skipjack (Katsuwonus pelamis) tunas in the western Indian Ocean","URL":"https://www.iotc.org/meetings/12th-session-working-party-tropical-tunas","volume":"IOTC-2010-WPTT-46","author":[{"family":"Fraile","given":"I"},{"family":"Murua","given":"H"},{"family":"Goni","given":"N"},{"family":"Caballero","given":"A"}],"accessed":{"date-parts":[["2020",9,28]]},"issued":{"date-parts":[["2010"]]}}},{"id":814,"uris":["http://zotero.org/groups/2526645/items/P8K2HSHW"],"uri":["http://zotero.org/groups/2526645/items/P8K2HSHW"],"itemData":{"id":814,"type":"article-journal","abstract":"Understanding the relationship between environmental variables and pelagic species concentrations and dynamics is helpful to improve ﬁshery management, especially in a changing environment. Drifting ﬁsh aggregating device (DFAD)-associated tuna and non-tuna biomass data from the ﬁshers’ echo-sounder buoys operating in the Atlantic Ocean have been modelled as functions of oceanographic (Sea Surface Temperature, Chlorophyll-a, Salinity, Sea Level Anomaly, Thermocline depth and gradient, Geostrophic current, Total Current, Depth) and DFAD variables (DFAD speed, bearing and soak time) using Generalized Additive Mixed Models (GAMMs). Biological interaction (presence of non-tuna species at DFADs) was also included in the tuna model, and found to be signiﬁcant at this time scale. All variables were included in the analyses but only some of them were highly signiﬁcant, and variable signiﬁcance diﬀered among ﬁsh groups. In general, most of the ﬁsh biomass distribution was explained by the ocean productivity and DFAD-variables. Indeed, this study revealed diﬀerent environmental preferences for tunas and non-tuna species and suggested the existence of active habitat selection. This improved assessment of environmental and DFAD eﬀects on tuna and non-tuna catchability in the purse seine tuna ﬁshery will contribute to transfer of better scientiﬁc advice to regional tuna commissions for the management and conservation of exploited resources.","container-title":"Deep Sea Research Part II: Topical Studies in Oceanography","DOI":"10.1016/j.dsr2.2017.02.007","ISSN":"09670645","journalAbbreviation":"Deep Sea Research Part II: Topical Studies in Oceanography","language":"en","page":"127-138","source":"DOI.org (Crossref)","title":"Environmental preferences of tuna and non-tuna species associated with drifting fish aggregating devices (DFADs) in the Atlantic Ocean, ascertained through fishers’ echo-sounder buoys","URL":"https://linkinghub.elsevier.com/retrieve/pii/S0967064517300401","volume":"140","author":[{"family":"Lopez","given":"Jon"},{"family":"Moreno","given":"Gala"},{"family":"Lennert-Cody","given":"Cleridy"},{"family":"Maunder","given":"Mark"},{"family":"Sancristobal","given":"Igor"},{"family":"Caballero","given":"Ainhoa"},{"family":"Dagorn","given":"Laurent"}],"accessed":{"date-parts":[["2020",7,8]]},"issued":{"date-parts":[["2017",6]]}}}],"schema":"https://github.com/citation-style-language/schema/raw/master/csl-citation.json"} </w:instrText>
      </w:r>
      <w:r w:rsidRPr="008137D8">
        <w:fldChar w:fldCharType="separate"/>
      </w:r>
      <w:r w:rsidRPr="00CA268C">
        <w:rPr>
          <w:rFonts w:ascii="Calibri" w:hAnsi="Calibri" w:cs="Calibri"/>
        </w:rPr>
        <w:t>(Fraile et al., 2010; Lopez et al., 2017b)</w:t>
      </w:r>
      <w:r w:rsidRPr="008137D8">
        <w:fldChar w:fldCharType="end"/>
      </w:r>
      <w:r w:rsidR="00E91FB3">
        <w:t xml:space="preserve"> in the Atlantic and Indian Oceans</w:t>
      </w:r>
      <w:r w:rsidRPr="008137D8">
        <w:t>. However, chlorophyll</w:t>
      </w:r>
      <w:r>
        <w:t>-</w:t>
      </w:r>
      <w:r w:rsidRPr="00EB2542">
        <w:rPr>
          <w:i/>
          <w:iCs/>
        </w:rPr>
        <w:t>a</w:t>
      </w:r>
      <w:r w:rsidRPr="008137D8">
        <w:t xml:space="preserve"> and net primary productivity </w:t>
      </w:r>
      <w:r>
        <w:t>a</w:t>
      </w:r>
      <w:r w:rsidRPr="008137D8">
        <w:t xml:space="preserve">re poor predictors of yellowfin tuna trophic position </w:t>
      </w:r>
      <w:r w:rsidR="00685492">
        <w:t xml:space="preserve">throughout the world </w:t>
      </w:r>
      <w:r w:rsidRPr="008137D8">
        <w:fldChar w:fldCharType="begin"/>
      </w:r>
      <w:r>
        <w:instrText xml:space="preserve"> ADDIN ZOTERO_ITEM CSL_CITATION {"citationID":"4NOIFY3p","properties":{"formattedCitation":"(Pethybridge et al., 2018)","plainCitation":"(Pethybridge et al., 2018)","noteIndex":0},"citationItems":[{"id":12,"uris":["http://zotero.org/groups/2526645/items/RNVUAKSN"],"uri":["http://zotero.org/groups/2526645/items/RNVUAKSN"],"itemData":{"id":12,"type":"article-journal","abstract":"Aim: We examined potential environmental drivers of broad‐scale spatial patterns in the trophic structure of marine ecosystems as represented by nitroge</w:instrText>
      </w:r>
      <w:r>
        <w:rPr>
          <w:rFonts w:ascii="Cambria Math" w:hAnsi="Cambria Math" w:cs="Cambria Math"/>
        </w:rPr>
        <w:instrText>‑</w:instrText>
      </w:r>
      <w:r>
        <w:instrText>n stable iso</w:instrText>
      </w:r>
      <w:r>
        <w:rPr>
          <w:rFonts w:ascii="Cambria Math" w:hAnsi="Cambria Math" w:cs="Cambria Math"/>
        </w:rPr>
        <w:instrText>‑</w:instrText>
      </w:r>
      <w:r>
        <w:instrText xml:space="preserve">topes in globally distributed marine predators. Additionally, we assessed the effects of spatial scale on the predictive capabilities of environmental variables.","container-title":"Global Ecology and Biogeography","DOI":"10.1111/geb.12763","ISSN":"1466822X","issue":"9","journalAbbreviation":"Global Ecol Biogeogr","language":"en","page":"1043-1055","source":"DOI.org (Crossref)","title":"A global meta-analysis of marine predator nitrogen stable isotopes: Relationships between trophic structure and environmental conditions","title-short":"A global meta-analysis of marine predator nitrogen stable isotopes","URL":"http://doi.wiley.com/10.1111/geb.12763","volume":"27","author":[{"family":"Pethybridge","given":"Heidi"},{"family":"Choy","given":"C. Anela"},{"family":"Logan","given":"John M."},{"family":"Allain","given":"Valerie"},{"family":"Lorrain","given":"Anne"},{"family":"Bodin","given":"Nathalie"},{"family":"Somes","given":"Christopher J."},{"family":"Young","given":"Jock"},{"family":"Ménard","given":"Frederic"},{"family":"Langlais","given":"Clothilde"},{"family":"Duffy","given":"Leanne"},{"family":"Hobday","given":"Alistair J."},{"family":"Kuhnert","given":"Petra"},{"family":"Fry","given":"Brian"},{"family":"Menkes","given":"Christophe"},{"family":"Olson","given":"Robert J."}],"accessed":{"date-parts":[["2020",7,8]]},"issued":{"date-parts":[["2018",9]]}}}],"schema":"https://github.com/citation-style-language/schema/raw/master/csl-citation.json"} </w:instrText>
      </w:r>
      <w:r w:rsidRPr="008137D8">
        <w:fldChar w:fldCharType="separate"/>
      </w:r>
      <w:r w:rsidRPr="008137D8">
        <w:rPr>
          <w:rFonts w:ascii="Calibri" w:hAnsi="Calibri" w:cs="Calibri"/>
        </w:rPr>
        <w:t>(Pethybridge et al., 2018)</w:t>
      </w:r>
      <w:r w:rsidRPr="008137D8">
        <w:fldChar w:fldCharType="end"/>
      </w:r>
      <w:r w:rsidRPr="008137D8">
        <w:t xml:space="preserve">, indicating that </w:t>
      </w:r>
      <w:r>
        <w:t xml:space="preserve">complex </w:t>
      </w:r>
      <w:r w:rsidRPr="008137D8">
        <w:t xml:space="preserve">factors </w:t>
      </w:r>
      <w:r>
        <w:t xml:space="preserve">affect the movements of both tunas and their </w:t>
      </w:r>
      <w:r w:rsidRPr="008137D8">
        <w:t>prey.</w:t>
      </w:r>
      <w:r>
        <w:t xml:space="preserve"> Mesoscale surface currents are also important. </w:t>
      </w:r>
      <w:r w:rsidR="00A40221">
        <w:t>In the Indian Ocean, y</w:t>
      </w:r>
      <w:r w:rsidRPr="00202B29">
        <w:t xml:space="preserve">ellowfin tuna </w:t>
      </w:r>
      <w:r>
        <w:t>occur</w:t>
      </w:r>
      <w:r w:rsidRPr="00202B29">
        <w:t xml:space="preserve"> at the edges of divergence zones </w:t>
      </w:r>
      <w:r>
        <w:fldChar w:fldCharType="begin"/>
      </w:r>
      <w:r>
        <w:instrText xml:space="preserve"> ADDIN ZOTERO_ITEM CSL_CITATION {"citationID":"PPrfINma","properties":{"formattedCitation":"(Nimit et al., 2020)","plainCitation":"(Nimit et al., 2020)","noteIndex":0},"citationItems":[{"id":1,"uris":["http://zotero.org/groups/2526645/items/86QDZNM7"],"uri":["http://zotero.org/groups/2526645/items/86QDZNM7"],"itemData":{"id":1,"type":"article-journal","abstract":"Yellowﬁn tuna (Thunnus albacares, Bonnaterre, 1788; YFT) face extensive exploitation pressure worldwide owing to the attractive economics of these ﬁsheries. A better understanding of how oceanography inﬂuences the distribution of YFT (or highly migratory species more generally) will improve the ability for ﬁsheries management policies to achieve conservation (e.g., maintain a stocks reproductive capacity), economic (e.g., maximize gross domestic product), and social (e.g., optimize successful ﬁshing opportunities) objectives. Such ecosystembased linkages, when combined with real-time remote sensing data, provide the predictive framework for enhancing favourable ﬁshing opportunities and limiting excessive harvest. We examined factors inﬂuencing YFT distribution and behaviour using pop-up satellite archival tags and remotely sensed oceanographic data from two regions in the northern Indian Ocean. Tagged individuals did not exhibit signiﬁcant deep diving or diurnal behaviour, and preferred ambient temperatures of 26–30°C and 25–29°C in the Arabian Sea (AS) and the Bay of Bengal (BoB), respectively. In general, tagged YFT were found to be in waters with sea surface temperatures of 26–29°C, 60% of the time and within a sea surface height-anomaly of ±6 cm 70% of the time. YFT avoided moving below the relatively shallow oxycline depth, which is indicative of the stratiﬁed waters of the AS and the BoB. Low dissolved oxygen levels are likely a limiting factor for tuna movement given their high oxygen demand. The northern Indian Ocean provides an opportunity to study climate impacts on ﬁsh distribution and movement, and our ﬁndings provide a basis for understanding how habitat and migratory patterns may be altered under climate change.","container-title":"International Journal of Remote Sensing","DOI":"10.1080/01431161.2019.1707903","ISSN":"0143-1161, 1366-5901","issue":"15","journalAbbreviation":"International Journal of Remote Sensing","language":"en","page":"5785-5805","source":"DOI.org (Crossref)","title":"Oceanographic preferences of yellowfin tuna ( &lt;i&gt;Thunnus albacares&lt;/i&gt; ) in warm stratified oceans: A remote sensing approach","title-short":"Oceanographic preferences of yellowfin tuna ( &lt;i&gt;Thunnus albacares&lt;/i&gt; ) in warm stratified oceans","URL":"https://www.tandfonline.com/doi/full/10.1080/01431161.2019.1707903","volume":"41","author":[{"family":"Nimit","given":"Kumar"},{"family":"Masuluri","given":"Nagaraja Kumar"},{"family":"Berger","given":"Aaron M."},{"family":"Bright","given":"Rose P."},{"family":"Prakash","given":"Satya"},{"family":"Udayabhaskar","given":"TVS"},{"family":"Kumar","given":"T Srinivasa"},{"family":"Rohit","given":"Prathibha"},{"family":"Tiburtius","given":"A"},{"family":"Ghosh","given":"Shubhadeep"},{"family":"Varghese","given":"Sijo P."}],"accessed":{"date-parts":[["2020",7,8]]},"issued":{"date-parts":[["2020",8,2]]}}}],"schema":"https://github.com/citation-style-language/schema/raw/master/csl-citation.json"} </w:instrText>
      </w:r>
      <w:r>
        <w:fldChar w:fldCharType="separate"/>
      </w:r>
      <w:r w:rsidRPr="00804AEE">
        <w:rPr>
          <w:rFonts w:ascii="Calibri" w:hAnsi="Calibri" w:cs="Calibri"/>
        </w:rPr>
        <w:t>(Nimit et al., 2020)</w:t>
      </w:r>
      <w:r>
        <w:fldChar w:fldCharType="end"/>
      </w:r>
      <w:r>
        <w:t xml:space="preserve"> and</w:t>
      </w:r>
      <w:r w:rsidRPr="001A3ED2">
        <w:t xml:space="preserve"> </w:t>
      </w:r>
      <w:r w:rsidRPr="00DF0275">
        <w:t xml:space="preserve">in cyclonic eddies </w:t>
      </w:r>
      <w:r>
        <w:fldChar w:fldCharType="begin"/>
      </w:r>
      <w:r>
        <w:instrText xml:space="preserve"> ADDIN ZOTERO_ITEM CSL_CITATION {"citationID":"rEmDsWzf","properties":{"formattedCitation":"(Tew Kai and Marsac, 2010)","plainCitation":"(Tew Kai and Marsac, 2010)","noteIndex":0},"citationItems":[{"id":33,"uris":["http://zotero.org/groups/2526645/items/3MUGPWVI"],"uri":["http://zotero.org/groups/2526645/items/3MUGPWVI"],"itemData":{"id":33,"type":"article-journal","abstract":"Mesoscale physical features as fronts and eddies appear to play a key role in the dynamics of marine communities. In the Indian Ocean, the Mozambique Channel (MC) is a natural laboratory to investigate mesoscale eddies (100–300 km in diameter); indeed, four to seven eddies per year are know to transit through the Channel, from North to South. We studied the structuring role of the mesoscale eddies on spatial dynamics and foraging strategy of top predators using seabirds and tuna as examples. Emphasis was on the central part of the MC (16–24°S) where eddy activity is most developed. We integrated three main categories of information: (i) satellite altimetry for sea-level anomaly (SLA) and geostrophic current, remotely-sensed surface temperature (SST) and SeaWiFS data for chlorophyll concentration (CC); (ii) individual tracking of Great Frigatebirds (Fregata minor) to characterize foraging areas; and (iii) detailed catch statistics from purse-seine ﬁsheries to describe distribution of tuna schools. Generalized Additive Models were applied to quantify the relative inﬂuence of mesoscale descriptors, SST and CC on foraging behaviour of Great Frigatebirds and location of purse-seine sets. Our results show that seabirds are more closely tied to mesoscale eddies compared to tuna. We underline the role of eddy boundaries on the response of frigatebirds and tuna. Good foraging conditions are promoted along the edge of eddies as a result of the interplay of the maturation process from cyclonic eddies and the concentration process by eddy interactions. A decrease in the number or intensity of eddies in the MC, as observed during strong El Niño events, could potentially affect the eddy-related ecosystem with putative negative repercussions on central-place foragers such as Great Frigatebirds. We discuss the importance of a better understanding of the ‘‘eddy system”, in marine conservation and tuna ﬁsheries management in the Mozambique Channel.","container-title":"Progress in Oceanography","DOI":"10.1016/j.pocean.2010.04.010","ISSN":"00796611","issue":"1-2","journalAbbreviation":"Progress in Oceanography","language":"en","page":"214-223","source":"DOI.org (Crossref)","title":"Influence of mesoscale eddies on spatial structuring of top predators’ communities in the Mozambique Channel","URL":"https://linkinghub.elsevier.com/retrieve/pii/S0079661110000443","volume":"86","author":[{"family":"Tew Kai","given":"Emilie"},{"family":"Marsac","given":"Francis"}],"accessed":{"date-parts":[["2020",7,7]]},"issued":{"date-parts":[["2010",7]]}}}],"schema":"https://github.com/citation-style-language/schema/raw/master/csl-citation.json"} </w:instrText>
      </w:r>
      <w:r>
        <w:fldChar w:fldCharType="separate"/>
      </w:r>
      <w:r w:rsidRPr="00703521">
        <w:rPr>
          <w:rFonts w:ascii="Calibri" w:hAnsi="Calibri" w:cs="Calibri"/>
        </w:rPr>
        <w:t>(Tew Kai and Marsac, 2010)</w:t>
      </w:r>
      <w:r>
        <w:fldChar w:fldCharType="end"/>
      </w:r>
      <w:r w:rsidRPr="00DF0275">
        <w:t xml:space="preserve"> but </w:t>
      </w:r>
      <w:r>
        <w:t>avoid</w:t>
      </w:r>
      <w:r w:rsidRPr="00DF0275">
        <w:t xml:space="preserve"> anticyclonic eddies </w:t>
      </w:r>
      <w:r>
        <w:fldChar w:fldCharType="begin"/>
      </w:r>
      <w:r>
        <w:instrText xml:space="preserve"> ADDIN ZOTERO_ITEM CSL_CITATION {"citationID":"sEgmeXvS","properties":{"formattedCitation":"(Potier et al., 2014)","plainCitation":"(Potier et al., 2014)","noteIndex":0},"citationItems":[{"id":633,"uris":["http://zotero.org/groups/2526645/items/NF785GM7"],"uri":["http://zotero.org/groups/2526645/items/NF785GM7"],"itemData":{"id":633,"type":"article-journal","abstract":"We investigated the diversity and distribution of two communities, micronekton organisms and large predatory ﬁshes, sampled in mesoscale features of the Mozambique Channel from 2003 to 2009, by combining mid-water trawls, stomach contents of ﬁsh predators and instrumented longline ﬁshing surveys. The highest species richness for assemblages was found in divergences and fronts rather than in the core of eddies. Despite an unbalanced scheme, diversity indices did not differ signiﬁcantly between cyclonic and anticyclonic eddies, divergences and fronts. We found that eddies and associated physical cues did not substantially affect the distribution of micronektonic species which are mainly driven by the diel vertical migration pattern. Top predators exhibited a more complex response. Swordﬁsh (Xiphias gladius) associated better with mesoscale features than tunas, with a clear preference for divergences which is consistent with the diel vertical migrations and occurrence of its main prey, the ﬂying squids Sthenoteuthis oualaniensis (Ommastrephidae). On the other hand, the probability of presence of yellowﬁn tuna was not tied to any speciﬁc eddy structure. However, the highest values of positive yellowﬁn CPUEs were associated with low horizontal gradients of sea-level anomalies. We also showed a non-linear response of positive yellowﬁn CPUEs with respect to the depth of the minimal oxygen content. The larger the distance between the hooks and the minimal oxygen layer, towards the surface or at greater depths, the higher the CPUE, highlighting that yellowﬁn congregated in well-oxygenated waters. Micronekton sampled by mid-water trawls and stomach contents exhibited different species composition. The highly mobile organisms were not caught by trawling whereas they remain accessible to predators. The combination of stomach contents and mid-water trawls undoubtedly improved our understanding of the micronekton assemblage distribution. Our results provide some evidence that mesoscale features in the Mozambique Channel do not strongly affect the distribution of the mid-trophic level organisms such as micronekton and most of the large predatory ﬁshes, and hypotheses are proposed to support this result.","container-title":"Deep Sea Research Part II: Topical Studies in Oceanography","DOI":"10.1016/j.dsr2.2013.10.026","ISSN":"09670645","journalAbbreviation":"Deep Sea Research Part II: Topical Studies in Oceanography","language":"en","page":"184-199","source":"DOI.org (Crossref)","title":"Influence of mesoscale features on micronekton and large pelagic fish communities in the Mozambique Channel","URL":"https://linkinghub.elsevier.com/retrieve/pii/S0967064513004207","volume":"100","author":[{"family":"Potier","given":"Michel"},{"family":"Bach","given":"Pascal"},{"family":"Ménard","given":"Frédéric"},{"family":"Marsac","given":"Francis"}],"accessed":{"date-parts":[["2020",9,28]]},"issued":{"date-parts":[["2014",2]]}}}],"schema":"https://github.com/citation-style-language/schema/raw/master/csl-citation.json"} </w:instrText>
      </w:r>
      <w:r>
        <w:fldChar w:fldCharType="separate"/>
      </w:r>
      <w:r w:rsidRPr="00703521">
        <w:rPr>
          <w:rFonts w:ascii="Calibri" w:hAnsi="Calibri" w:cs="Calibri"/>
        </w:rPr>
        <w:t>(Potier et al., 2014)</w:t>
      </w:r>
      <w:r>
        <w:fldChar w:fldCharType="end"/>
      </w:r>
      <w:r w:rsidRPr="00202B29">
        <w:t>.</w:t>
      </w:r>
      <w:r>
        <w:t xml:space="preserve"> Current speed</w:t>
      </w:r>
      <w:r w:rsidRPr="00DF0275">
        <w:t xml:space="preserve"> </w:t>
      </w:r>
      <w:r>
        <w:t>i</w:t>
      </w:r>
      <w:r w:rsidRPr="00DF0275">
        <w:t xml:space="preserve">s negatively correlated with </w:t>
      </w:r>
      <w:r>
        <w:t>tuna presence</w:t>
      </w:r>
      <w:r w:rsidR="002539D6">
        <w:t xml:space="preserve"> in the Atlantic Ocean</w:t>
      </w:r>
      <w:r w:rsidRPr="00DF0275">
        <w:t xml:space="preserve"> </w:t>
      </w:r>
      <w:r>
        <w:fldChar w:fldCharType="begin"/>
      </w:r>
      <w:r>
        <w:instrText xml:space="preserve"> ADDIN ZOTERO_ITEM CSL_CITATION {"citationID":"zev3IMaf","properties":{"formattedCitation":"(Lopez et al., 2017a)","plainCitation":"(Lopez et al., 2017a)","noteIndex":0},"citationItems":[{"id":815,"uris":["http://zotero.org/groups/2526645/items/YXBPBM8R"],"uri":["http://zotero.org/groups/2526645/items/YXBPBM8R"],"itemData":{"id":815,"type":"article-journal","container-title":"Marine Biology","DOI":"10.1007/s00227-017-3075-3","ISSN":"0025-3162, 1432-1793","issue":"3","journalAbbreviation":"Mar Biol","language":"en","page":"44","source":"DOI.org (Crossref)","title":"Diel behaviour of tuna and non-tuna species at drifting fish aggregating devices (DFADs) in the Western Indian Ocean, determined by fishers’ echo-sounder buoys","URL":"http://link.springer.com/10.1007/s00227-017-3075-3","volume":"164","author":[{"family":"Lopez","given":"Jon"},{"family":"Moreno","given":"Gala"},{"family":"Ibaibarriaga","given":"Leire"},{"family":"Dagorn","given":"Laurent"}],"accessed":{"date-parts":[["2020",7,8]]},"issued":{"date-parts":[["2017",3]]}}}],"schema":"https://github.com/citation-style-language/schema/raw/master/csl-citation.json"} </w:instrText>
      </w:r>
      <w:r>
        <w:fldChar w:fldCharType="separate"/>
      </w:r>
      <w:r w:rsidRPr="00703521">
        <w:rPr>
          <w:rFonts w:ascii="Calibri" w:hAnsi="Calibri" w:cs="Calibri"/>
        </w:rPr>
        <w:t>(Lopez et al., 2017a)</w:t>
      </w:r>
      <w:r>
        <w:fldChar w:fldCharType="end"/>
      </w:r>
      <w:r>
        <w:t xml:space="preserve"> and the abundance of smaller individuals (&lt;10 kg), but positively correlated with the abundance of </w:t>
      </w:r>
      <w:r w:rsidRPr="00DF0275">
        <w:t>large (&gt;10 kg) tuna</w:t>
      </w:r>
      <w:r w:rsidR="002539D6">
        <w:t xml:space="preserve"> in the Indian Ocean</w:t>
      </w:r>
      <w:r w:rsidRPr="00DF0275">
        <w:t xml:space="preserve"> </w:t>
      </w:r>
      <w:r>
        <w:fldChar w:fldCharType="begin"/>
      </w:r>
      <w:r>
        <w:instrText xml:space="preserve"> ADDIN ZOTERO_ITEM CSL_CITATION {"citationID":"rLcPOleV","properties":{"formattedCitation":"(Dunn and Curnick, 2019)","plainCitation":"(Dunn and Curnick, 2019)","noteIndex":0},"citationItems":[{"id":809,"uris":["http://zotero.org/groups/2526645/items/84HDQXXN"],"uri":["http://zotero.org/groups/2526645/items/84HDQXXN"],"itemData":{"id":809,"type":"article-journal","container-title":"Aquatic Conservation: Marine and Freshwater Ecosystems","DOI":"10.1002/aqc.3204","ISSN":"1052-7613, 1099-0755","issue":"12","journalAbbreviation":"Aquatic Conserv: Mar Freshw Ecosyst","language":"en","page":"2057-2070","source":"DOI.org (Crossref)","title":"Using historical fisheries data to predict tuna distribution within the British Indian Ocean Territory Marine Protected Area, and implications for its management","URL":"https://onlinelibrary.wiley.com/doi/abs/10.1002/aqc.3204","volume":"29","author":[{"family":"Dunn","given":"Nicholas"},{"family":"Curnick","given":"David"}],"accessed":{"date-parts":[["2020",7,8]]},"issued":{"date-parts":[["2019",12]]}}}],"schema":"https://github.com/citation-style-language/schema/raw/master/csl-citation.json"} </w:instrText>
      </w:r>
      <w:r>
        <w:fldChar w:fldCharType="separate"/>
      </w:r>
      <w:r w:rsidRPr="00DB0EE8">
        <w:rPr>
          <w:rFonts w:ascii="Calibri" w:hAnsi="Calibri" w:cs="Calibri"/>
        </w:rPr>
        <w:t>(Dunn and Curnick, 2019)</w:t>
      </w:r>
      <w:r>
        <w:fldChar w:fldCharType="end"/>
      </w:r>
      <w:r w:rsidRPr="00DF0275">
        <w:t xml:space="preserve">. </w:t>
      </w:r>
    </w:p>
    <w:p w14:paraId="073C63B3" w14:textId="08F35CF5" w:rsidR="000A04FC" w:rsidRDefault="000A04FC" w:rsidP="000A04FC">
      <w:pPr>
        <w:pStyle w:val="Heading3"/>
        <w:spacing w:line="360" w:lineRule="auto"/>
        <w:contextualSpacing/>
      </w:pPr>
      <w:r>
        <w:t>4.2 Range and relation to MPAs</w:t>
      </w:r>
    </w:p>
    <w:p w14:paraId="32C97018" w14:textId="0F9F5DA3" w:rsidR="000A04FC" w:rsidRDefault="000A04FC" w:rsidP="000A04FC">
      <w:pPr>
        <w:spacing w:line="360" w:lineRule="auto"/>
        <w:contextualSpacing/>
      </w:pPr>
      <w:r w:rsidRPr="0034581C">
        <w:t xml:space="preserve">Yellowfin tuna </w:t>
      </w:r>
      <w:r>
        <w:t>are highly mobile and traveled farther than all other species (</w:t>
      </w:r>
      <w:r>
        <w:rPr>
          <w:b/>
          <w:bCs/>
        </w:rPr>
        <w:t xml:space="preserve">Figure </w:t>
      </w:r>
      <w:r w:rsidR="005C2181">
        <w:rPr>
          <w:b/>
          <w:bCs/>
        </w:rPr>
        <w:t>3</w:t>
      </w:r>
      <w:r>
        <w:t xml:space="preserve">). Yellowfin tuna </w:t>
      </w:r>
      <w:r w:rsidRPr="0034581C">
        <w:t>ha</w:t>
      </w:r>
      <w:r>
        <w:t>ve</w:t>
      </w:r>
      <w:r w:rsidRPr="0034581C">
        <w:t xml:space="preserve"> lifetime displacements of up to 700 km </w:t>
      </w:r>
      <w:r>
        <w:fldChar w:fldCharType="begin"/>
      </w:r>
      <w:r>
        <w:instrText xml:space="preserve"> ADDIN ZOTERO_ITEM CSL_CITATION {"citationID":"CK1a9JV9","properties":{"formattedCitation":"(Sibert and Hampton, 2003)","plainCitation":"(Sibert and Hampton, 2003)","noteIndex":0},"citationItems":[{"id":793,"uris":["http://zotero.org/groups/2526645/items/8RZB6SNL"],"uri":["http://zotero.org/groups/2526645/items/8RZB6SNL"],"itemData":{"id":793,"type":"article-journal","abstract":"We apply an advection–diffusion reaction model to data from three different tuna tagging experiments in the western and central Paciﬁc Ocean (WCPO) to reexamine the question of to what extent the population dynamics and spatial characteristics of tropical tunas require international cooperation for effective management. The median lifetime displacement of skipjack ranges from 420 to 470 nautical miles. The lifetime displacement of yellowﬁn is about 20% less. The median half-life, a measure of residence time, of skipjack and yellowﬁn in WCPO exclusive economic zones (EEZs) is 3–6 months. Fishing decreases the lifetime displacement and decreases the half-life. We conclude that international arrangements between neighboring EEZs are essential for effective conservation, but that Paciﬁc Island countries can achieve beneﬁts from domestic conservation and ﬁshery development policies.","container-title":"Marine Policy","DOI":"10.1016/S0308-597X(02)00057-X","ISSN":"0308597X","issue":"1","journalAbbreviation":"Marine Policy","language":"en","page":"87-95","source":"DOI.org (Crossref)","title":"Mobility of tropical tunas and the implications for fisheries management","URL":"https://linkinghub.elsevier.com/retrieve/pii/S0308597X0200057X","volume":"27","author":[{"family":"Sibert","given":"John"},{"family":"Hampton","given":"John"}],"accessed":{"date-parts":[["2020",7,8]]},"issued":{"date-parts":[["2003",1]]}}}],"schema":"https://github.com/citation-style-language/schema/raw/master/csl-citation.json"} </w:instrText>
      </w:r>
      <w:r>
        <w:fldChar w:fldCharType="separate"/>
      </w:r>
      <w:r w:rsidRPr="00DB0EE8">
        <w:rPr>
          <w:rFonts w:ascii="Calibri" w:hAnsi="Calibri" w:cs="Calibri"/>
        </w:rPr>
        <w:t>(Sibert and Hampton, 2003)</w:t>
      </w:r>
      <w:r>
        <w:fldChar w:fldCharType="end"/>
      </w:r>
      <w:r w:rsidRPr="0034581C">
        <w:t xml:space="preserve"> and </w:t>
      </w:r>
      <w:r w:rsidR="00C7416F">
        <w:t xml:space="preserve">some populations </w:t>
      </w:r>
      <w:r w:rsidRPr="0034581C">
        <w:t xml:space="preserve">regularly move 150–1,500 km </w:t>
      </w:r>
      <w:r>
        <w:fldChar w:fldCharType="begin"/>
      </w:r>
      <w:r>
        <w:instrText xml:space="preserve"> ADDIN ZOTERO_ITEM CSL_CITATION {"citationID":"IMf7sk1H","properties":{"formattedCitation":"(Fonteneau and Hallier, 2015; Richardson et al., 2018; Schaefer et al., 2011, 2007)","plainCitation":"(Fonteneau and Hallier, 2015; Richardson et al., 2018; Schaefer et al., 2011, 2007)","noteIndex":0},"citationItems":[{"id":818,"uris":["http://zotero.org/groups/2526645/items/LVKKXP2T"],"uri":["http://zotero.org/groups/2526645/items/LVKKXP2T"],"itemData":{"id":818,"type":"article-journal","abstract":"Over the last 50 years, numerous dart tagging programs have been conducted on tropical tunas worldwide. Through these programs more than 1.4 million tunas have been tagged across the Paciﬁc, Atlantic, and, most recently, Indian Oceans with the majority of individuals tagged being skipjack (Katsuwonus pelamis, 858,000 individuals) and yellowﬁn tuna (Thunnus albacares, 360,000 individuals). The subsequent recovery of 173,574 tagged tunas (skipjack: 94,835, yellowﬁn: 49,079, and bigeye, Thunnus obesus: 29,660) presents a signiﬁcant opportunity to obtain a wide range of scientiﬁc results. In this paper, we used recovery data from a variety of programs to compare the growth rates from the period between tagging and recovery of three tropical tuna species from four oceanic regions. We also analyzed the maximum time durations between tagging and recovery events as an indication of each species’ longevity, as well as apparent movement patterns and distances traveled by the tuna. Collectively, these comparisons revealed major similarities between tropical tuna species of the basic biological parameters studied. In some instances, our analysis also revealed that the same species show major differences between areas. In addition, this paper also examines the current interest in conducting large-scale, simultaneous tagging of the three tropical tuna species and highlights the importance of improving the quality of recovery data. In particular, there need is paramount to increase the percentage of recoveries that have been fully validated in terms of the ﬁshing zone, recovery date, length and sex of the tagged tunas. Our assessment suggests that large-scale, multi-species tagging programs should become a routine scientiﬁc obligation for all tuna regional ﬁsheries organizations, as they are necessary in providing the basic parameters of all stock assessment models.","container-title":"Fisheries Research","DOI":"10.1016/j.fishres.2014.03.022","ISSN":"01657836","journalAbbreviation":"Fisheries Research","language":"en","page":"7-22","source":"DOI.org (Crossref)","title":"Fifty years of dart tag recoveries for tropical tuna: A global comparison of results for the western Pacific, eastern Pacific, Atlantic, and Indian Oceans","title-short":"Fifty years of dart tag recoveries for tropical tuna","URL":"https://linkinghub.elsevier.com/retrieve/pii/S0165783614001155","volume":"163","author":[{"family":"Fonteneau","given":"Alain"},{"family":"Hallier","given":"Jean-Pierre"}],"accessed":{"date-parts":[["2020",7,8]]},"issued":{"date-parts":[["2015",3]]}}},{"id":2,"uris":["http://zotero.org/groups/2526645/items/MK7YIDPC"],"uri":["http://zotero.org/groups/2526645/items/MK7YIDPC"],"itemData":{"id":2,"type":"article-journal","container-title":"Aquatic Conservation: Marine and Freshwater Ecosystems","DOI":"10.1002/aqc.2936","ISSN":"10527613","issue":"6","journalAbbreviation":"Aquatic Conserv: Mar Freshw Ecosyst","language":"en","page":"1308-1316","source":"DOI.org (Crossref)","title":"Residency and reproductive status of yellowfin tuna in a proposed large-scale pelagic marine protected area","URL":"http://doi.wiley.com/10.1002/aqc.2936","volume":"28","author":[{"family":"Richardson","given":"Andrew J."},{"family":"Downes","given":"Katie J."},{"family":"Nolan","given":"Emma T."},{"family":"Brickle","given":"Paul"},{"family":"Brown","given":"Judith"},{"family":"Weber","given":"Nicola"},{"family":"Weber","given":"Sam B."}],"accessed":{"date-parts":[["2020",7,8]]},"issued":{"date-parts":[["2018",12]]}}},{"id":20,"uris":["http://zotero.org/groups/2526645/items/S8WGKZLC"],"uri":["http://zotero.org/groups/2526645/items/S8WGKZLC"],"itemData":{"id":20,"type":"article-journal","abstract":"The movements, behavior, and habitat utilization of yellowﬁn tuna, Thunnus albacares, in the eastern Paciﬁc Ocean off Baja California, Mexico, are described from analyses of 31,357 days of day-log and 28,835 days of time-series data, downloaded from 126 archival tags recovered from yellowﬁn (57–162 cm in length and 1.2–5.2 years of age) at liberty from 90 to 1161 d (x¯ = 273.2 d), collected during 2002–2010. An unscented Kalman ﬁlter model with sea-surface temperature measurements integrated (UKFsst) was used to process the archival tag data sets in order to obtain improved estimates of geographic positions and most probable tracks (MPTs) and parameters. The median parameter estimates from the UKFsst model for errors in longitude ( x) and latitude ( y) were 0.32◦ and 1.36◦, respectively, for directed movements (u and v) were 0.27 and 0.77 nm/d, respectively, and for dispersive movement (D) was 144.3 nm2/d. The MPTs for 120 (95%) of the yellowﬁn remained within 1358 km of their release locations, indicating restricted horizontal utilization distributions, and ﬁdelity to this area of high biological productivity. There are observed differences in the movement patterns and parameters for ﬁsh released in different areas. Analyses of daily timed depth and temperature records resulted in the classiﬁcation of the data into four distinct behaviors. When exhibiting type-1 diving behavior (82.9% of all days at liberty) the ﬁsh remained at depths of less than 50 m at night and did not dive to depths greater than about 100 m during the day. Type-2 diving behavior (17.1% of all days at liberty) was characterized by 10 or more dives in excess of 150 m during the day. Spatial and temporal patterns are evident in the distributions of type-1 and type-2 diving behaviors. Surface-oriented behavior, deﬁned as the time ﬁsh remained at depths less than 10 m for more than 10 min, was also evaluated. The mean number and duration of daytime surface-oriented events per day, for all ﬁsh, were 7.6 and 24.2 min, respectively. There are signiﬁcant differences among ages in the percentages of days classiﬁed as type-1 and type-2 behaviors, durations of those events, and in the numbers and durations of surface-oriented events. Yellowﬁn tuna exhibited occasional deep-diving behavior, and some dives were to depths exceeding 1000 m, where ambient temperatures were less than 5 ◦C. There are signiﬁcant differences among ages in the nighttime and daytime average depths. The differences are the result of the ﬁsh of ages greater than 3 years showing greater daytime average depths and lesser nighttime average depths.","container-title":"Fisheries Research","DOI":"10.1016/j.fishres.2011.08.006","ISSN":"01657836","issue":"1-2","journalAbbreviation":"Fisheries Research","language":"en","page":"22-37","source":"DOI.org (Crossref)","title":"Movements, behavior, and habitat utilization of yellowfin tuna (Thunnus albacares) in the Pacific Ocean off Baja California, Mexico, determined from archival tag data analyses, including unscented Kalman filtering","URL":"https://linkinghub.elsevier.com/retrieve/pii/S016578361100275X","volume":"112","author":[{"family":"Schaefer","given":"Kurt M."},{"family":"Fuller","given":"Daniel W."},{"family":"Block","given":"Barbara A."}],"accessed":{"date-parts":[["2020",7,8]]},"issued":{"date-parts":[["2011",12]]}}},{"id":21,"uris":["http://zotero.org/groups/2526645/items/5SXJTFWB"],"uri":["http://zotero.org/groups/2526645/items/5SXJTFWB"],"itemData":{"id":21,"type":"article-journal","container-title":"Marine Biology","DOI":"10.1007/s00227-007-0689-x","ISSN":"0025-3162, 1432-1793","issue":"3","journalAbbreviation":"Mar Biol","language":"en","page":"503-525","source":"DOI.org (Crossref)","title":"Movements, behavior, and habitat utilization of yellowfin tuna (Thunnus albacares) in the northeastern Pacific Ocean, ascertained through archival tag data","URL":"http://link.springer.com/10.1007/s00227-007-0689-x","volume":"152","author":[{"family":"Schaefer","given":"Kurt M."},{"family":"Fuller","given":"Daniel W."},{"family":"Block","given":"Barbara A."}],"accessed":{"date-parts":[["2020",7,8]]},"issued":{"date-parts":[["2007",9]]}}}],"schema":"https://github.com/citation-style-language/schema/raw/master/csl-citation.json"} </w:instrText>
      </w:r>
      <w:r>
        <w:fldChar w:fldCharType="separate"/>
      </w:r>
      <w:r w:rsidRPr="00DB0EE8">
        <w:rPr>
          <w:rFonts w:ascii="Calibri" w:hAnsi="Calibri" w:cs="Calibri"/>
        </w:rPr>
        <w:t>(Fonteneau and Hallier, 2015; Richardson et al., 2018; Schaefer et al., 2011, 2007)</w:t>
      </w:r>
      <w:r>
        <w:fldChar w:fldCharType="end"/>
      </w:r>
      <w:r w:rsidRPr="0034581C">
        <w:t>.</w:t>
      </w:r>
      <w:r w:rsidRPr="000A309F">
        <w:t xml:space="preserve"> </w:t>
      </w:r>
      <w:r>
        <w:t>Individuals also</w:t>
      </w:r>
      <w:r w:rsidRPr="000A309F">
        <w:t xml:space="preserve"> remain near </w:t>
      </w:r>
      <w:r>
        <w:t>drifting F</w:t>
      </w:r>
      <w:r w:rsidRPr="000A309F">
        <w:t xml:space="preserve">ADs </w:t>
      </w:r>
      <w:r>
        <w:t>that travel 100</w:t>
      </w:r>
      <w:r>
        <w:rPr>
          <w:rFonts w:cstheme="minorHAnsi"/>
        </w:rPr>
        <w:t>–</w:t>
      </w:r>
      <w:r>
        <w:t>200 km</w:t>
      </w:r>
      <w:r w:rsidRPr="000A309F">
        <w:t xml:space="preserve"> </w:t>
      </w:r>
      <w:r>
        <w:fldChar w:fldCharType="begin"/>
      </w:r>
      <w:r>
        <w:instrText xml:space="preserve"> ADDIN ZOTERO_ITEM CSL_CITATION {"citationID":"womjKuom","properties":{"formattedCitation":"(Matsumoto et al., 2016; Tolotti et al., 2020)","plainCitation":"(Matsumoto et al., 2016; Tolotti et al., 2020)","noteIndex":0},"citationItems":[{"id":4,"uris":["http://zotero.org/groups/2526645/items/JDQZEST3"],"uri":["http://zotero.org/groups/2526645/items/JDQZEST3"],"itemData":{"id":4,"type":"article-journal","container-title":"Fisheries Oceanography","DOI":"10.1111/fog.12173","ISSN":"10546006","issue":"6","journalAbbreviation":"Fish. Oceanogr.","language":"en","page":"565-581","source":"DOI.org (Crossref)","title":"Comparison of the behavior of skipjack ( &lt;i&gt;Katsuwonus pelamis&lt;/i&gt; ), yellowfin ( &lt;i&gt;Thunnus albacares&lt;/i&gt; ) and bigeye ( &lt;i&gt;T. obesus&lt;/i&gt; ) tuna associated with drifting FADs in the equatorial central Pacific Ocean","URL":"http://doi.wiley.com/10.1111/fog.12173","volume":"25","author":[{"family":"Matsumoto","given":"Takayuki"},{"family":"Satoh","given":"Keisuke"},{"family":"Semba","given":"Yasuko"},{"family":"Toyonaga","given":"Mikio"}],"accessed":{"date-parts":[["2020",7,8]]},"issued":{"date-parts":[["2016",11]]}}},{"id":819,"uris":["http://zotero.org/groups/2526645/items/D7XGE3ZD"],"uri":["http://zotero.org/groups/2526645/items/D7XGE3ZD"],"itemData":{"id":819,"type":"article-journal","abstract":"Several pelagic ﬁsh species are known to regularly associate with ﬂoating objects in the open ocean, including commercially valuable species. The tuna purse seine industry takes advantage of this associative behavior and has been increasingly deploying free-drifting man-made ﬂoating objects, also known as ﬁsh aggregating devices (FADs). Using passive acoustic telemetry, this study describes the associative dynamics of the main targeted tropical tuna species (Thunnus albacares, T. obesus and Katsuwonus pelamis), as well as three major bycatch species, silky shark (Carcharhinus falciformis), rainbow runner (Elagatis bipinnulata) and oceanic triggerﬁsh (Canthidermis maculata). Short-term excursions away from the FADs were frequently performed by all tuna species as well by silky sharks. These excursions were characterized by a marked diel pattern, mainly occurring during nighttime. Rainbow runners and oceanic triggerﬁsh were much more present at the FADs and rarely performed excursions. Average continuous residence times (CRTs) ranged from 6 days, for silky shark, up to 25 days for bigeye tuna. Similar to silky shark, average CRTs for skipjack tuna and oceanic triggerﬁsh were less than 10 days. For yellowﬁn tuna and rainbow runner, CRTs averaged 19 and 16 days, respectively. Bigeye and yellowﬁn tuna remained associated to a single drifting FAD for a record of 55 days and 607 km traveled.","container-title":"Fisheries Research","DOI":"10.1016/j.fishres.2020.105521","ISSN":"01657836","journalAbbreviation":"Fisheries Research","language":"en","page":"105521","source":"DOI.org (Crossref)","title":"Association dynamics of tuna and purse seine bycatch species with drifting fish aggregating devices (FADs) in the tropical eastern Atlantic Ocean","URL":"https://linkinghub.elsevier.com/retrieve/pii/S0165783620300382","volume":"226","author":[{"family":"Tolotti","given":"Mariana Travassos"},{"family":"Forget","given":"Fabien"},{"family":"Capello","given":"Manuela"},{"family":"Filmalter","given":"John David"},{"family":"Hutchinson","given":"Melanie"},{"family":"Itano","given":"David"},{"family":"Holland","given":"Kim"},{"family":"Dagorn","given":"Laurent"}],"accessed":{"date-parts":[["2020",7,8]]},"issued":{"date-parts":[["2020",6]]}}}],"schema":"https://github.com/citation-style-language/schema/raw/master/csl-citation.json"} </w:instrText>
      </w:r>
      <w:r>
        <w:fldChar w:fldCharType="separate"/>
      </w:r>
      <w:r w:rsidRPr="00412DED">
        <w:rPr>
          <w:rFonts w:ascii="Calibri" w:hAnsi="Calibri" w:cs="Calibri"/>
        </w:rPr>
        <w:t>(Matsumoto et al., 2016; Tolotti et al., 2020)</w:t>
      </w:r>
      <w:r>
        <w:fldChar w:fldCharType="end"/>
      </w:r>
      <w:r>
        <w:t xml:space="preserve"> and some make short-duration (&lt;24 hr) movements away from </w:t>
      </w:r>
      <w:r w:rsidRPr="000A309F">
        <w:t xml:space="preserve">anchored FADs </w:t>
      </w:r>
      <w:r>
        <w:fldChar w:fldCharType="begin"/>
      </w:r>
      <w:r>
        <w:instrText xml:space="preserve"> ADDIN ZOTERO_ITEM CSL_CITATION {"citationID":"ZIonCTPX","properties":{"formattedCitation":"(Ohta and Kakuma, 2005; Rodriguez-Tress et al., 2017)","plainCitation":"(Ohta and Kakuma, 2005; Rodriguez-Tress et al., 2017)","noteIndex":0},"citationItems":[{"id":9,"uris":["http://zotero.org/groups/2526645/items/D6W2Q3YR"],"uri":["http://zotero.org/groups/2526645/items/D6W2Q3YR"],"itemData":{"id":9,"type":"article-journal","container-title":"Marine Biology","DOI":"10.1007/s00227-004-1456-x","ISSN":"0025-3162, 1432-1793","issue":"3","journalAbbreviation":"Marine Biology","language":"en","page":"581-594","source":"DOI.org (Crossref)","title":"Periodic behavior and residence time of yellowfin and bigeye tuna associated with fish aggregating devices around Okinawa Islands, as identified with automated listening stations","URL":"http://link.springer.com/10.1007/s00227-004-1456-x","volume":"146","author":[{"family":"Ohta","given":"I."},{"family":"Kakuma","given":"S."}],"accessed":{"date-parts":[["2020",7,8]]},"issued":{"date-parts":[["2005",2]]}}},{"id":820,"uris":["http://zotero.org/groups/2526645/items/PN2R48MC"],"uri":["http://zotero.org/groups/2526645/items/PN2R48MC"],"itemData":{"id":820,"type":"article-journal","abstract":"Anchored fish aggregating devices (FADs) are deployed by fishermen worldwide to facilitate the capture of pelagic fish. We investigated the associative behavior of yellowfin Thunnus albacares, skipjack Katsuwonus pelamis, and bigeye tuna T. obesus in an array of anchored FADs off the coast of Mauritius (southwestern Indian Ocean) using passive acoustic telemetry. Our results suggest that yellowfin and bigeye tuna have longer FAD residence times than skipjack tuna. The survival curves based on the continuous residence times for bigeye and skipjack tuna were best explained by single exponential models, indicating time-independent associative processes and characteristic timescales of 4.3 and 0.9 d, respectively. Continuous residence times of yellowfin tuna were best explained by time-dependent power law models, but the single exponential model (characteristic timescale of 6.5 d) also fit the data well. The analysis of absence times (time between 2 FAD associations) revealed that single exponential models fit the data for all 3 species (characteristic timescales of 1.3, 5, and 2.7 d for yellowfin, skipjack, and bigeye, respectively), with a time-dependent sigmoidal component at short timescales for skipjack and bigeye tuna, ascribed to diel behavior and the short inter-FAD distances of the array. Our results are consistent with those of previous studies but also reveal common behavioral patterns among species and suggest that inter-FAD distances affect absence times but not residence times. In other words, high densities of FADs tend to decrease the amount of time tuna spend unassociated with FADs.","container-title":"Marine Ecology Progress Series","DOI":"10.3354/meps12101","ISSN":"0171-8630, 1616-1599","journalAbbreviation":"Mar. Ecol. Prog. Ser.","language":"en","page":"213-222","source":"DOI.org (Crossref)","title":"Associative behavior of yellowfin Thunnus albacares, skipjack Katsuwonus pelamis, and bigeye tuna T. obesus at anchored fish aggregating devices (FADs) off the coast of Mauritius","URL":"http://www.int-res.com/abstracts/meps/v570/p213-222/","volume":"570","author":[{"family":"Rodriguez-Tress","given":"P"},{"family":"Capello","given":"M"},{"family":"Forget","given":"F"},{"family":"Soria","given":"M"},{"family":"Beeharry","given":"Sp"},{"family":"Dussooa","given":"N"},{"family":"Dagorn","given":"L"}],"accessed":{"date-parts":[["2020",7,8]]},"issued":{"date-parts":[["2017",4,27]]}}}],"schema":"https://github.com/citation-style-language/schema/raw/master/csl-citation.json"} </w:instrText>
      </w:r>
      <w:r>
        <w:fldChar w:fldCharType="separate"/>
      </w:r>
      <w:r w:rsidRPr="00412DED">
        <w:rPr>
          <w:rFonts w:ascii="Calibri" w:hAnsi="Calibri" w:cs="Calibri"/>
        </w:rPr>
        <w:t>(Ohta and Kakuma, 2005; Rodriguez-Tress et al., 2017)</w:t>
      </w:r>
      <w:r>
        <w:fldChar w:fldCharType="end"/>
      </w:r>
      <w:r w:rsidRPr="000A309F">
        <w:t>.</w:t>
      </w:r>
      <w:r w:rsidRPr="000650C4">
        <w:t xml:space="preserve"> </w:t>
      </w:r>
    </w:p>
    <w:p w14:paraId="74DE06AE" w14:textId="2F23C549" w:rsidR="000A04FC" w:rsidRDefault="000A04FC" w:rsidP="000A04FC">
      <w:pPr>
        <w:spacing w:line="360" w:lineRule="auto"/>
        <w:ind w:firstLine="720"/>
        <w:contextualSpacing/>
      </w:pPr>
      <w:r>
        <w:t>Y</w:t>
      </w:r>
      <w:r w:rsidRPr="000650C4">
        <w:t xml:space="preserve">ellowfin tunas </w:t>
      </w:r>
      <w:r>
        <w:t xml:space="preserve">stay within the BIOT MPA </w:t>
      </w:r>
      <w:r>
        <w:fldChar w:fldCharType="begin"/>
      </w:r>
      <w:r>
        <w:instrText xml:space="preserve"> ADDIN ZOTERO_ITEM CSL_CITATION {"citationID":"L8kr5yz3","properties":{"formattedCitation":"(Carlisle et al., 2019)","plainCitation":"(Carlisle et al., 2019)","noteIndex":0},"citationItems":[{"id":507,"uris":["http://zotero.org/groups/2526645/items/56N9IQKF"],"uri":["http://zotero.org/groups/2526645/items/56N9IQKF"],"itemData":{"id":507,"type":"article-journal","container-title":"Frontiers in Marine Science","DOI":"10.3389/fmars.2019.00256","ISSN":"2296-7745","journalAbbreviation":"Front. Mar. Sci.","language":"en","page":"256","source":"DOI.org (Crossref)","title":"Estimating Space Use of Mobile Fishes in a Large Marine Protected Area With Methodological Considerations in Acoustic Array Design","URL":"https://www.frontiersin.org/article/10.3389/fmars.2019.00256/full","volume":"6","author":[{"family":"Carlisle","given":"Aaron B."},{"family":"Tickler","given":"David"},{"family":"Dale","given":"Jonathan J."},{"family":"Ferretti","given":"Francesco"},{"family":"Curnick","given":"David J."},{"family":"Chapple","given":"Taylor K."},{"family":"Schallert","given":"Robert J."},{"family":"Castleton","given":"Michael"},{"family":"Block","given":"Barbara A."}],"accessed":{"date-parts":[["2020",7,1]]},"issued":{"date-parts":[["2019",5,22]]}}}],"schema":"https://github.com/citation-style-language/schema/raw/master/csl-citation.json"} </w:instrText>
      </w:r>
      <w:r>
        <w:fldChar w:fldCharType="separate"/>
      </w:r>
      <w:r w:rsidRPr="00FD692C">
        <w:rPr>
          <w:rFonts w:ascii="Calibri" w:hAnsi="Calibri" w:cs="Calibri"/>
        </w:rPr>
        <w:t>(Carlisle et al., 2019)</w:t>
      </w:r>
      <w:r>
        <w:fldChar w:fldCharType="end"/>
      </w:r>
      <w:r>
        <w:t xml:space="preserve"> and they a</w:t>
      </w:r>
      <w:r w:rsidRPr="000650C4">
        <w:t>re semi-resident inside the Ascension Island MPA (U.K. Overseas Territory)</w:t>
      </w:r>
      <w:r>
        <w:t xml:space="preserve">, occasionally moving </w:t>
      </w:r>
      <w:r w:rsidRPr="000650C4">
        <w:t xml:space="preserve">up to 100 km </w:t>
      </w:r>
      <w:r>
        <w:t>beyond for spawning</w:t>
      </w:r>
      <w:r w:rsidRPr="000650C4">
        <w:t xml:space="preserve">, where they </w:t>
      </w:r>
      <w:r>
        <w:t>a</w:t>
      </w:r>
      <w:r w:rsidRPr="000650C4">
        <w:t xml:space="preserve">re </w:t>
      </w:r>
      <w:r>
        <w:t>at risk</w:t>
      </w:r>
      <w:r w:rsidRPr="000650C4">
        <w:t xml:space="preserve"> to fishing </w:t>
      </w:r>
      <w:r>
        <w:fldChar w:fldCharType="begin"/>
      </w:r>
      <w:r>
        <w:instrText xml:space="preserve"> ADDIN ZOTERO_ITEM CSL_CITATION {"citationID":"EiXONUY2","properties":{"formattedCitation":"(Richardson et al., 2018)","plainCitation":"(Richardson et al., 2018)","noteIndex":0},"citationItems":[{"id":2,"uris":["http://zotero.org/groups/2526645/items/MK7YIDPC"],"uri":["http://zotero.org/groups/2526645/items/MK7YIDPC"],"itemData":{"id":2,"type":"article-journal","container-title":"Aquatic Conservation: Marine and Freshwater Ecosystems","DOI":"10.1002/aqc.2936","ISSN":"10527613","issue":"6","journalAbbreviation":"Aquatic Conserv: Mar Freshw Ecosyst","language":"en","page":"1308-1316","source":"DOI.org (Crossref)","title":"Residency and reproductive status of yellowfin tuna in a proposed large-scale pelagic marine protected area","URL":"http://doi.wiley.com/10.1002/aqc.2936","volume":"28","author":[{"family":"Richardson","given":"Andrew J."},{"family":"Downes","given":"Katie J."},{"family":"Nolan","given":"Emma T."},{"family":"Brickle","given":"Paul"},{"family":"Brown","given":"Judith"},{"family":"Weber","given":"Nicola"},{"family":"Weber","given":"Sam B."}],"accessed":{"date-parts":[["2020",7,8]]},"issued":{"date-parts":[["2018",12]]}}}],"schema":"https://github.com/citation-style-language/schema/raw/master/csl-citation.json"} </w:instrText>
      </w:r>
      <w:r>
        <w:fldChar w:fldCharType="separate"/>
      </w:r>
      <w:r w:rsidRPr="00FD692C">
        <w:rPr>
          <w:rFonts w:ascii="Calibri" w:hAnsi="Calibri" w:cs="Calibri"/>
        </w:rPr>
        <w:t>(Richardson et al., 2018)</w:t>
      </w:r>
      <w:r>
        <w:fldChar w:fldCharType="end"/>
      </w:r>
      <w:r>
        <w:t>.</w:t>
      </w:r>
      <w:r w:rsidR="0042420C">
        <w:t xml:space="preserve"> </w:t>
      </w:r>
      <w:r w:rsidR="00E4792B">
        <w:t xml:space="preserve">In the Phoenix Islands MPA, </w:t>
      </w:r>
      <w:r w:rsidR="00467EAD">
        <w:t>wh</w:t>
      </w:r>
      <w:r w:rsidR="00182474">
        <w:t xml:space="preserve">ich contains </w:t>
      </w:r>
      <w:r w:rsidR="00467EAD">
        <w:t xml:space="preserve">a spawning area, </w:t>
      </w:r>
      <w:r w:rsidR="00182474">
        <w:t>yellowfin tuna</w:t>
      </w:r>
      <w:r w:rsidR="00E4792B">
        <w:t xml:space="preserve"> may remain inside the MPA for their lifetimes</w:t>
      </w:r>
      <w:r w:rsidR="00C7416F">
        <w:t>, but also contribute to sustainable management of this fishery</w:t>
      </w:r>
      <w:r w:rsidR="00467EAD">
        <w:t xml:space="preserve"> </w:t>
      </w:r>
      <w:r w:rsidR="00467EAD">
        <w:fldChar w:fldCharType="begin"/>
      </w:r>
      <w:r w:rsidR="006A649F">
        <w:instrText xml:space="preserve"> ADDIN ZOTERO_ITEM CSL_CITATION {"citationID":"ng8OSZVH","properties":{"formattedCitation":"(Hern\\uc0\\u225{}ndez et al., 2019; Rotjan et al., 2014)","plainCitation":"(Hernández et al., 2019; Rotjan et al., 2014)","noteIndex":0},"citationItems":[{"id":23,"uris":["http://zotero.org/groups/2526645/items/LNJYRLB3"],"uri":["http://zotero.org/groups/2526645/items/LNJYRLB3"],"itemData":{"id":23,"type":"article-journal","container-title":"Scientific Reports","DOI":"10.1038/s41598-019-47161-0","ISSN":"2045-2322","issue":"1","journalAbbreviation":"Sci Rep","language":"en","page":"10772","source":"DOI.org (Crossref)","title":"Evidence and patterns of tuna spawning inside a large no-take Marine Protected Area","URL":"http://www.nature.com/articles/s41598-019-47161-0","volume":"9","author":[{"family":"Hernández","given":"Christina M."},{"family":"Witting","given":"Jan"},{"family":"Willis","given":"Ciara"},{"family":"Thorrold","given":"Simon R."},{"family":"Llopiz","given":"Joel K."},{"family":"Rotjan","given":"Randi D."}],"accessed":{"date-parts":[["2020",7,8]]},"issued":{"date-parts":[["2019",12]]}}},{"id":1978,"uris":["http://zotero.org/groups/2526645/items/6N7YRPT3"],"uri":["http://zotero.org/groups/2526645/items/6N7YRPT3"],"itemData":{"id":1978,"type":"chapter","abstract":"The Republic of Kiribati's Phoenix Islands Protected Area (PIPA), located in the equatorial central Pacific, is the largest and deepest UNESCO World Heritage site on earth. Created in 2008, it was the first Marine Protected Area (MPA) of its kind (at the time of inception, the largest in the world) and includes eight low-lying islands, shallow coral reefs, submerged shallow and deep seamounts and extensive open-ocean and ocean floor habitat. Due to their isolation, the shallow reef habitats have been protected de facto from severe exploitation, though the surrounding waters have been continually fished for large pelagics and whales over many decades. PIPA was created under a partnership between the Government of Kiribati and the international non-governmental organizations—Conservation International and the New England Aquarium. PIPA has a unique conservation strategy as the first marine MPA to use a conservation contract mechanism with a corresponding Conservation Trust established to be both a sustainable financing mechanism and a check-and-balance to the oversight and maintenance of the MPA. As PIPA moves forward with its management objectives, it is well positioned to be a global model for large MPA design and implementation in similar contexts. The islands and shallow reefs have already shown benefits from protection, though the pending full closure of PIPA (and assessments thereof ) will be critical for determining success of the MPA as a refuge for open-ocean pelagic and deep-sea marine life. As global ocean resources are continually being extracted to support a growing global population, PIPA's closure is both timely and of global significance.","container-title":"Advances in Marine Biology","ISBN":"978-0-12-800214-8","language":"en","note":"DOI: 10.1016/B978-0-12-800214-8.00008-6","page":"289-324","publisher":"Elsevier","source":"DOI.org (Crossref)","title":"Establishment, Management, and Maintenance of the Phoenix Islands Protected Area","URL":"https://linkinghub.elsevier.com/retrieve/pii/B9780128002148000086","volume":"69","author":[{"family":"Rotjan","given":"Randi"},{"family":"Jamieson","given":"Regen"},{"family":"Carr","given":"Ben"},{"family":"Kaufman","given":"Les"},{"family":"Mangubhai","given":"Sangeeta"},{"family":"Obura","given":"David"},{"family":"Pierce","given":"Ray"},{"family":"Rimon","given":"Betarim"},{"family":"Ris","given":"Bud"},{"family":"Sandin","given":"Stuart"},{"family":"Shelley","given":"Peter"},{"family":"Sumaila","given":"U. Rashid"},{"family":"Taei","given":"Sue"},{"family":"Tausig","given":"Heather"},{"family":"Teroroko","given":"Tukabu"},{"family":"Thorrold","given":"Simon"},{"family":"Wikgren","given":"Brooke"},{"family":"Toatu","given":"Teuea"},{"family":"Stone","given":"Greg"}],"accessed":{"date-parts":[["2021",9,3]]},"issued":{"date-parts":[["2014"]]}}}],"schema":"https://github.com/citation-style-language/schema/raw/master/csl-citation.json"} </w:instrText>
      </w:r>
      <w:r w:rsidR="00467EAD">
        <w:fldChar w:fldCharType="separate"/>
      </w:r>
      <w:r w:rsidR="006A649F" w:rsidRPr="006A649F">
        <w:rPr>
          <w:rFonts w:ascii="Calibri" w:hAnsi="Calibri" w:cs="Calibri"/>
          <w:szCs w:val="24"/>
        </w:rPr>
        <w:t>(Hernández et al., 2019; Rotjan et al., 2014)</w:t>
      </w:r>
      <w:r w:rsidR="00467EAD">
        <w:fldChar w:fldCharType="end"/>
      </w:r>
      <w:r w:rsidR="00BD4CBE">
        <w:t>.</w:t>
      </w:r>
    </w:p>
    <w:p w14:paraId="36338AFD" w14:textId="77777777" w:rsidR="005B4B41" w:rsidRDefault="000A04FC" w:rsidP="005B4B41">
      <w:pPr>
        <w:pStyle w:val="Heading3"/>
        <w:spacing w:line="360" w:lineRule="auto"/>
        <w:contextualSpacing/>
      </w:pPr>
      <w:r>
        <w:t>4.</w:t>
      </w:r>
      <w:r w:rsidR="00B8173B">
        <w:t>3</w:t>
      </w:r>
      <w:r>
        <w:t xml:space="preserve"> </w:t>
      </w:r>
      <w:r w:rsidR="005B4B41">
        <w:t xml:space="preserve">Suitability of the Palmyra-Kingman MPA </w:t>
      </w:r>
    </w:p>
    <w:p w14:paraId="25C9ED1C" w14:textId="23BD74B8" w:rsidR="000A04FC" w:rsidRDefault="000A04FC" w:rsidP="005B4B41">
      <w:pPr>
        <w:spacing w:line="360" w:lineRule="auto"/>
      </w:pPr>
      <w:r>
        <w:t xml:space="preserve">Yellowfin tuna </w:t>
      </w:r>
      <w:r w:rsidR="00B8173B">
        <w:t xml:space="preserve">may </w:t>
      </w:r>
      <w:r>
        <w:t xml:space="preserve">travel hundreds of kilometers and use pelagic habitats with high productivity and large temperature gradients. </w:t>
      </w:r>
      <w:r w:rsidR="00B8173B">
        <w:t>However, r</w:t>
      </w:r>
      <w:r w:rsidR="00855ABB">
        <w:t>etention near FADs and near spawning areas could indicate that stationary MPAs may protect yellowfin tuna</w:t>
      </w:r>
      <w:r w:rsidR="00B8173B">
        <w:t xml:space="preserve"> </w:t>
      </w:r>
      <w:r w:rsidR="00B8173B">
        <w:fldChar w:fldCharType="begin"/>
      </w:r>
      <w:r w:rsidR="00B8173B">
        <w:instrText xml:space="preserve"> ADDIN ZOTERO_ITEM CSL_CITATION {"citationID":"qPhVSMUM","properties":{"formattedCitation":"(Filous et al., 2020; Hern\\uc0\\u225{}ndez et al., 2019)","plainCitation":"(Filous et al., 2020; Hernández et al., 2019)","noteIndex":0},"citationItems":[{"id":792,"uris":["http://zotero.org/groups/2526645/items/SBXF66Z6"],"uri":["http://zotero.org/groups/2526645/items/SBXF66Z6"],"itemData":{"id":792,"type":"article-journal","abstract":"Pacific Island nations and territories must build their capacity to harvest pelagic fishes to ensure domestic food security into the future. The Republic of Palau recently created the Palau National Marine Sanctuary, a Marine Managed Area that was intended to conserve marine resources and enhance local pelagic fisheries. However, the capacity of the nation’s domestic fishery to exploit pelagic species must be built to meet these objectives and, to this aim, the development of a coastal network of Fish Attracting Devices (FADs) has been proposed. To inform the development of the nation’s FAD program, we used acoustic telemetry to study the movements of yellowfin tuna (Thunnus albacares) within Palau’s existing FAD network. Subadult yellowfin tuna (50−79 cm FL) remained within the FAD network for up to 175 days and young-of-the-year yellowfin tuna spent significantly more time in association with FADs in comparison to year-1 fish. A network analysis suggests that the Ngardmau and Peleliu FADs were the most important components of the current FAD network, and a mixed effects Poisson generalized linear model indicated that the residency of yellowfin tuna to these FADs was significantly related to mooring depth and distance from the reef. These results provide a description of yellowfin tuna movements within Palau’s FAD network and recommendations to improve the nation’s FAD program that are also applicable to other Pacific Island nations and territories that desire to improve domestic access to pelagic fish stocks.","container-title":"Fisheries Research","DOI":"10.1016/j.fishres.2020.105688","ISSN":"01657836","journalAbbreviation":"Fisheries Research","language":"en","page":"105688","source":"DOI.org (Crossref)","title":"Movements of juvenile yellowfin tuna (Thunnus albacares) within the coastal FAD network adjacent to the Palau National Marine Sanctuary: Implications for local fisheries development","title-short":"Movements of juvenile yellowfin tuna (Thunnus albacares) within the coastal FAD network adjacent to the Palau National Marine Sanctuary","URL":"https://linkinghub.elsevier.com/retrieve/pii/S0165783620302058","volume":"230","author":[{"family":"Filous","given":"Alexander"},{"family":"Friedlander","given":"Alan M."},{"family":"Griffin","given":"Lucas"},{"family":"Lennox","given":"Robert J."},{"family":"Danylchuk","given":"Andy J."},{"family":"Mereb","given":"Geory"},{"family":"Golbuu","given":"Yimnang"}],"accessed":{"date-parts":[["2020",7,8]]},"issued":{"date-parts":[["2020",10]]}}},{"id":23,"uris":["http://zotero.org/groups/2526645/items/LNJYRLB3"],"uri":["http://zotero.org/groups/2526645/items/LNJYRLB3"],"itemData":{"id":23,"type":"article-journal","container-title":"Scientific Reports","DOI":"10.1038/s41598-019-47161-0","ISSN":"2045-2322","issue":"1","journalAbbreviation":"Sci Rep","language":"en","page":"10772","source":"DOI.org (Crossref)","title":"Evidence and patterns of tuna spawning inside a large no-take Marine Protected Area","URL":"http://www.nature.com/articles/s41598-019-47161-0","volume":"9","author":[{"family":"Hernández","given":"Christina M."},{"family":"Witting","given":"Jan"},{"family":"Willis","given":"Ciara"},{"family":"Thorrold","given":"Simon R."},{"family":"Llopiz","given":"Joel K."},{"family":"Rotjan","given":"Randi D."}],"accessed":{"date-parts":[["2020",7,8]]},"issued":{"date-parts":[["2019",12]]}}}],"schema":"https://github.com/citation-style-language/schema/raw/master/csl-citation.json"} </w:instrText>
      </w:r>
      <w:r w:rsidR="00B8173B">
        <w:fldChar w:fldCharType="separate"/>
      </w:r>
      <w:r w:rsidR="00B8173B" w:rsidRPr="00B8173B">
        <w:rPr>
          <w:rFonts w:ascii="Calibri" w:hAnsi="Calibri" w:cs="Calibri"/>
          <w:szCs w:val="24"/>
        </w:rPr>
        <w:t>(Filous et al., 2020; Hernández et al., 2019)</w:t>
      </w:r>
      <w:r w:rsidR="00B8173B">
        <w:fldChar w:fldCharType="end"/>
      </w:r>
      <w:r w:rsidR="00855ABB">
        <w:t xml:space="preserve">. </w:t>
      </w:r>
      <w:r w:rsidR="001B5DD4">
        <w:t>Large</w:t>
      </w:r>
      <w:r>
        <w:t xml:space="preserve"> MPA</w:t>
      </w:r>
      <w:r w:rsidR="001B5DD4">
        <w:t>s</w:t>
      </w:r>
      <w:r>
        <w:t xml:space="preserve"> </w:t>
      </w:r>
      <w:r w:rsidR="001B5DD4">
        <w:t>c</w:t>
      </w:r>
      <w:r>
        <w:t xml:space="preserve">ould encompass this highly mobile species, </w:t>
      </w:r>
      <w:r w:rsidR="00044720">
        <w:t xml:space="preserve">although </w:t>
      </w:r>
      <w:r>
        <w:t xml:space="preserve">tunas will remain at-risk to fishing outside of MPA </w:t>
      </w:r>
      <w:r>
        <w:lastRenderedPageBreak/>
        <w:t xml:space="preserve">boundaries that may include spawning grounds </w:t>
      </w:r>
      <w:r>
        <w:fldChar w:fldCharType="begin"/>
      </w:r>
      <w:r>
        <w:instrText xml:space="preserve"> ADDIN ZOTERO_ITEM CSL_CITATION {"citationID":"BCYRbGj0","properties":{"formattedCitation":"(Richardson et al., 2018)","plainCitation":"(Richardson et al., 2018)","noteIndex":0},"citationItems":[{"id":2,"uris":["http://zotero.org/groups/2526645/items/MK7YIDPC"],"uri":["http://zotero.org/groups/2526645/items/MK7YIDPC"],"itemData":{"id":2,"type":"article-journal","container-title":"Aquatic Conservation: Marine and Freshwater Ecosystems","DOI":"10.1002/aqc.2936","ISSN":"10527613","issue":"6","journalAbbreviation":"Aquatic Conserv: Mar Freshw Ecosyst","language":"en","page":"1308-1316","source":"DOI.org (Crossref)","title":"Residency and reproductive status of yellowfin tuna in a proposed large-scale pelagic marine protected area","URL":"http://doi.wiley.com/10.1002/aqc.2936","volume":"28","author":[{"family":"Richardson","given":"Andrew J."},{"family":"Downes","given":"Katie J."},{"family":"Nolan","given":"Emma T."},{"family":"Brickle","given":"Paul"},{"family":"Brown","given":"Judith"},{"family":"Weber","given":"Nicola"},{"family":"Weber","given":"Sam B."}],"accessed":{"date-parts":[["2020",7,8]]},"issued":{"date-parts":[["2018",12]]}}}],"schema":"https://github.com/citation-style-language/schema/raw/master/csl-citation.json"} </w:instrText>
      </w:r>
      <w:r>
        <w:fldChar w:fldCharType="separate"/>
      </w:r>
      <w:r w:rsidRPr="00F32030">
        <w:rPr>
          <w:rFonts w:ascii="Calibri" w:hAnsi="Calibri" w:cs="Calibri"/>
        </w:rPr>
        <w:t>(Richardson et al., 2018)</w:t>
      </w:r>
      <w:r>
        <w:fldChar w:fldCharType="end"/>
      </w:r>
      <w:r>
        <w:t xml:space="preserve">. </w:t>
      </w:r>
      <w:r w:rsidR="0086714D">
        <w:t>Mobile</w:t>
      </w:r>
      <w:r>
        <w:t xml:space="preserve"> MPAs that shift with dynamic oceanography including thermal and productivity fronts </w:t>
      </w:r>
      <w:r>
        <w:fldChar w:fldCharType="begin"/>
      </w:r>
      <w:r>
        <w:instrText xml:space="preserve"> ADDIN ZOTERO_ITEM CSL_CITATION {"citationID":"x7GWqAG2","properties":{"formattedCitation":"(Tew Kai and Marsac, 2010)","plainCitation":"(Tew Kai and Marsac, 2010)","noteIndex":0},"citationItems":[{"id":33,"uris":["http://zotero.org/groups/2526645/items/3MUGPWVI"],"uri":["http://zotero.org/groups/2526645/items/3MUGPWVI"],"itemData":{"id":33,"type":"article-journal","abstract":"Mesoscale physical features as fronts and eddies appear to play a key role in the dynamics of marine communities. In the Indian Ocean, the Mozambique Channel (MC) is a natural laboratory to investigate mesoscale eddies (100–300 km in diameter); indeed, four to seven eddies per year are know to transit through the Channel, from North to South. We studied the structuring role of the mesoscale eddies on spatial dynamics and foraging strategy of top predators using seabirds and tuna as examples. Emphasis was on the central part of the MC (16–24°S) where eddy activity is most developed. We integrated three main categories of information: (i) satellite altimetry for sea-level anomaly (SLA) and geostrophic current, remotely-sensed surface temperature (SST) and SeaWiFS data for chlorophyll concentration (CC); (ii) individual tracking of Great Frigatebirds (Fregata minor) to characterize foraging areas; and (iii) detailed catch statistics from purse-seine ﬁsheries to describe distribution of tuna schools. Generalized Additive Models were applied to quantify the relative inﬂuence of mesoscale descriptors, SST and CC on foraging behaviour of Great Frigatebirds and location of purse-seine sets. Our results show that seabirds are more closely tied to mesoscale eddies compared to tuna. We underline the role of eddy boundaries on the response of frigatebirds and tuna. Good foraging conditions are promoted along the edge of eddies as a result of the interplay of the maturation process from cyclonic eddies and the concentration process by eddy interactions. A decrease in the number or intensity of eddies in the MC, as observed during strong El Niño events, could potentially affect the eddy-related ecosystem with putative negative repercussions on central-place foragers such as Great Frigatebirds. We discuss the importance of a better understanding of the ‘‘eddy system”, in marine conservation and tuna ﬁsheries management in the Mozambique Channel.","container-title":"Progress in Oceanography","DOI":"10.1016/j.pocean.2010.04.010","ISSN":"00796611","issue":"1-2","journalAbbreviation":"Progress in Oceanography","language":"en","page":"214-223","source":"DOI.org (Crossref)","title":"Influence of mesoscale eddies on spatial structuring of top predators’ communities in the Mozambique Channel","URL":"https://linkinghub.elsevier.com/retrieve/pii/S0079661110000443","volume":"86","author":[{"family":"Tew Kai","given":"Emilie"},{"family":"Marsac","given":"Francis"}],"accessed":{"date-parts":[["2020",7,7]]},"issued":{"date-parts":[["2010",7]]}}}],"schema":"https://github.com/citation-style-language/schema/raw/master/csl-citation.json"} </w:instrText>
      </w:r>
      <w:r>
        <w:fldChar w:fldCharType="separate"/>
      </w:r>
      <w:r w:rsidRPr="00AD4358">
        <w:rPr>
          <w:rFonts w:ascii="Calibri" w:hAnsi="Calibri" w:cs="Calibri"/>
        </w:rPr>
        <w:t>(Tew Kai and Marsac, 2010)</w:t>
      </w:r>
      <w:r>
        <w:fldChar w:fldCharType="end"/>
      </w:r>
      <w:r>
        <w:t xml:space="preserve"> could also benefit tunas.</w:t>
      </w:r>
      <w:r w:rsidR="0086714D">
        <w:t xml:space="preserve"> A combination of stationary and mobile MPAs may help </w:t>
      </w:r>
      <w:r w:rsidR="001F05C2">
        <w:t>protect critical habitat while also supporting sustainable fisheries management for this species.</w:t>
      </w:r>
    </w:p>
    <w:p w14:paraId="4E9A1E57" w14:textId="25C4AA36" w:rsidR="000A04FC" w:rsidRDefault="000A04FC" w:rsidP="000A04FC">
      <w:pPr>
        <w:pStyle w:val="Heading2"/>
      </w:pPr>
      <w:r>
        <w:t>5</w:t>
      </w:r>
      <w:r w:rsidR="000D1F16">
        <w:t>.</w:t>
      </w:r>
      <w:r>
        <w:t xml:space="preserve"> Sooty tern</w:t>
      </w:r>
    </w:p>
    <w:p w14:paraId="098AE146" w14:textId="204E9285" w:rsidR="000A04FC" w:rsidRDefault="000A04FC" w:rsidP="000A04FC">
      <w:pPr>
        <w:pStyle w:val="Heading3"/>
        <w:spacing w:line="360" w:lineRule="auto"/>
        <w:contextualSpacing/>
      </w:pPr>
      <w:r>
        <w:t>5.1 Habitat</w:t>
      </w:r>
    </w:p>
    <w:p w14:paraId="2FF102F6" w14:textId="3DA609CF" w:rsidR="000A04FC" w:rsidRDefault="000A04FC" w:rsidP="000A04FC">
      <w:pPr>
        <w:spacing w:line="360" w:lineRule="auto"/>
        <w:contextualSpacing/>
      </w:pPr>
      <w:r>
        <w:t>S</w:t>
      </w:r>
      <w:r w:rsidRPr="008137D8">
        <w:t xml:space="preserve">ooty terns </w:t>
      </w:r>
      <w:r>
        <w:t xml:space="preserve">are foragers that depend on </w:t>
      </w:r>
      <w:r w:rsidRPr="008137D8">
        <w:t xml:space="preserve">tuna </w:t>
      </w:r>
      <w:r>
        <w:t xml:space="preserve">to feed successfully in pelagic habitats </w:t>
      </w:r>
      <w:r w:rsidR="00D56745">
        <w:t xml:space="preserve">throughout the world </w:t>
      </w:r>
      <w:r w:rsidRPr="008137D8">
        <w:fldChar w:fldCharType="begin"/>
      </w:r>
      <w:r>
        <w:instrText xml:space="preserve"> ADDIN ZOTERO_ITEM CSL_CITATION {"citationID":"bdJDnV4k","properties":{"formattedCitation":"(Au and Pitman, 1986; Jaquemet et al., 2005)","plainCitation":"(Au and Pitman, 1986; Jaquemet et al., 2005)","noteIndex":0},"citationItems":[{"id":224,"uris":["http://zotero.org/groups/2526645/items/NZYAXGEH"],"uri":["http://zotero.org/groups/2526645/items/NZYAXGEH"],"itemData":{"id":224,"type":"article-journal","container-title":"The Condor","DOI":"10.2307/1368877","ISSN":"00105422, 1938-5129","issue":"3","journalAbbreviation":"The Condor","language":"en","page":"304-317","source":"DOI.org (Crossref)","title":"Seabird Interactions with Dolphins and Tuna in the Eastern Tropical Pacific","URL":"https://academic.oup.com/condor/article/88/3/304-317/5188919","volume":"88","author":[{"family":"Au","given":"David W"},{"family":"Pitman","given":"Robert L."}],"accessed":{"date-parts":[["2020",7,2]]},"issued":{"date-parts":[["1986",8]]}}},{"id":226,"uris":["http://zotero.org/groups/2526645/items/4RBBXY33"],"uri":["http://zotero.org/groups/2526645/items/4RBBXY33"],"itemData":{"id":226,"type":"article-journal","container-title":"Marine Biology","DOI":"10.1007/s00227-005-1610-0","ISSN":"0025-3162, 1432-1793","issue":"3","journalAbbreviation":"Marine Biology","language":"en","page":"573-582","source":"DOI.org (Crossref)","title":"Foraging habitats of the seabird community of Europa Island (Mozambique Channel)","URL":"http://link.springer.com/10.1007/s00227-005-1610-0","volume":"147","author":[{"family":"Jaquemet","given":"Sébastien"},{"family":"Le Corre","given":"Matthieu"},{"family":"Marsac","given":"Francis"},{"family":"Potier","given":"Michel"},{"family":"Weimerskirch","given":"Henri"}],"accessed":{"date-parts":[["2020",7,2]]},"issued":{"date-parts":[["2005",7]]}}}],"schema":"https://github.com/citation-style-language/schema/raw/master/csl-citation.json"} </w:instrText>
      </w:r>
      <w:r w:rsidRPr="008137D8">
        <w:fldChar w:fldCharType="separate"/>
      </w:r>
      <w:r w:rsidRPr="00E144BD">
        <w:rPr>
          <w:rFonts w:ascii="Calibri" w:hAnsi="Calibri" w:cs="Calibri"/>
        </w:rPr>
        <w:t>(Au and Pitman, 1986; Jaquemet et al., 2005)</w:t>
      </w:r>
      <w:r w:rsidRPr="008137D8">
        <w:fldChar w:fldCharType="end"/>
      </w:r>
      <w:r>
        <w:t xml:space="preserve">. During the breeding season, terns are central place foragers that are constrained to several hundred kilometers surrounding colonies like those that exist </w:t>
      </w:r>
      <w:r w:rsidR="00F64A82">
        <w:t>at</w:t>
      </w:r>
      <w:r>
        <w:t xml:space="preserve"> Palmyra</w:t>
      </w:r>
      <w:r w:rsidR="00F64A82">
        <w:t xml:space="preserve"> Atoll</w:t>
      </w:r>
      <w:r w:rsidRPr="008137D8">
        <w:t>.</w:t>
      </w:r>
      <w:r>
        <w:t xml:space="preserve"> Vast, pelagic habitats are hard to quantify and</w:t>
      </w:r>
      <w:r w:rsidRPr="005D47CE">
        <w:t xml:space="preserve"> </w:t>
      </w:r>
      <w:r>
        <w:t>knowledge of sooty tern habitat at sea is limited; overall, wind, water depth, productivity, and SST are important. With a flapping flight style, s</w:t>
      </w:r>
      <w:r w:rsidRPr="00804DC4">
        <w:t>ooty terns ha</w:t>
      </w:r>
      <w:r>
        <w:t>ve</w:t>
      </w:r>
      <w:r w:rsidRPr="00804DC4">
        <w:t xml:space="preserve"> low wing-loading </w:t>
      </w:r>
      <w:r>
        <w:t>that enables</w:t>
      </w:r>
      <w:r w:rsidRPr="00804DC4">
        <w:t xml:space="preserve"> them to fly </w:t>
      </w:r>
      <w:r>
        <w:t>with high energy efficiency while</w:t>
      </w:r>
      <w:r w:rsidRPr="00804DC4">
        <w:t xml:space="preserve"> travel</w:t>
      </w:r>
      <w:r>
        <w:t>ing</w:t>
      </w:r>
      <w:r w:rsidRPr="00804DC4">
        <w:t xml:space="preserve"> l</w:t>
      </w:r>
      <w:r>
        <w:t>ong</w:t>
      </w:r>
      <w:r w:rsidRPr="00804DC4">
        <w:t xml:space="preserve"> distances </w:t>
      </w:r>
      <w:r>
        <w:t xml:space="preserve">relatively </w:t>
      </w:r>
      <w:r w:rsidRPr="00804DC4">
        <w:t xml:space="preserve">quickly </w:t>
      </w:r>
      <w:r>
        <w:fldChar w:fldCharType="begin"/>
      </w:r>
      <w:r>
        <w:instrText xml:space="preserve"> ADDIN ZOTERO_ITEM CSL_CITATION {"citationID":"LW5kflZr","properties":{"formattedCitation":"(Hertel and Ballance, 1999)","plainCitation":"(Hertel and Ballance, 1999)","noteIndex":0},"citationItems":[{"id":203,"uris":["http://zotero.org/groups/2526645/items/ZKKQNKBX"],"uri":["http://zotero.org/groups/2526645/items/ZKKQNKBX"],"itemData":{"id":203,"type":"article-journal","abstract":"Wingmorphologyof nine species of seabirdsfromJohnstonAtoll in the central tropicalPacific was analyzedto determinehow wing size and shape correlatedwith observed foragingbehaviorand, in some species, the energeticcost of flight. Red-tailed Tropicbirds(Phaethon rubricauda)and ChristmasShearwaters(Puffinusnativitatis)had lower wing areas, shorterwing spans, and higher relative wing loading than would be predictedfrommass alone.BrownNoddies(Anousstolidus)andRed-footedBoobies (Sula sula) had lower wing loading,BrownBoobies (Sula leucogaster)and Sooty Terns(Sterna fuscata) had higheraspectratios,andBrownNoddieshadloweraspectratiothanwouldbe predictedfrommass alone.Aspectratioshowedgreaterintraspecificvariationthantheother variables.In most cases, predicteddifferencesin wing morphologycorrelatedwell with observedforagingdifferencesamongspecies, andspeciesthatdid not differsignificantlyin body mass differedwith respectto wing size and shape;these morphologicaldifferences reflectedvaryingflight and foragingbehaviors.Sooty Ternshad a higheraspectratioand higherwing loadingthanBrownNoddiesreflectingtheirmorepelagiclifestyle,andChristmas Shearwatershada loweraspectratioandhigherwing loadingthanWedge-tailedShearwaters(Puffinuspacificus)reflectingtheirpursuitplungingbehavior.","container-title":"The Condor","DOI":"10.2307/1370184","ISSN":"00105422, 1938-5129","issue":"3","journalAbbreviation":"The Condor","language":"en","page":"549-556","source":"DOI.org (Crossref)","title":"Wing Ecomorphology of Seabirds from Johnston Atoll","URL":"https://academic.oup.com/condor/article/101/3/549-556/5124205","volume":"101","author":[{"family":"Hertel","given":"Fritz"},{"family":"Ballance","given":"Lisa T."}],"accessed":{"date-parts":[["2020",7,3]]},"issued":{"date-parts":[["1999",8]]}}}],"schema":"https://github.com/citation-style-language/schema/raw/master/csl-citation.json"} </w:instrText>
      </w:r>
      <w:r>
        <w:fldChar w:fldCharType="separate"/>
      </w:r>
      <w:r w:rsidRPr="00E144BD">
        <w:rPr>
          <w:rFonts w:ascii="Calibri" w:hAnsi="Calibri" w:cs="Calibri"/>
        </w:rPr>
        <w:t>(Hertel and Ballance, 1999)</w:t>
      </w:r>
      <w:r>
        <w:fldChar w:fldCharType="end"/>
      </w:r>
      <w:r>
        <w:t>, though abundance is not related to</w:t>
      </w:r>
      <w:r w:rsidRPr="00804DC4">
        <w:t xml:space="preserve"> wind speed </w:t>
      </w:r>
      <w:r w:rsidR="002F6FB7">
        <w:t xml:space="preserve">in Australia </w:t>
      </w:r>
      <w:r>
        <w:fldChar w:fldCharType="begin"/>
      </w:r>
      <w:r>
        <w:instrText xml:space="preserve"> ADDIN ZOTERO_ITEM CSL_CITATION {"citationID":"pOLqFhwF","properties":{"formattedCitation":"(Gorta et al., 2019)","plainCitation":"(Gorta et al., 2019)","noteIndex":0},"citationItems":[{"id":184,"uris":["http://zotero.org/groups/2526645/items/F28GXVB5"],"uri":["http://zotero.org/groups/2526645/items/F28GXVB5"],"itemData":{"id":184,"type":"article-journal","abstract":"Many seabird communities are declining around the world, a trend frequently linked to climate change and human impacts on habitat and prey. Time series observations of seabirds away from breeding colonies are generally rare, which limits our understanding of long-term changes for conservation actions. We analysed a dedicated citizen science dataset of pelagic seabird abundance (86 species – 30 used for modelling analysis from 385 trips) from two locations over 17 years (2000–2016) and a third for seven years, over the continental shelf and slope of south-eastern Australia. To estimate temporal trends and environmental drivers, we used generalised additive modelling and species archetype modelling for groups. Almost half (43%) of the most abundant seabird species declined in our study area over the 17 years. The declines may be associated with human-induced ecosystem change and represent poleward shifts in distribution out of our study area, changes in population abundance, or both. Winter-dominant groups, primarily species rarely frequenting warmer water, were often negatively associated with SSTanom, while summer-dominant groups, composed of species more tolerant of temperate and tropical environments, were generally positively associated with SSTanom. Widespread local declines in seabird populations are of increasing concern. Understanding the extent to which these observed declines represent real declines in abundance, or range shifts, should be a priority. Changing sea temperatures are probably contributing to both. These results from the coast of south-eastern Australia need to be placed in the context of the highly mobile study organisms and the vast spatial scale of the ocean. Long-term citizen science observations, from an array of locations around the world, promise to provide valuable insights into seabird ecology, playing a key part in seabird conservation.","container-title":"Biological Conservation","DOI":"10.1016/j.biocon.2019.05.007","ISSN":"00063207","journalAbbreviation":"Biological Conservation","language":"en","page":"226-235","source":"DOI.org (Crossref)","title":"Pelagic citizen science data reveal declines of seabirds off south-eastern Australia","URL":"https://linkinghub.elsevier.com/retrieve/pii/S0006320718318767","volume":"235","author":[{"family":"Gorta","given":"Simon B.Z."},{"family":"Smith","given":"James A."},{"family":"Everett","given":"Jason D."},{"family":"Kingsford","given":"Richard T."},{"family":"Cornwell","given":"William K."},{"family":"Suthers","given":"Iain M."},{"family":"Epstein","given":"Hal"},{"family":"McGovern","given":"Roger"},{"family":"McLachlan","given":"Greg"},{"family":"Roderick","given":"Mick"},{"family":"Smith","given":"Lindsay"},{"family":"Williams","given":"Dan"},{"family":"Callaghan","given":"Corey T."}],"accessed":{"date-parts":[["2020",7,3]]},"issued":{"date-parts":[["2019",7]]}}}],"schema":"https://github.com/citation-style-language/schema/raw/master/csl-citation.json"} </w:instrText>
      </w:r>
      <w:r>
        <w:fldChar w:fldCharType="separate"/>
      </w:r>
      <w:r w:rsidRPr="00E144BD">
        <w:rPr>
          <w:rFonts w:ascii="Calibri" w:hAnsi="Calibri" w:cs="Calibri"/>
        </w:rPr>
        <w:t>(Gorta et al., 2019)</w:t>
      </w:r>
      <w:r>
        <w:fldChar w:fldCharType="end"/>
      </w:r>
      <w:r>
        <w:t>. S</w:t>
      </w:r>
      <w:r w:rsidRPr="00CD292A">
        <w:t xml:space="preserve">ooty tern associations with </w:t>
      </w:r>
      <w:r>
        <w:t xml:space="preserve">pelagic </w:t>
      </w:r>
      <w:r w:rsidRPr="00CD292A">
        <w:t xml:space="preserve">bathymetric features </w:t>
      </w:r>
      <w:r>
        <w:t xml:space="preserve">were described from </w:t>
      </w:r>
      <w:r w:rsidRPr="00CD292A">
        <w:t xml:space="preserve">incidental observations </w:t>
      </w:r>
      <w:r>
        <w:t xml:space="preserve">at-sea where they were </w:t>
      </w:r>
      <w:r w:rsidRPr="00CD292A">
        <w:t xml:space="preserve">associated with shelf breaks </w:t>
      </w:r>
      <w:r>
        <w:fldChar w:fldCharType="begin"/>
      </w:r>
      <w:r>
        <w:instrText xml:space="preserve"> ADDIN ZOTERO_ITEM CSL_CITATION {"citationID":"O2DhjP3l","properties":{"formattedCitation":"(Mondreti et al., 2020)","plainCitation":"(Mondreti et al., 2020)","noteIndex":0},"citationItems":[{"id":270,"uris":["http://zotero.org/groups/2526645/items/RSW4HREX"],"uri":["http://zotero.org/groups/2526645/items/RSW4HREX"],"itemData":{"id":270,"type":"article-journal","abstract":"MONDRETI, R., DAVIDAR, P., RYAN, P.G., THIEBOT, J.B. &amp; GREMILLET, D. 2020. Seabird and cetacean occurrence in the Bay of Bengal associated with marine productivity and commercial fishing effort. Marine Ornithology 48: 91–101.","container-title":"Marine Ornithology","language":"en","page":"91-101","source":"Zotero","title":"Seabird and cetacean occurrence in the Bay of Bengal associated with marine productivity and commercial fishing effort","volume":"48","author":[{"family":"Mondreti","given":"Ravichandra"},{"family":"Davidar","given":"Priya"},{"family":"Ryan","given":"Peter G"},{"family":"Thiebot","given":"Jean-Baptiste"},{"family":"Gremillet","given":"David"}],"issued":{"date-parts":[["2020"]]}}}],"schema":"https://github.com/citation-style-language/schema/raw/master/csl-citation.json"} </w:instrText>
      </w:r>
      <w:r>
        <w:fldChar w:fldCharType="separate"/>
      </w:r>
      <w:r w:rsidRPr="00423AF0">
        <w:rPr>
          <w:rFonts w:ascii="Calibri" w:hAnsi="Calibri" w:cs="Calibri"/>
        </w:rPr>
        <w:t>(Mondreti et al., 2020)</w:t>
      </w:r>
      <w:r>
        <w:fldChar w:fldCharType="end"/>
      </w:r>
      <w:r w:rsidRPr="00CD292A">
        <w:t xml:space="preserve"> and </w:t>
      </w:r>
      <w:r>
        <w:t xml:space="preserve">observed at </w:t>
      </w:r>
      <w:r w:rsidRPr="00CD292A">
        <w:t xml:space="preserve">various water depths </w:t>
      </w:r>
      <w:r>
        <w:fldChar w:fldCharType="begin"/>
      </w:r>
      <w:r>
        <w:instrText xml:space="preserve"> ADDIN ZOTERO_ITEM CSL_CITATION {"citationID":"ZiSrlSGH","properties":{"formattedCitation":"(de Boer et al., 2014)","plainCitation":"(de Boer et al., 2014)","noteIndex":0},"citationItems":[{"id":195,"uris":["http://zotero.org/groups/2526645/items/C865275P"],"uri":["http://zotero.org/groups/2526645/items/C865275P"],"itemData":{"id":195,"type":"article-journal","abstract":"The pelagic seabird fauna inhabiting the waters offshore Suriname has hardly been described. Here we provide records for the occurrence of 18 pelagic seabird species. At least three of the observed seabird species represent new state records: Yellow-nosed Albatross (Thalassarche chlororhynchos), Band-rumped Storm-Petrel (Oceanodroma castro) and Red-footed Booby (Sula sula). Another previously undocumented seabird in Suriname observed during this survey was Bulwer’s Petrel (Bulweria bulwerii), although this species was not verified by photographic evidence. An additional four seabird species represent the first verified (at-sea) photographic records for Suriname: Audubon’s Shearwater (Puffinus lherminieri), Red-billed Tropicbird (Phaethon aethereus), Masked Booby (Sula dactylatra) and Pomarine Jaeger (Stercorarius pomarinus). The seabird (temporal) distribution and foraging concentrations of seabirds are presented for the period 20 May – 24 July 2012. Strip-transect seabird counts (13 June to 24 July 2012) revealed that the offshore seabird community in Suriname is best described as primarily a surface-feeding community, dominated by plunge-diving shearwaters. The overall seabird abundance was low (0.59 birds/km) which is consistent for tropical equatorial offshore waters. The results highlight an increase both in the relative abundance and diversity of seabirds and the mortality amongst shearwaters in late June/early July. We recommend that more monitoring be carried out in order to gain a better understanding of the status of the different seabird species that occur in this tropical equatorial offshore region.","container-title":"Academic Journal of Suriname","language":"en","page":"474-491","source":"Zotero","title":"Observations of pelagic seabirds in the waters offshore Suriname, May-July 2012","volume":"5","author":[{"family":"Boer","given":"Marijke N.","non-dropping-particle":"de"},{"family":"Williams","given":"Andy C"},{"family":"Saulino","given":"James T"}],"issued":{"date-parts":[["2014"]]}}}],"schema":"https://github.com/citation-style-language/schema/raw/master/csl-citation.json"} </w:instrText>
      </w:r>
      <w:r>
        <w:fldChar w:fldCharType="separate"/>
      </w:r>
      <w:r w:rsidRPr="00423AF0">
        <w:rPr>
          <w:rFonts w:ascii="Calibri" w:hAnsi="Calibri" w:cs="Calibri"/>
        </w:rPr>
        <w:t>(de Boer et al., 2014)</w:t>
      </w:r>
      <w:r>
        <w:fldChar w:fldCharType="end"/>
      </w:r>
      <w:r w:rsidR="00487CFB">
        <w:t xml:space="preserve"> in the Atlantic and Indian Oceans</w:t>
      </w:r>
      <w:r w:rsidRPr="00CD292A">
        <w:t xml:space="preserve">. </w:t>
      </w:r>
      <w:r>
        <w:t>S</w:t>
      </w:r>
      <w:r w:rsidRPr="00CD292A">
        <w:t>ooty tern</w:t>
      </w:r>
      <w:r>
        <w:t xml:space="preserve"> habitat associations were</w:t>
      </w:r>
      <w:r w:rsidRPr="00CD292A">
        <w:t xml:space="preserve"> significant</w:t>
      </w:r>
      <w:r>
        <w:t xml:space="preserve">ly related to </w:t>
      </w:r>
      <w:r w:rsidRPr="00CD292A">
        <w:t xml:space="preserve">depth and slope </w:t>
      </w:r>
      <w:r>
        <w:t xml:space="preserve">in some regions </w:t>
      </w:r>
      <w:r>
        <w:fldChar w:fldCharType="begin"/>
      </w:r>
      <w:r>
        <w:instrText xml:space="preserve"> ADDIN ZOTERO_ITEM CSL_CITATION {"citationID":"rnLun7R5","properties":{"formattedCitation":"(Jaquemet et al., 2014; Monia, 2019)","plainCitation":"(Jaquemet et al., 2014; Monia, 2019)","noteIndex":0},"citationItems":[{"id":196,"uris":["http://zotero.org/groups/2526645/items/LIN3MK5R"],"uri":["http://zotero.org/groups/2526645/items/LIN3MK5R"],"itemData":{"id":196,"type":"article-journal","abstract":"The Mozambique Channel (western Indian Ocean) is a dynamic environment characterised by strong mesoscale features, which inﬂuence all biological components of the pelagic ecosystem. We investigated the distribution, abundance and feeding behaviour of seabirds in the Mozambique Channel in relation to physical and biological environmental variables, with a speciﬁc interest in mesoscale features. Seabird censuses were conducted in summer and winter during 7 cruises in the southern and northern Mozambique Channel. Tropical species accounted for 49% of the 37 species identiﬁed and 97% of the individuals, and species from the sub-Antarctic region constituted 30% of the identiﬁcations. The typically tropical sooty tern (Onychoprion fuscata) was the dominant species during all cruises, and overall accounted for 74% of the species observations and 85% of counted birds. Outputs of Generalised Linear Models at the scale of the Mozambique Channel suggested that higher densities of ﬂying and feeding birds occurred in areas with lower sea surface temperatures and lower surface chlorophyll a concentrations. Most of the ﬂocks of feeding birds did not associate with surface schools of ﬁsh or marine mammals, but when they did, these ﬂocks were larger, especially when associated with tuna. While tropical species seemed to favour cyclonic eddies, frontal and divergence zones, non-tropical species were more frequently recorded over shelf waters. Sooty terns foraged preferentially in cyclonic eddies where zooplankton, micronekton and tuna schools were abundant. Among other major tropical species, frigatebirds (Fregata spp.) predominated in frontal zones between eddies, where tuna schools also frequently occurred and where geostrophic currents were the strongest. Red-footed boobies (Sula sula) concentrated in divergence zones characterised by low sea level anomalies, low geostrophic currents, and high zooplankton biomass close to the surface. Our results highlight the importance of mescoscale features in structuring the tropical seabird community in the Mozambique Channel, in addition to segregating tropical and non-tropical species. The mechanisms underlying the segregation of tropical seabirds seem to partially differ from that of other tropical regions, and this may be a consequence of the strong local mesoscale activity, affecting prey size and availability schemes. Beyond characterising the foraging habitats of the seabird community of the Mozambique Channel, this study highlights the importance of this region as a hot spot for seabirds; especially the southern part, where several endangered sub-Antarctic species over-winter.","container-title":"Deep Sea Research Part II: Topical Studies in Oceanography","DOI":"10.1016/j.dsr2.2013.10.027","ISSN":"09670645","journalAbbreviation":"Deep Sea Research Part II: Topical Studies in Oceanography","language":"en","page":"200-211","source":"DOI.org (Crossref)","title":"Contrasted structuring effects of mesoscale features on the seabird community in the Mozambique Channel","URL":"https://linkinghub.elsevier.com/retrieve/pii/S0967064513004219","volume":"100","author":[{"family":"Jaquemet","given":"S."},{"family":"Ternon","given":"J.F."},{"family":"Kaehler","given":"S."},{"family":"Thiebot","given":"J.B."},{"family":"Dyer","given":"B."},{"family":"Bemanaja","given":"E."},{"family":"Marteau","given":"C."},{"family":"Le Corre","given":"M."}],"accessed":{"date-parts":[["2020",7,3]]},"issued":{"date-parts":[["2014",2]]}}},{"id":223,"uris":["http://zotero.org/groups/2526645/items/NZFUSY3S"],"uri":["http://zotero.org/groups/2526645/items/NZFUSY3S"],"itemData":{"id":223,"type":"thesis","event-place":"La Garde, France","genre":"Master's thesis","language":"fr","number-of-pages":"38","publisher":"Université de Toulon","publisher-place":"La Garde, France","title":"Modélisation des habitats des oiseaux marins pélagiques présents en Guyane française","author":[{"family":"Monia","given":"Farhi"}],"issued":{"date-parts":[["2019"]]}}}],"schema":"https://github.com/citation-style-language/schema/raw/master/csl-citation.json"} </w:instrText>
      </w:r>
      <w:r>
        <w:fldChar w:fldCharType="separate"/>
      </w:r>
      <w:r w:rsidRPr="00423AF0">
        <w:rPr>
          <w:rFonts w:ascii="Calibri" w:hAnsi="Calibri" w:cs="Calibri"/>
        </w:rPr>
        <w:t>(Jaquemet et al., 2014; Monia, 2019)</w:t>
      </w:r>
      <w:r>
        <w:fldChar w:fldCharType="end"/>
      </w:r>
      <w:r>
        <w:t>, but not others</w:t>
      </w:r>
      <w:r w:rsidRPr="00CD292A">
        <w:t xml:space="preserve"> </w:t>
      </w:r>
      <w:r>
        <w:fldChar w:fldCharType="begin"/>
      </w:r>
      <w:r>
        <w:instrText xml:space="preserve"> ADDIN ZOTERO_ITEM CSL_CITATION {"citationID":"EEeBiE1l","properties":{"formattedCitation":"(Daudt et al., 2019; Jaquemet et al., 2005; Mannocci et al., 2014)","plainCitation":"(Daudt et al., 2019; Jaquemet et al., 2005; Mannocci et al., 2014)","noteIndex":0},"citationItems":[{"id":201,"uris":["http://zotero.org/groups/2526645/items/SC9QVIUU"],"uri":["http://zotero.org/groups/2526645/items/SC9QVIUU"],"itemData":{"id":201,"type":"article-journal","abstract":"There is a paucity of data on seabird assemblages at sea in tropical waters, particularly in the western Atlantic Ocean, such as distribution and species occurrence. Here, we describe the seabird assemblage recorded near the Amazon River mouth, the greatest freshwater input in the marine environment globally, in North Brazil. Through two ship surveys conducted between March and May 2015, 219 seabird counts were carried out—118 during navigation and 101 point-counts; 443 individuals of 21 species were recorded. The species composition was almost all migrant taxa from both the Northern and Southern Hemispheres. We accessed the associations between bird assemblages (grouped by seabird families) and environmental variables, through univariate, twopart multiple regression models and canonical correspondence analysis. Seabirds aggregate in two main areas, each related to different mesoscale oceanographic features: the tidal mixing and saline front at the mouth of the Amazon River and the ring-formation zone on the border with French Guiana. For petrels (Procellariidae) and storm-petrels (Hydrobatidae), associations with sea surface temperature and distance from the coast were important. These groups were mainly observed in the ring-formation zone, and storm-petrels also occurred at the 20-m isobaths, where the advection process can cause local zooplankton enhancement. On the other hand, for terns (Sternidae), gulls (Laridae) and skuas and jaegers (Stercorariidae), chlorophyll-a and bathymetry were the most important factors. Their distributions were associated with the mouth of the Amazon River, where primary productivity is high. The oceanographic characteristics of these aggregation zones make them ecologically important areas for meso- and megafaunal marine taxa, particularly seabirds.","container-title":"Journal of Sea Research","DOI":"10.1016/j.seares.2019.101826","ISSN":"13851101","journalAbbreviation":"Journal of Sea Research","language":"en","page":"101826","source":"DOI.org (Crossref)","title":"Seabird assemblage at the mouth of the Amazon River and its relationship with environmental characteristics","URL":"https://linkinghub.elsevier.com/retrieve/pii/S1385110119301340","volume":"155","author":[{"family":"Daudt","given":"Nicholas W."},{"family":"Martins","given":"Suzana P."},{"family":"Kirinus","given":"Eduardo P."},{"family":"Bugoni","given":"Leandro"}],"accessed":{"date-parts":[["2020",7,3]]},"issued":{"date-parts":[["2019",12]]}}},{"id":226,"uris":["http://zotero.org/groups/2526645/items/4RBBXY33"],"uri":["http://zotero.org/groups/2526645/items/4RBBXY33"],"itemData":{"id":226,"type":"article-journal","container-title":"Marine Biology","DOI":"10.1007/s00227-005-1610-0","ISSN":"0025-3162, 1432-1793","issue":"3","journalAbbreviation":"Marine Biology","language":"en","page":"573-582","source":"DOI.org (Crossref)","title":"Foraging habitats of the seabird community of Europa Island (Mozambique Channel)","URL":"http://link.springer.com/10.1007/s00227-005-1610-0","volume":"147","author":[{"family":"Jaquemet","given":"Sébastien"},{"family":"Le Corre","given":"Matthieu"},{"family":"Marsac","given":"Francis"},{"family":"Potier","given":"Michel"},{"family":"Weimerskirch","given":"Henri"}],"accessed":{"date-parts":[["2020",7,2]]},"issued":{"date-parts":[["2005",7]]}}},{"id":200,"uris":["http://zotero.org/groups/2526645/items/VP4BKBVA"],"uri":["http://zotero.org/groups/2526645/items/VP4BKBVA"],"itemData":{"id":200,"type":"article-journal","abstract":"Oligotrophic regions are expected to host low densities of top predators. Nevertheless, top predators with contrasting energetic costs might respond differently to the productivity of their habitats. Predators with high energetic demands might be constrained to select the most productive habitats to meet their high energetic requirements, whereas less active predators would be able to satisfy their needs by exploiting either high or low productivity habitats. Although situated in the core of the South Paciﬁc oligotrophic gyre, French Polynesia is characterized by a fairly marked productivity gradient from the extremely oligotrophic Australs area to the more productive Marquesas area. The aim of this study was to investigate cetacean and seabird habitats in French Polynesia in light of their general energetic constraints. We collected cetacean and seabird sightings from an aerial survey across French Polynesian waters during the austral summer 2011. We classiﬁed cetaceans and seabirds into energetic guilds according to the literature. For each guild, we built generalized additive models along with static covariates and oceanographic covariates at the seasonal and climatological resolutions. We provided regional habitat predictions for Delphininae, Globicephalinae, sperm and beaked whales, tropicbirds, grey terns, noddies, white terns, boobies, petrels and shearwaters, sooty terns and frigatebirds. Explained deviances ranged from 5% to 30% for cetaceans and from 14% to 29% for seabirds. Cetaceans clearly responded to the productivity gradient, with the highest predicted densities around the productive waters of the Marquesas. However, Delphininae and Globicephalinae, characterized by higher energetic demands, depended more strongly on productivity, showing a ratio of 1–26 and 1–31 between their lowest and highest density areas respectively, compared to the less active sperm and beaked whales (showing only a ratio of 1–3.5 in predicted densities). In contrast, seabird distributions appeared more governed by the availability of nesting and roosting sites than by energetic constraints.","container-title":"Progress in Oceanography","DOI":"10.1016/j.pocean.2013.11.005","ISSN":"00796611","journalAbbreviation":"Progress in Oceanography","language":"en","page":"383-398","source":"DOI.org (Crossref)","title":"Predicting cetacean and seabird habitats across a productivity gradient in the South Pacific gyre","URL":"https://linkinghub.elsevier.com/retrieve/pii/S0079661113002243","volume":"120","author":[{"family":"Mannocci","given":"Laura"},{"family":"Catalogna","given":"Maxime"},{"family":"Dorémus","given":"Ghislain"},{"family":"Laran","given":"Sophie"},{"family":"Lehodey","given":"Patrick"},{"family":"Massart","given":"Wendy"},{"family":"Monestiez","given":"Pascal"},{"family":"Van Canneyt","given":"Olivier"},{"family":"Watremez","given":"Pierre"},{"family":"Ridoux","given":"Vincent"}],"accessed":{"date-parts":[["2020",7,3]]},"issued":{"date-parts":[["2014",1]]}}}],"schema":"https://github.com/citation-style-language/schema/raw/master/csl-citation.json"} </w:instrText>
      </w:r>
      <w:r>
        <w:fldChar w:fldCharType="separate"/>
      </w:r>
      <w:r w:rsidRPr="001E4520">
        <w:rPr>
          <w:rFonts w:ascii="Calibri" w:hAnsi="Calibri" w:cs="Calibri"/>
        </w:rPr>
        <w:t>(Daudt et al., 2019; Jaquemet et al., 2005; Mannocci et al., 2014)</w:t>
      </w:r>
      <w:r>
        <w:fldChar w:fldCharType="end"/>
      </w:r>
      <w:r w:rsidRPr="00CD292A">
        <w:t>.</w:t>
      </w:r>
      <w:r w:rsidRPr="00236E27">
        <w:t xml:space="preserve"> </w:t>
      </w:r>
      <w:r>
        <w:t>Similarly, c</w:t>
      </w:r>
      <w:r w:rsidRPr="008137D8">
        <w:t xml:space="preserve">onflicting results </w:t>
      </w:r>
      <w:r>
        <w:t>were reported when associating with chlorophyll-</w:t>
      </w:r>
      <w:r>
        <w:rPr>
          <w:i/>
          <w:iCs/>
        </w:rPr>
        <w:t>a</w:t>
      </w:r>
      <w:r>
        <w:t xml:space="preserve"> concentrations </w:t>
      </w:r>
      <w:r>
        <w:fldChar w:fldCharType="begin"/>
      </w:r>
      <w:r>
        <w:instrText xml:space="preserve"> ADDIN ZOTERO_ITEM CSL_CITATION {"citationID":"EoEtUC7V","properties":{"formattedCitation":"(0.1 mg m\\super -3\\nosupersub{} chlorophyll {\\i{}a}, Ballance et al., 1997; Daudt et al., 2019; Dunlop, 2011; Gorta et al., 2019; Hyrenbach et al., 2006; 0.15 mg m\\super -3\\nosupersub{} chlorophyll {\\i{}a}, Mondreti et al., 2020)","plainCitation":"(0.1 mg m-3 chlorophyll a, Ballance et al., 1997; Daudt et al., 2019; Dunlop, 2011; Gorta et al., 2019; Hyrenbach et al., 2006; 0.15 mg m-3 chlorophyll a, Mondreti et al., 2020)","noteIndex":0},"citationItems":[{"id":185,"uris":["http://zotero.org/groups/2526645/items/PTDMTAKP"],"uri":["http://zotero.org/groups/2526645/items/PTDMTAKP"],"itemData":{"id":185,"type":"article-journal","abstract":"The oceanic eastern tropical Paciﬁc supports a speciose seabird community that feeds in ﬂocks and depends for food on schools of tunas and dolphins, which force prey to the surface. We analyzed data collected throughout an area of 40 ϫ 106 km2 of open ocean over 10 years (1979–1988) during 1136 at-sea days, from 1750 feeding ﬂocks comprising 51 688 birds of 49 species. A PCA identiﬁed three distinct ﬂock types based on species composition: ‘‘Sooty Tern Flocks’’ (n ϭ 941 ﬂocks) with a large number of Sooty Terns (Sterna fuscata), ‘‘Juan-Wedge Flocks’’ (n ϭ 402 ﬂocks) with a large number of Juan Fernandez Petrels (Pterodroma externa) and Wedge-tailed Shearwaters (Pufﬁnus paciﬁcus), and ‘‘Booby Flocks’’ (n ϭ 407 ﬂocks) with a large number of Red-footed and Masked Boobies (Sula sula and S. dactylatra, respectively). Flock types exhibited largely disjunct distributions that mirrored patterns in thermocline depth and surface water chlorophyll content. Sooty Tern Flocks occurred in areas with deepest thermocline (77.6 m) and lowest chlorophyll (0.14 mg/m3), Juan-Wedge Flocks in areas of intermediate thermocline (68.8 m) and chlorophyll (0.16 mg/m3), and Booby Flocks in areas of shallowest thermocline (62.5 m) and highest chlorophyll (0.17 mg/m3). These differences were statistically signiﬁcant. As thermocline depth and surface water chlorophyll are reliable indicators of surface water productivity, we conclude that Sooty Tern Flocks foraged in waters of low productivity, Juan-Wedge Flocks in waters of intermediate productivity, and Booby Flocks in waters of highest productivity.","container-title":"Ecology","issue":"5","language":"en","page":"1502-1518","source":"Zotero","title":"Seabird community structure along a productivity gradient: Importance of competition and energetic constraint","volume":"78","author":[{"family":"Ballance","given":"Lisa T"},{"family":"Pitman","given":"Robert L"},{"family":"Reilly","given":"Stephen B"}],"issued":{"date-parts":[["1997"]]}},"prefix":"0.1 mg m&lt;sup&gt;-3&lt;/sup&gt; chlorophyll &lt;i&gt;a&lt;/i&gt;,"},{"id":201,"uris":["http://zotero.org/groups/2526645/items/SC9QVIUU"],"uri":["http://zotero.org/groups/2526645/items/SC9QVIUU"],"itemData":{"id":201,"type":"article-journal","abstract":"There is a paucity of data on seabird assemblages at sea in tropical waters, particularly in the western Atlantic Ocean, such as distribution and species occurrence. Here, we describe the seabird assemblage recorded near the Amazon River mouth, the greatest freshwater input in the marine environment globally, in North Brazil. Through two ship surveys conducted between March and May 2015, 219 seabird counts were carried out—118 during navigation and 101 point-counts; 443 individuals of 21 species were recorded. The species composition was almost all migrant taxa from both the Northern and Southern Hemispheres. We accessed the associations between bird assemblages (grouped by seabird families) and environmental variables, through univariate, twopart multiple regression models and canonical correspondence analysis. Seabirds aggregate in two main areas, each related to different mesoscale oceanographic features: the tidal mixing and saline front at the mouth of the Amazon River and the ring-formation zone on the border with French Guiana. For petrels (Procellariidae) and storm-petrels (Hydrobatidae), associations with sea surface temperature and distance from the coast were important. These groups were mainly observed in the ring-formation zone, and storm-petrels also occurred at the 20-m isobaths, where the advection process can cause local zooplankton enhancement. On the other hand, for terns (Sternidae), gulls (Laridae) and skuas and jaegers (Stercorariidae), chlorophyll-a and bathymetry were the most important factors. Their distributions were associated with the mouth of the Amazon River, where primary productivity is high. The oceanographic characteristics of these aggregation zones make them ecologically important areas for meso- and megafaunal marine taxa, particularly seabirds.","container-title":"Journal of Sea Research","DOI":"10.1016/j.seares.2019.101826","ISSN":"13851101","journalAbbreviation":"Journal of Sea Research","language":"en","page":"101826","source":"DOI.org (Crossref)","title":"Seabird assemblage at the mouth of the Amazon River and its relationship with environmental characteristics","URL":"https://linkinghub.elsevier.com/retrieve/pii/S1385110119301340","volume":"155","author":[{"family":"Daudt","given":"Nicholas W."},{"family":"Martins","given":"Suzana P."},{"family":"Kirinus","given":"Eduardo P."},{"family":"Bugoni","given":"Leandro"}],"accessed":{"date-parts":[["2020",7,3]]},"issued":{"date-parts":[["2019",12]]}}},{"id":186,"uris":["http://zotero.org/groups/2526645/items/ZEEJHPPZ"],"uri":["http://zotero.org/groups/2526645/items/ZEEJHPPZ"],"itemData":{"id":186,"type":"article-journal","container-title":"Marine Ornithology","language":"en","page":"201-206","source":"Zotero","title":"Comparative foraging ecology in the dark tern breeding guild off southwestern Australia - insights from stable isotope analysis","volume":"39","author":[{"family":"Dunlop","given":"J N"}],"issued":{"date-parts":[["2011"]]}}},{"id":184,"uris":["http://zotero.org/groups/2526645/items/F28GXVB5"],"uri":["http://zotero.org/groups/2526645/items/F28GXVB5"],"itemData":{"id":184,"type":"article-journal","abstract":"Many seabird communities are declining around the world, a trend frequently linked to climate change and human impacts on habitat and prey. Time series observations of seabirds away from breeding colonies are generally rare, which limits our understanding of long-term changes for conservation actions. We analysed a dedicated citizen science dataset of pelagic seabird abundance (86 species – 30 used for modelling analysis from 385 trips) from two locations over 17 years (2000–2016) and a third for seven years, over the continental shelf and slope of south-eastern Australia. To estimate temporal trends and environmental drivers, we used generalised additive modelling and species archetype modelling for groups. Almost half (43%) of the most abundant seabird species declined in our study area over the 17 years. The declines may be associated with human-induced ecosystem change and represent poleward shifts in distribution out of our study area, changes in population abundance, or both. Winter-dominant groups, primarily species rarely frequenting warmer water, were often negatively associated with SSTanom, while summer-dominant groups, composed of species more tolerant of temperate and tropical environments, were generally positively associated with SSTanom. Widespread local declines in seabird populations are of increasing concern. Understanding the extent to which these observed declines represent real declines in abundance, or range shifts, should be a priority. Changing sea temperatures are probably contributing to both. These results from the coast of south-eastern Australia need to be placed in the context of the highly mobile study organisms and the vast spatial scale of the ocean. Long-term citizen science observations, from an array of locations around the world, promise to provide valuable insights into seabird ecology, playing a key part in seabird conservation.","container-title":"Biological Conservation","DOI":"10.1016/j.biocon.2019.05.007","ISSN":"00063207","journalAbbreviation":"Biological Conservation","language":"en","page":"226-235","source":"DOI.org (Crossref)","title":"Pelagic citizen science data reveal declines of seabirds off south-eastern Australia","URL":"https://linkinghub.elsevier.com/retrieve/pii/S0006320718318767","volume":"235","author":[{"family":"Gorta","given":"Simon B.Z."},{"family":"Smith","given":"James A."},{"family":"Everett","given":"Jason D."},{"family":"Kingsford","given":"Richard T."},{"family":"Cornwell","given":"William K."},{"family":"Suthers","given":"Iain M."},{"family":"Epstein","given":"Hal"},{"family":"McGovern","given":"Roger"},{"family":"McLachlan","given":"Greg"},{"family":"Roderick","given":"Mick"},{"family":"Smith","given":"Lindsay"},{"family":"Williams","given":"Dan"},{"family":"Callaghan","given":"Corey T."}],"accessed":{"date-parts":[["2020",7,3]]},"issued":{"date-parts":[["2019",7]]}}},{"id":198,"uris":["http://zotero.org/groups/2526645/items/GN7AWY74"],"uri":["http://zotero.org/groups/2526645/items/GN7AWY74"],"itemData":{"id":198,"type":"article-journal","abstract":"We investigated seabird –eddy associations in subtropical waters of the southern Indian Ocean during a summer (January) cruise from Amsterdam Island to Western Australia. To determine habitat associations and to enable predictions about foraging strategies, we related the distributions of satellite altimetry data (sea surface height anomalies) to the 3 most abundant taxa in the study area: terns (sooty Sterna fuscata and bridled S. anaethetus) and shearwaters (wedge-tailed Puffinus pacificus) were significantly more common and numerous within convergence zones. However, a step-wise logistic regression model revealed that these seabirds were more strongly associated with other habitat variables, including the distance to breeding colonies and warm sea surface temperature conditions. Great-winged petrels Pterodroma macroptera were widely scattered and did not show associations with convergences or divergences. These contrasting results highlight the need to consider smaller-scale hydrographic features, such as frontal systems, when quantifying seabird associations with mesoscale eddies. Large-scale patterns of ocean circulation and mesoscale variability also seem to play a critical role in determining the extent of seabird –eddy associations. In contrast with previous studies, which have focused on dynamic frontal regions and energetic current systems, we surveyed a region of weak mesoscale variability north of the Subtropical Convergence zone.","container-title":"Marine Ecology Progress Series","DOI":"10.3354/meps324271","ISSN":"0171-8630, 1616-1599","journalAbbreviation":"Mar. Ecol. Prog. Ser.","language":"en","page":"271-279","source":"DOI.org (Crossref)","title":"Seabird associations with mesoscale eddies: The subtropical Indian Ocean","title-short":"Seabird associations with mesoscale eddies","URL":"http://www.int-res.com/abstracts/meps/v324/p271-279/","volume":"324","author":[{"family":"Hyrenbach","given":"K David"},{"family":"Veit","given":"Richard R"},{"family":"Weimerskirch","given":"Henri"},{"family":"Hunt","given":"George L"}],"accessed":{"date-parts":[["2020",7,3]]},"issued":{"date-parts":[["2006",10,23]]}}},{"id":270,"uris":["http://zotero.org/groups/2526645/items/RSW4HREX"],"uri":["http://zotero.org/groups/2526645/items/RSW4HREX"],"itemData":{"id":270,"type":"article-journal","abstract":"MONDRETI, R., DAVIDAR, P., RYAN, P.G., THIEBOT, J.B. &amp; GREMILLET, D. 2020. Seabird and cetacean occurrence in the Bay of Bengal associated with marine productivity and commercial fishing effort. Marine Ornithology 48: 91–101.","container-title":"Marine Ornithology","language":"en","page":"91-101","source":"Zotero","title":"Seabird and cetacean occurrence in the Bay of Bengal associated with marine productivity and commercial fishing effort","volume":"48","author":[{"family":"Mondreti","given":"Ravichandra"},{"family":"Davidar","given":"Priya"},{"family":"Ryan","given":"Peter G"},{"family":"Thiebot","given":"Jean-Baptiste"},{"family":"Gremillet","given":"David"}],"issued":{"date-parts":[["2020"]]}},"prefix":"0.15 mg m&lt;sup&gt;-3&lt;/sup&gt; chlorophyll &lt;i&gt;a&lt;/i&gt;,"}],"schema":"https://github.com/citation-style-language/schema/raw/master/csl-citation.json"} </w:instrText>
      </w:r>
      <w:r>
        <w:fldChar w:fldCharType="separate"/>
      </w:r>
      <w:r w:rsidRPr="00FE25B3">
        <w:rPr>
          <w:rFonts w:ascii="Calibri" w:hAnsi="Calibri" w:cs="Calibri"/>
          <w:szCs w:val="24"/>
        </w:rPr>
        <w:t>(0.1 mg m</w:t>
      </w:r>
      <w:r w:rsidRPr="00FE25B3">
        <w:rPr>
          <w:rFonts w:ascii="Calibri" w:hAnsi="Calibri" w:cs="Calibri"/>
          <w:szCs w:val="24"/>
          <w:vertAlign w:val="superscript"/>
        </w:rPr>
        <w:t>-3</w:t>
      </w:r>
      <w:r w:rsidRPr="00FE25B3">
        <w:rPr>
          <w:rFonts w:ascii="Calibri" w:hAnsi="Calibri" w:cs="Calibri"/>
          <w:szCs w:val="24"/>
        </w:rPr>
        <w:t xml:space="preserve"> chlorophyll </w:t>
      </w:r>
      <w:r w:rsidRPr="00FE25B3">
        <w:rPr>
          <w:rFonts w:ascii="Calibri" w:hAnsi="Calibri" w:cs="Calibri"/>
          <w:i/>
          <w:iCs/>
          <w:szCs w:val="24"/>
        </w:rPr>
        <w:t>a</w:t>
      </w:r>
      <w:r w:rsidRPr="00FE25B3">
        <w:rPr>
          <w:rFonts w:ascii="Calibri" w:hAnsi="Calibri" w:cs="Calibri"/>
          <w:szCs w:val="24"/>
        </w:rPr>
        <w:t>, Ballance et al., 1997; Daudt et al., 2019; Dunlop, 2011; Gorta et al., 2019; Hyrenbach et al., 2006; 0.15 mg m</w:t>
      </w:r>
      <w:r w:rsidRPr="00FE25B3">
        <w:rPr>
          <w:rFonts w:ascii="Calibri" w:hAnsi="Calibri" w:cs="Calibri"/>
          <w:szCs w:val="24"/>
          <w:vertAlign w:val="superscript"/>
        </w:rPr>
        <w:t>-3</w:t>
      </w:r>
      <w:r w:rsidRPr="00FE25B3">
        <w:rPr>
          <w:rFonts w:ascii="Calibri" w:hAnsi="Calibri" w:cs="Calibri"/>
          <w:szCs w:val="24"/>
        </w:rPr>
        <w:t xml:space="preserve"> chlorophyll </w:t>
      </w:r>
      <w:r w:rsidRPr="00FE25B3">
        <w:rPr>
          <w:rFonts w:ascii="Calibri" w:hAnsi="Calibri" w:cs="Calibri"/>
          <w:i/>
          <w:iCs/>
          <w:szCs w:val="24"/>
        </w:rPr>
        <w:t>a</w:t>
      </w:r>
      <w:r w:rsidRPr="00FE25B3">
        <w:rPr>
          <w:rFonts w:ascii="Calibri" w:hAnsi="Calibri" w:cs="Calibri"/>
          <w:szCs w:val="24"/>
        </w:rPr>
        <w:t>, Mondreti et al., 2020)</w:t>
      </w:r>
      <w:r>
        <w:fldChar w:fldCharType="end"/>
      </w:r>
      <w:r>
        <w:t>; these conflicting results are likely a reflection of their dependence on subsurface predators for foraging.</w:t>
      </w:r>
      <w:r w:rsidRPr="00F63B34">
        <w:t xml:space="preserve"> </w:t>
      </w:r>
      <w:r>
        <w:t>Distances traveled during the breeding season are</w:t>
      </w:r>
      <w:r w:rsidRPr="00FD1595">
        <w:t xml:space="preserve"> greatly influenced by local prey availability </w:t>
      </w:r>
      <w:r w:rsidR="00111C1A">
        <w:t xml:space="preserve">in the Seychelles </w:t>
      </w:r>
      <w:r>
        <w:fldChar w:fldCharType="begin"/>
      </w:r>
      <w:r>
        <w:instrText xml:space="preserve"> ADDIN ZOTERO_ITEM CSL_CITATION {"citationID":"IZvmP2xq","properties":{"formattedCitation":"(Neumann et al., 2018)","plainCitation":"(Neumann et al., 2018)","noteIndex":0},"citationItems":[{"id":268,"uris":["http://zotero.org/groups/2526645/items/ZINMX9U2"],"uri":["http://zotero.org/groups/2526645/items/ZINMX9U2"],"itemData":{"id":268,"type":"article-journal","container-title":"Marine Ornithology","language":"en","page":"11-18","source":"Zotero","title":"Foraging ranges of incubating sooty terns Onychoprion fuscatus on Bird Island, Seychelles, during a transition from food plenty to scarcity, as revealed by GPS loggers","volume":"46","author":[{"family":"Neumann","given":"Jessica L"},{"family":"Larose","given":"Christine S"},{"family":"Brodin","given":"Gary"},{"family":"Feare","given":"Chris J"}],"issued":{"date-parts":[["2018"]]}}}],"schema":"https://github.com/citation-style-language/schema/raw/master/csl-citation.json"} </w:instrText>
      </w:r>
      <w:r>
        <w:fldChar w:fldCharType="separate"/>
      </w:r>
      <w:r w:rsidRPr="005261CD">
        <w:rPr>
          <w:rFonts w:ascii="Calibri" w:hAnsi="Calibri" w:cs="Calibri"/>
        </w:rPr>
        <w:t>(Neumann et al., 2018)</w:t>
      </w:r>
      <w:r>
        <w:fldChar w:fldCharType="end"/>
      </w:r>
    </w:p>
    <w:p w14:paraId="4C0B6A9D" w14:textId="7299E9E1" w:rsidR="000A04FC" w:rsidRDefault="000A04FC" w:rsidP="000A04FC">
      <w:pPr>
        <w:spacing w:line="360" w:lineRule="auto"/>
        <w:ind w:firstLine="720"/>
        <w:contextualSpacing/>
      </w:pPr>
      <w:r>
        <w:t xml:space="preserve">Regional productivity </w:t>
      </w:r>
      <w:r w:rsidRPr="008137D8">
        <w:fldChar w:fldCharType="begin"/>
      </w:r>
      <w:r>
        <w:instrText xml:space="preserve"> ADDIN ZOTERO_ITEM CSL_CITATION {"citationID":"oXjID6DN","properties":{"formattedCitation":"(Devney et al., 2009; Jaquemet et al., 2007)","plainCitation":"(Devney et al., 2009; Jaquemet et al., 2007)","noteIndex":0},"citationItems":[{"id":191,"uris":["http://zotero.org/groups/2526645/items/NPDGDYC8"],"uri":["http://zotero.org/groups/2526645/items/NPDGDYC8"],"itemData":{"id":191,"type":"article-journal","abstract":"Intense El Nin˜ o events severely impact seabird populations, often months in advance of peak temperature anomalies. The trophic mechanisms responsible for these impacts are unknown but are assumed to operate at seasonal scales and to be linked to ocean productivity changes. Precursors to El Nin˜ o events include changes in both sea-surface temperature and the depth of the 208C thermocline. Foraging piscivorous seabirds are known to be sensitive to both thermocline depth and sea-surface temperature change, but the potential inﬂuence of these phenomena on breeding dynamics is unknown. Using 18 years of data on three seabirds of the western tropical Paciﬁc, we show that pelagic seabird breeding participation is directly and independently related to changes in both surface chlorophyll concentration and thermocline depth that occur well in advance of El Nin˜ o generated seasurface temperature anomalies. In contrast, breeding in an inshore foraging species is not correlated with any environmental/biological parameters investigated. These ﬁndings demonstrate that El Nin˜ o related phenomena do not affect seabird prey dynamics solely via productivity shifts at seasonal scales, nor in similar ways across different seabird foraging guilds. Our results also suggest that population declines observed in the western tropical Paciﬁc may be directly related to the frequency and intensity of El Nin˜ o anomalies over the study period.","container-title":"Ecology","DOI":"10.1890/08-0634.1","ISSN":"0012-9658","issue":"5","journalAbbreviation":"Ecology","language":"en","page":"1175-1183","source":"DOI.org (Crossref)","title":"Sensitivity of tropical seabirds to El Niño precursors","URL":"http://doi.wiley.com/10.1890/08-0634.1","volume":"90","author":[{"family":"Devney","given":"Carol A."},{"family":"Short","given":"Michael"},{"family":"Congdon","given":"Bradley C."}],"accessed":{"date-parts":[["2020",7,3]]},"issued":{"date-parts":[["2009",5]]}}},{"id":230,"uris":["http://zotero.org/groups/2526645/items/X5K7L9V9"],"uri":["http://zotero.org/groups/2526645/items/X5K7L9V9"],"itemData":{"id":230,"type":"article-journal","abstract":"Food availability, which is often seasonal, is regarded as a key factor in the breeding success of seabirds. In oceanic tropical areas, the resources are mostly patchy and ephemeral at the surface, and the seasonality is less marked than at higher latitudes. Such a situation inﬂuences greatly the breeding strategies of the oceanic seabird species. We conducted a comparative study of the breeding phenology of the sooty tern (Sterna fuscata) in relation to the local and regional oceanographic conditions around the four major colonies (Europa, Juan de Nova, Lys and Bird Islands) of the southwest Indian Ocean. Over the 1997–2003 period, around all the studied locations, the sea-surface temperature (SST) and the chlorophyll concentration in the Mozambique Channel and the Seychelles area showed clear seasonal differences related to the southern climate and the monsoon phenomena. The breeding activity is synchronized at each studied colony, but the timings are very different. Seasonal reproduction occurs in austral winter at Europa and Bird Island and in austral summer at Juan de Nova; at Lys Island the reproduction is non-seasonal. For the seasonal colonies, there is a large monthly change in SST just before the beginning of reproduction, which is a proxy indicating the annual phytoplankton bloom. This variation is accompanied by the development of oceanic features such as fronts that favour aggregation of prey, and may also play an important role in the presence of schools of surface tuna, which are very important for the foraging success of sooty terns. Conversely, around Lys Island the seasonal variations of the marine environment do not lead to pronounced development of oceanic structures, and consequently, the longer-lasting phytoplankton bloom could explain the nonseasonal breeding regime there. Further studies will help discern the advantages and disadvantages of seasonal and nonseasonal reproduction regime in response to unpredictable ﬂuctuations of the marine environment.","container-title":"Deep Sea Research Part I: Oceanographic Research Papers","DOI":"10.1016/j.dsr.2006.10.003","ISSN":"09670637","issue":"1","journalAbbreviation":"Deep Sea Research Part I: Oceanographic Research Papers","language":"en","page":"130-142","source":"DOI.org (Crossref)","title":"Ocean control of the breeding regime of the sooty tern in the southwest Indian Ocean","URL":"https://linkinghub.elsevier.com/retrieve/pii/S0967063706002603","volume":"54","author":[{"family":"Jaquemet","given":"S."},{"family":"Le Corre","given":"M."},{"family":"Quartly","given":"G.D."}],"accessed":{"date-parts":[["2020",7,2]]},"issued":{"date-parts":[["2007",1]]}}}],"schema":"https://github.com/citation-style-language/schema/raw/master/csl-citation.json"} </w:instrText>
      </w:r>
      <w:r w:rsidRPr="008137D8">
        <w:fldChar w:fldCharType="separate"/>
      </w:r>
      <w:r w:rsidRPr="008137D8">
        <w:rPr>
          <w:rFonts w:ascii="Calibri" w:hAnsi="Calibri" w:cs="Calibri"/>
        </w:rPr>
        <w:t>(Devney et al., 2009; Jaquemet et al., 2007)</w:t>
      </w:r>
      <w:r w:rsidRPr="008137D8">
        <w:fldChar w:fldCharType="end"/>
      </w:r>
      <w:r>
        <w:t xml:space="preserve"> and temperatures are associated with breeding participation, indicating that variable ocean conditions and food abundance (or tuna distribution) affect breeding</w:t>
      </w:r>
      <w:r w:rsidR="00F709ED" w:rsidRPr="00F709ED">
        <w:t xml:space="preserve"> </w:t>
      </w:r>
      <w:r w:rsidR="00F709ED">
        <w:t>in the Pacific and Indian Oceans</w:t>
      </w:r>
      <w:r>
        <w:t>. The long (2</w:t>
      </w:r>
      <w:r>
        <w:rPr>
          <w:rFonts w:cstheme="minorHAnsi"/>
        </w:rPr>
        <w:t>–</w:t>
      </w:r>
      <w:r>
        <w:t>4 wk)</w:t>
      </w:r>
      <w:r w:rsidRPr="008137D8">
        <w:t xml:space="preserve"> pre-lay exodus prior to egg-laying </w:t>
      </w:r>
      <w:r w:rsidRPr="008137D8">
        <w:fldChar w:fldCharType="begin"/>
      </w:r>
      <w:r>
        <w:instrText xml:space="preserve"> ADDIN ZOTERO_ITEM CSL_CITATION {"citationID":"GxBcRsKa","properties":{"formattedCitation":"(Jaeger et al., 2017)","plainCitation":"(Jaeger et al., 2017)","noteIndex":0},"citationItems":[{"id":260,"uris":["http://zotero.org/groups/2526645/items/X5AXPTHK"],"uri":["http://zotero.org/groups/2526645/items/X5AXPTHK"],"itemData":{"id":260,"type":"article-journal","container-title":"Frontiers in Marine Science","DOI":"10.3389/fmars.2017.00394","ISSN":"2296-7745","journalAbbreviation":"Front. Mar. Sci.","language":"en","page":"394","source":"DOI.org (Crossref)","title":"Geolocation Reveals Year-Round at-Sea Distribution and Activity of a Superabundant Tropical Seabird, the Sooty Tern Onychoprion fuscatus","URL":"http://journal.frontiersin.org/article/10.3389/fmars.2017.00394/full","volume":"4","author":[{"family":"Jaeger","given":"Audrey"},{"family":"Feare","given":"Chris J."},{"family":"Summers","given":"Ron W."},{"family":"Lebarbenchon","given":"Camille"},{"family":"Larose","given":"Christine S."},{"family":"Le Corre","given":"Matthieu"}],"accessed":{"date-parts":[["2020",7,2]]},"issued":{"date-parts":[["2017",12,6]]}}}],"schema":"https://github.com/citation-style-language/schema/raw/master/csl-citation.json"} </w:instrText>
      </w:r>
      <w:r w:rsidRPr="008137D8">
        <w:fldChar w:fldCharType="separate"/>
      </w:r>
      <w:r w:rsidRPr="008137D8">
        <w:rPr>
          <w:rFonts w:ascii="Calibri" w:hAnsi="Calibri" w:cs="Calibri"/>
        </w:rPr>
        <w:t>(Jaeger et al., 2017)</w:t>
      </w:r>
      <w:r w:rsidRPr="008137D8">
        <w:fldChar w:fldCharType="end"/>
      </w:r>
      <w:r>
        <w:t xml:space="preserve"> could be used by terns to evaluate ocean conditions and resources that affect subsequent reproductive success. SST is </w:t>
      </w:r>
      <w:r w:rsidRPr="00B91A22">
        <w:t xml:space="preserve">positively associated with </w:t>
      </w:r>
      <w:r>
        <w:t>l</w:t>
      </w:r>
      <w:r w:rsidRPr="00B91A22">
        <w:t xml:space="preserve">ay date </w:t>
      </w:r>
      <w:r w:rsidR="00B71A67">
        <w:t xml:space="preserve">in the Indian Ocean </w:t>
      </w:r>
      <w:r>
        <w:fldChar w:fldCharType="begin"/>
      </w:r>
      <w:r>
        <w:instrText xml:space="preserve"> ADDIN ZOTERO_ITEM CSL_CITATION {"citationID":"StGY7VFJ","properties":{"formattedCitation":"(Jaquemet et al., 2007)","plainCitation":"(Jaquemet et al., 2007)","noteIndex":0},"citationItems":[{"id":230,"uris":["http://zotero.org/groups/2526645/items/X5K7L9V9"],"uri":["http://zotero.org/groups/2526645/items/X5K7L9V9"],"itemData":{"id":230,"type":"article-journal","abstract":"Food availability, which is often seasonal, is regarded as a key factor in the breeding success of seabirds. In oceanic tropical areas, the resources are mostly patchy and ephemeral at the surface, and the seasonality is less marked than at higher latitudes. Such a situation inﬂuences greatly the breeding strategies of the oceanic seabird species. We conducted a comparative study of the breeding phenology of the sooty tern (Sterna fuscata) in relation to the local and regional oceanographic conditions around the four major colonies (Europa, Juan de Nova, Lys and Bird Islands) of the southwest Indian Ocean. Over the 1997–2003 period, around all the studied locations, the sea-surface temperature (SST) and the chlorophyll concentration in the Mozambique Channel and the Seychelles area showed clear seasonal differences related to the southern climate and the monsoon phenomena. The breeding activity is synchronized at each studied colony, but the timings are very different. Seasonal reproduction occurs in austral winter at Europa and Bird Island and in austral summer at Juan de Nova; at Lys Island the reproduction is non-seasonal. For the seasonal colonies, there is a large monthly change in SST just before the beginning of reproduction, which is a proxy indicating the annual phytoplankton bloom. This variation is accompanied by the development of oceanic features such as fronts that favour aggregation of prey, and may also play an important role in the presence of schools of surface tuna, which are very important for the foraging success of sooty terns. Conversely, around Lys Island the seasonal variations of the marine environment do not lead to pronounced development of oceanic structures, and consequently, the longer-lasting phytoplankton bloom could explain the nonseasonal breeding regime there. Further studies will help discern the advantages and disadvantages of seasonal and nonseasonal reproduction regime in response to unpredictable ﬂuctuations of the marine environment.","container-title":"Deep Sea Research Part I: Oceanographic Research Papers","DOI":"10.1016/j.dsr.2006.10.003","ISSN":"09670637","issue":"1","journalAbbreviation":"Deep Sea Research Part I: Oceanographic Research Papers","language":"en","page":"130-142","source":"DOI.org (Crossref)","title":"Ocean control of the breeding regime of the sooty tern in the southwest Indian Ocean","URL":"https://linkinghub.elsevier.com/retrieve/pii/S0967063706002603","volume":"54","author":[{"family":"Jaquemet","given":"S."},{"family":"Le Corre","given":"M."},{"family":"Quartly","given":"G.D."}],"accessed":{"date-parts":[["2020",7,2]]},"issued":{"date-parts":[["2007",1]]}}}],"schema":"https://github.com/citation-style-language/schema/raw/master/csl-citation.json"} </w:instrText>
      </w:r>
      <w:r>
        <w:fldChar w:fldCharType="separate"/>
      </w:r>
      <w:r w:rsidRPr="00306246">
        <w:rPr>
          <w:rFonts w:ascii="Calibri" w:hAnsi="Calibri" w:cs="Calibri"/>
        </w:rPr>
        <w:t>(Jaquemet et al., 2007)</w:t>
      </w:r>
      <w:r>
        <w:fldChar w:fldCharType="end"/>
      </w:r>
      <w:r>
        <w:t xml:space="preserve"> and </w:t>
      </w:r>
      <w:r w:rsidRPr="00B91A22">
        <w:t>negatively associated</w:t>
      </w:r>
      <w:r>
        <w:t xml:space="preserve"> with</w:t>
      </w:r>
      <w:r w:rsidRPr="00B91A22">
        <w:t xml:space="preserve"> </w:t>
      </w:r>
      <w:r>
        <w:t>c</w:t>
      </w:r>
      <w:r w:rsidRPr="00B91A22">
        <w:t>hick-feeding metrics (e.g. meal mass</w:t>
      </w:r>
      <w:r>
        <w:t xml:space="preserve"> and feeding</w:t>
      </w:r>
      <w:r w:rsidRPr="00B91A22">
        <w:t xml:space="preserve"> frequency) and adult mortality </w:t>
      </w:r>
      <w:r>
        <w:fldChar w:fldCharType="begin"/>
      </w:r>
      <w:r>
        <w:instrText xml:space="preserve"> ADDIN ZOTERO_ITEM CSL_CITATION {"citationID":"DtjpQpkh","properties":{"formattedCitation":"(Colchero Aragon\\uc0\\u233{}s, 2008; Erwin and Congdon, 2007)","plainCitation":"(Colchero Aragonés, 2008; Erwin and Congdon, 2007)","noteIndex":0},"citationItems":[{"id":183,"uris":["http://zotero.org/groups/2526645/items/BUWG9ZF5"],"uri":["http://zotero.org/groups/2526645/items/BUWG9ZF5"],"itemData":{"id":183,"type":"thesis","event-place":"Durham, North Carolina, USA","genre":"Dissertation","language":"en","number-of-pages":"128","publisher":"Duke University","publisher-place":"Durham, North Carolina, USA","source":"Zotero","title":"Environmental impacts on the population dynamics of a tropical seabird in the context of climate change: Improving inference through hierarchical modeling.","author":[{"family":"Colchero Aragonés","given":"Fernando Carlos"}],"issued":{"date-parts":[["2008"]]}}},{"id":235,"uris":["http://zotero.org/groups/2526645/items/36T4MMSN"],"uri":["http://zotero.org/groups/2526645/items/36T4MMSN"],"itemData":{"id":235,"type":"article-journal","abstract":"Many seabird species threatened by global climate change are found mainly or exclusively in tropical regions. A shortage of long-term data linking climatic variation, oceanography and tropical seabird reproductive biology at both within- and between-season temporal scales means that the potential impact of climate change on these species is largely unknown. The sooty tern Sterna fuscata, an almost ubiquitous tropical seabird, has been declining on the Great Barrier Reef (GBR), Australia, over the last 3 decades. We examined the relationship between sooty tern foraging success and sea-surface temperature (SST) at Michaelmas Cay over 2 consecutive breeding seasons. Consistent patterns were observed with significant negative relationships between day-to-day variation in SST and both the amount of food fed to chicks and the feeding frequency during the latter two-thirds of each breeding season. At the beginning of each breeding cycle, rapid changes in foraging success highlighted that other within-season mechanisms also influence sooty tern reproductive potential. Our results suggest a previously undescribed spatial and temporal link between SST and sooty tern reproduction. Combined with previous findings for the southern GBR, this suggests that SST variation can influence the foraging success of multiple tropical seabird species at a reef-wide scale and implies a significant negative effect of forecasted climatic changes on seabirds breeding on the GBR.","container-title":"Marine Ecology Progress Series","DOI":"10.3354/meps331255","ISSN":"0171-8630, 1616-1599","journalAbbreviation":"Mar. Ecol. Prog. Ser.","language":"en","page":"255-266","source":"DOI.org (Crossref)","title":"Day-to-day variation in sea-surface temperature reduces sooty tern Sterna fuscata foraging success on the Great Barrier Reef, Australia","URL":"http://www.int-res.com/abstracts/meps/v331/p255-266/","volume":"331","author":[{"family":"Erwin","given":"Carol A"},{"family":"Congdon","given":"Bradley C"}],"accessed":{"date-parts":[["2020",7,2]]},"issued":{"date-parts":[["2007",2,16]]}}}],"schema":"https://github.com/citation-style-language/schema/raw/master/csl-citation.json"} </w:instrText>
      </w:r>
      <w:r>
        <w:fldChar w:fldCharType="separate"/>
      </w:r>
      <w:r w:rsidRPr="003F3FBF">
        <w:rPr>
          <w:rFonts w:ascii="Calibri" w:hAnsi="Calibri" w:cs="Calibri"/>
          <w:szCs w:val="24"/>
        </w:rPr>
        <w:t>(Colchero Aragonés, 2008; Erwin and Congdon, 2007)</w:t>
      </w:r>
      <w:r>
        <w:fldChar w:fldCharType="end"/>
      </w:r>
      <w:r w:rsidR="00B71A67">
        <w:t xml:space="preserve"> in </w:t>
      </w:r>
      <w:r w:rsidR="00E1205E">
        <w:t>Gulf of Mexico and Australia</w:t>
      </w:r>
      <w:r>
        <w:t xml:space="preserve">. Significantly larger flocks occur over deeper thermoclines </w:t>
      </w:r>
      <w:r w:rsidR="00A45E52">
        <w:t xml:space="preserve">in the Pacific </w:t>
      </w:r>
      <w:r w:rsidR="00A45E52">
        <w:lastRenderedPageBreak/>
        <w:t xml:space="preserve">Ocean </w:t>
      </w:r>
      <w:r>
        <w:fldChar w:fldCharType="begin"/>
      </w:r>
      <w:r>
        <w:instrText xml:space="preserve"> ADDIN ZOTERO_ITEM CSL_CITATION {"citationID":"XQNJhZYV","properties":{"formattedCitation":"(Ballance et al., 1997; Ribic et al., 1997)","plainCitation":"(Ballance et al., 1997; Ribic et al., 1997)","noteIndex":0},"citationItems":[{"id":185,"uris":["http://zotero.org/groups/2526645/items/PTDMTAKP"],"uri":["http://zotero.org/groups/2526645/items/PTDMTAKP"],"itemData":{"id":185,"type":"article-journal","abstract":"The oceanic eastern tropical Paciﬁc supports a speciose seabird community that feeds in ﬂocks and depends for food on schools of tunas and dolphins, which force prey to the surface. We analyzed data collected throughout an area of 40 ϫ 106 km2 of open ocean over 10 years (1979–1988) during 1136 at-sea days, from 1750 feeding ﬂocks comprising 51 688 birds of 49 species. A PCA identiﬁed three distinct ﬂock types based on species composition: ‘‘Sooty Tern Flocks’’ (n ϭ 941 ﬂocks) with a large number of Sooty Terns (Sterna fuscata), ‘‘Juan-Wedge Flocks’’ (n ϭ 402 ﬂocks) with a large number of Juan Fernandez Petrels (Pterodroma externa) and Wedge-tailed Shearwaters (Pufﬁnus paciﬁcus), and ‘‘Booby Flocks’’ (n ϭ 407 ﬂocks) with a large number of Red-footed and Masked Boobies (Sula sula and S. dactylatra, respectively). Flock types exhibited largely disjunct distributions that mirrored patterns in thermocline depth and surface water chlorophyll content. Sooty Tern Flocks occurred in areas with deepest thermocline (77.6 m) and lowest chlorophyll (0.14 mg/m3), Juan-Wedge Flocks in areas of intermediate thermocline (68.8 m) and chlorophyll (0.16 mg/m3), and Booby Flocks in areas of shallowest thermocline (62.5 m) and highest chlorophyll (0.17 mg/m3). These differences were statistically signiﬁcant. As thermocline depth and surface water chlorophyll are reliable indicators of surface water productivity, we conclude that Sooty Tern Flocks foraged in waters of low productivity, Juan-Wedge Flocks in waters of intermediate productivity, and Booby Flocks in waters of highest productivity.","container-title":"Ecology","issue":"5","language":"en","page":"1502-1518","source":"Zotero","title":"Seabird community structure along a productivity gradient: Importance of competition and energetic constraint","volume":"78","author":[{"family":"Ballance","given":"Lisa T"},{"family":"Pitman","given":"Robert L"},{"family":"Reilly","given":"Stephen B"}],"issued":{"date-parts":[["1997"]]}}},{"id":197,"uris":["http://zotero.org/groups/2526645/items/3F2262QQ"],"uri":["http://zotero.org/groups/2526645/items/3F2262QQ"],"itemData":{"id":197,"type":"article-journal","abstract":"We assessed the spatial scales at which variability in ocean climate could affect habitat associations of tropical seabirds and whether species-environmental variable relationships at the smallest scale provide insight into occurrence patterns at larger scales. In the eastern tropical Pacific (lOON to 10\"S and 140\" to 90°W), seabirds were censused on 16 cruises that followed the same tracks every spring and autumn, 1984 to 1991. T h ~ study area possesses closely spaced, well-defined water types and the time period was sufficient to include 2 ENSOs (El Nino-Southern Oscillation) and 1 cold water event (LNSO),thus insuring maximum environmental variability. On the cruises, we measured physical features such as sea-surface temperature (SST)and salinity (SSS)at a coarse scale (1 to 100 km) as well as, at the large scale, the identity of surface water masses and current systems. During spring, at the coarse scale, seabirds were associated mainly with a canonical axis consisting of SST and SSS. During autumn, coarse scale seabird/environment associations were defined by a canonical axis composed of SST and thermocline depth; SSS was of secondary importance. Using SST and SSS optima from the coarse scale analysis, we could predict only the water mass associations for lnd~vidualspecies during spring. Consistent between-year associations with water masses were not found In either season. Regardless of season, seabirds at the large scale were associated most consistently w ~ t hcurrent systems rather than water masses. At the coarse scale, neither the canonical axes nor the seabird associatlons wlth these axes were affected by ENSO/LNSO events. At the large scale, seabird associations with currents remained the same during the ENSO/LNSO events for sooty tern, black-winged and white-w~ngedpetrels, and wedge-tailed shearwater. Juan Fernandez petrel, wedge-rumped stormpetrel, and Leach's storm-petrel had different associations with currents during the ENSO/LNSO events. We hypothesize that the effect of ENSO/LNSO events on individual species is mitigated by the ability of species to persist in low productivity waters during the non-ENSO/LNSO years.","container-title":"Marine Ecology Progress Series","DOI":"10.3354/meps156183","ISSN":"0171-8630, 1616-1599","journalAbbreviation":"Mar. Ecol. Prog. Ser.","language":"en","page":"183-203","source":"DOI.org (Crossref)","title":"Scale-related seabird-environmental relationships in Pacific equatorial waters, with reference to El Niño-Southern Oscillation events","URL":"http://www.int-res.com/abstracts/meps/v156/p183-203/","volume":"156","author":[{"family":"Ribic","given":"Christine A"},{"family":"Ainley","given":"David G"},{"family":"Spear","given":"Larry B"}],"accessed":{"date-parts":[["2020",7,3]]},"issued":{"date-parts":[["1997"]]}}}],"schema":"https://github.com/citation-style-language/schema/raw/master/csl-citation.json"} </w:instrText>
      </w:r>
      <w:r>
        <w:fldChar w:fldCharType="separate"/>
      </w:r>
      <w:r w:rsidRPr="003F3FBF">
        <w:rPr>
          <w:rFonts w:ascii="Calibri" w:hAnsi="Calibri" w:cs="Calibri"/>
        </w:rPr>
        <w:t>(Ballance et al., 1997; Ribic et al., 1997)</w:t>
      </w:r>
      <w:r>
        <w:fldChar w:fldCharType="end"/>
      </w:r>
      <w:r>
        <w:t>, but regional t</w:t>
      </w:r>
      <w:r w:rsidRPr="00B91A22">
        <w:t xml:space="preserve">hermocline depth </w:t>
      </w:r>
      <w:r>
        <w:t>i</w:t>
      </w:r>
      <w:r w:rsidRPr="00B91A22">
        <w:t xml:space="preserve">s </w:t>
      </w:r>
      <w:r>
        <w:t xml:space="preserve">negatively correlated with </w:t>
      </w:r>
      <w:r w:rsidRPr="00B91A22">
        <w:t xml:space="preserve">breeding population size </w:t>
      </w:r>
      <w:r>
        <w:fldChar w:fldCharType="begin"/>
      </w:r>
      <w:r>
        <w:instrText xml:space="preserve"> ADDIN ZOTERO_ITEM CSL_CITATION {"citationID":"UdejnJPx","properties":{"formattedCitation":"(Devney et al., 2009)","plainCitation":"(Devney et al., 2009)","noteIndex":0},"citationItems":[{"id":191,"uris":["http://zotero.org/groups/2526645/items/NPDGDYC8"],"uri":["http://zotero.org/groups/2526645/items/NPDGDYC8"],"itemData":{"id":191,"type":"article-journal","abstract":"Intense El Nin˜ o events severely impact seabird populations, often months in advance of peak temperature anomalies. The trophic mechanisms responsible for these impacts are unknown but are assumed to operate at seasonal scales and to be linked to ocean productivity changes. Precursors to El Nin˜ o events include changes in both sea-surface temperature and the depth of the 208C thermocline. Foraging piscivorous seabirds are known to be sensitive to both thermocline depth and sea-surface temperature change, but the potential inﬂuence of these phenomena on breeding dynamics is unknown. Using 18 years of data on three seabirds of the western tropical Paciﬁc, we show that pelagic seabird breeding participation is directly and independently related to changes in both surface chlorophyll concentration and thermocline depth that occur well in advance of El Nin˜ o generated seasurface temperature anomalies. In contrast, breeding in an inshore foraging species is not correlated with any environmental/biological parameters investigated. These ﬁndings demonstrate that El Nin˜ o related phenomena do not affect seabird prey dynamics solely via productivity shifts at seasonal scales, nor in similar ways across different seabird foraging guilds. Our results also suggest that population declines observed in the western tropical Paciﬁc may be directly related to the frequency and intensity of El Nin˜ o anomalies over the study period.","container-title":"Ecology","DOI":"10.1890/08-0634.1","ISSN":"0012-9658","issue":"5","journalAbbreviation":"Ecology","language":"en","page":"1175-1183","source":"DOI.org (Crossref)","title":"Sensitivity of tropical seabirds to El Niño precursors","URL":"http://doi.wiley.com/10.1890/08-0634.1","volume":"90","author":[{"family":"Devney","given":"Carol A."},{"family":"Short","given":"Michael"},{"family":"Congdon","given":"Bradley C."}],"accessed":{"date-parts":[["2020",7,3]]},"issued":{"date-parts":[["2009",5]]}}}],"schema":"https://github.com/citation-style-language/schema/raw/master/csl-citation.json"} </w:instrText>
      </w:r>
      <w:r>
        <w:fldChar w:fldCharType="separate"/>
      </w:r>
      <w:r w:rsidRPr="00FF2D21">
        <w:rPr>
          <w:rFonts w:ascii="Calibri" w:hAnsi="Calibri" w:cs="Calibri"/>
        </w:rPr>
        <w:t>(Devney et al., 2009)</w:t>
      </w:r>
      <w:r>
        <w:fldChar w:fldCharType="end"/>
      </w:r>
      <w:r>
        <w:t xml:space="preserve">. </w:t>
      </w:r>
      <w:r w:rsidR="00A45E52">
        <w:t>Throughout their range, r</w:t>
      </w:r>
      <w:r>
        <w:t>egions with different SST availability reveal that</w:t>
      </w:r>
      <w:r w:rsidRPr="00B91A22">
        <w:t xml:space="preserve"> sooty terns </w:t>
      </w:r>
      <w:r>
        <w:t>occur</w:t>
      </w:r>
      <w:r w:rsidRPr="00B91A22">
        <w:t xml:space="preserve"> </w:t>
      </w:r>
      <w:r>
        <w:t xml:space="preserve">in areas with </w:t>
      </w:r>
      <w:r w:rsidRPr="00B91A22">
        <w:t>significantly warm</w:t>
      </w:r>
      <w:r>
        <w:t xml:space="preserve"> SST</w:t>
      </w:r>
      <w:r w:rsidRPr="00B91A22">
        <w:t xml:space="preserve"> </w:t>
      </w:r>
      <w:r>
        <w:fldChar w:fldCharType="begin"/>
      </w:r>
      <w:r>
        <w:instrText xml:space="preserve"> ADDIN ZOTERO_ITEM CSL_CITATION {"citationID":"0z8Ch3o1","properties":{"formattedCitation":"(Dunlop et al., 1988; Gorta et al., 2019; Hyrenbach et al., 2006; Mannocci et al., 2014; Monia, 2019)","plainCitation":"(Dunlop et al., 1988; Gorta et al., 2019; Hyrenbach et al., 2006; Mannocci et al., 2014; Monia, 2019)","noteIndex":0},"citationItems":[{"id":138,"uris":["http://zotero.org/groups/2526645/items/EENSQE9Y"],"uri":["http://zotero.org/groups/2526645/items/EENSQE9Y"],"itemData":{"id":138,"type":"article-journal","abstract":"A survey of pelagic seabird distribution in the eastern Indian Ocean was conducted during October 1987. Five seabird assemblages were identified, associated with different marine environments. Sea surface salinity appeared to be the most important factor in tropical, oceanic waters and sea surface temperature in shelf waters. A distinct and relatively species-rich community occurred over the South Equatorial Current, where seabird biomasses were relatively high, albeit patchiiy distributed. Overall, the patterns of abundance of pelagic seabirds north-west of Australia reflected the known patterns of nutrient enrichment and marine productivity. There was evidence of some biogeographic commonality in seabirds between the tropical Pacific and eastern Indian Oceans, resulting from a 'throughflow' of water types.","container-title":"Marine and Freshwater Research","DOI":"10.1071/MF9880661","ISSN":"1323-1650","issue":"5","journalAbbreviation":"Mar. Freshwater Res.","language":"en","page":"661","source":"DOI.org (Crossref)","title":"Distribution and abundance of marine birds in the Eastern Indian Ocean","URL":"http://www.publish.csiro.au/?paper=MF9880661","volume":"39","author":[{"family":"Dunlop","given":"JN"},{"family":"Wooller","given":"RD"},{"family":"Cheshire","given":"NG"}],"accessed":{"date-parts":[["2020",7,6]]},"issued":{"date-parts":[["1988"]]}}},{"id":184,"uris":["http://zotero.org/groups/2526645/items/F28GXVB5"],"uri":["http://zotero.org/groups/2526645/items/F28GXVB5"],"itemData":{"id":184,"type":"article-journal","abstract":"Many seabird communities are declining around the world, a trend frequently linked to climate change and human impacts on habitat and prey. Time series observations of seabirds away from breeding colonies are generally rare, which limits our understanding of long-term changes for conservation actions. We analysed a dedicated citizen science dataset of pelagic seabird abundance (86 species – 30 used for modelling analysis from 385 trips) from two locations over 17 years (2000–2016) and a third for seven years, over the continental shelf and slope of south-eastern Australia. To estimate temporal trends and environmental drivers, we used generalised additive modelling and species archetype modelling for groups. Almost half (43%) of the most abundant seabird species declined in our study area over the 17 years. The declines may be associated with human-induced ecosystem change and represent poleward shifts in distribution out of our study area, changes in population abundance, or both. Winter-dominant groups, primarily species rarely frequenting warmer water, were often negatively associated with SSTanom, while summer-dominant groups, composed of species more tolerant of temperate and tropical environments, were generally positively associated with SSTanom. Widespread local declines in seabird populations are of increasing concern. Understanding the extent to which these observed declines represent real declines in abundance, or range shifts, should be a priority. Changing sea temperatures are probably contributing to both. These results from the coast of south-eastern Australia need to be placed in the context of the highly mobile study organisms and the vast spatial scale of the ocean. Long-term citizen science observations, from an array of locations around the world, promise to provide valuable insights into seabird ecology, playing a key part in seabird conservation.","container-title":"Biological Conservation","DOI":"10.1016/j.biocon.2019.05.007","ISSN":"00063207","journalAbbreviation":"Biological Conservation","language":"en","page":"226-235","source":"DOI.org (Crossref)","title":"Pelagic citizen science data reveal declines of seabirds off south-eastern Australia","URL":"https://linkinghub.elsevier.com/retrieve/pii/S0006320718318767","volume":"235","author":[{"family":"Gorta","given":"Simon B.Z."},{"family":"Smith","given":"James A."},{"family":"Everett","given":"Jason D."},{"family":"Kingsford","given":"Richard T."},{"family":"Cornwell","given":"William K."},{"family":"Suthers","given":"Iain M."},{"family":"Epstein","given":"Hal"},{"family":"McGovern","given":"Roger"},{"family":"McLachlan","given":"Greg"},{"family":"Roderick","given":"Mick"},{"family":"Smith","given":"Lindsay"},{"family":"Williams","given":"Dan"},{"family":"Callaghan","given":"Corey T."}],"accessed":{"date-parts":[["2020",7,3]]},"issued":{"date-parts":[["2019",7]]}}},{"id":198,"uris":["http://zotero.org/groups/2526645/items/GN7AWY74"],"uri":["http://zotero.org/groups/2526645/items/GN7AWY74"],"itemData":{"id":198,"type":"article-journal","abstract":"We investigated seabird –eddy associations in subtropical waters of the southern Indian Ocean during a summer (January) cruise from Amsterdam Island to Western Australia. To determine habitat associations and to enable predictions about foraging strategies, we related the distributions of satellite altimetry data (sea surface height anomalies) to the 3 most abundant taxa in the study area: terns (sooty Sterna fuscata and bridled S. anaethetus) and shearwaters (wedge-tailed Puffinus pacificus) were significantly more common and numerous within convergence zones. However, a step-wise logistic regression model revealed that these seabirds were more strongly associated with other habitat variables, including the distance to breeding colonies and warm sea surface temperature conditions. Great-winged petrels Pterodroma macroptera were widely scattered and did not show associations with convergences or divergences. These contrasting results highlight the need to consider smaller-scale hydrographic features, such as frontal systems, when quantifying seabird associations with mesoscale eddies. Large-scale patterns of ocean circulation and mesoscale variability also seem to play a critical role in determining the extent of seabird –eddy associations. In contrast with previous studies, which have focused on dynamic frontal regions and energetic current systems, we surveyed a region of weak mesoscale variability north of the Subtropical Convergence zone.","container-title":"Marine Ecology Progress Series","DOI":"10.3354/meps324271","ISSN":"0171-8630, 1616-1599","journalAbbreviation":"Mar. Ecol. Prog. Ser.","language":"en","page":"271-279","source":"DOI.org (Crossref)","title":"Seabird associations with mesoscale eddies: The subtropical Indian Ocean","title-short":"Seabird associations with mesoscale eddies","URL":"http://www.int-res.com/abstracts/meps/v324/p271-279/","volume":"324","author":[{"family":"Hyrenbach","given":"K David"},{"family":"Veit","given":"Richard R"},{"family":"Weimerskirch","given":"Henri"},{"family":"Hunt","given":"George L"}],"accessed":{"date-parts":[["2020",7,3]]},"issued":{"date-parts":[["2006",10,23]]}}},{"id":200,"uris":["http://zotero.org/groups/2526645/items/VP4BKBVA"],"uri":["http://zotero.org/groups/2526645/items/VP4BKBVA"],"itemData":{"id":200,"type":"article-journal","abstract":"Oligotrophic regions are expected to host low densities of top predators. Nevertheless, top predators with contrasting energetic costs might respond differently to the productivity of their habitats. Predators with high energetic demands might be constrained to select the most productive habitats to meet their high energetic requirements, whereas less active predators would be able to satisfy their needs by exploiting either high or low productivity habitats. Although situated in the core of the South Paciﬁc oligotrophic gyre, French Polynesia is characterized by a fairly marked productivity gradient from the extremely oligotrophic Australs area to the more productive Marquesas area. The aim of this study was to investigate cetacean and seabird habitats in French Polynesia in light of their general energetic constraints. We collected cetacean and seabird sightings from an aerial survey across French Polynesian waters during the austral summer 2011. We classiﬁed cetaceans and seabirds into energetic guilds according to the literature. For each guild, we built generalized additive models along with static covariates and oceanographic covariates at the seasonal and climatological resolutions. We provided regional habitat predictions for Delphininae, Globicephalinae, sperm and beaked whales, tropicbirds, grey terns, noddies, white terns, boobies, petrels and shearwaters, sooty terns and frigatebirds. Explained deviances ranged from 5% to 30% for cetaceans and from 14% to 29% for seabirds. Cetaceans clearly responded to the productivity gradient, with the highest predicted densities around the productive waters of the Marquesas. However, Delphininae and Globicephalinae, characterized by higher energetic demands, depended more strongly on productivity, showing a ratio of 1–26 and 1–31 between their lowest and highest density areas respectively, compared to the less active sperm and beaked whales (showing only a ratio of 1–3.5 in predicted densities). In contrast, seabird distributions appeared more governed by the availability of nesting and roosting sites than by energetic constraints.","container-title":"Progress in Oceanography","DOI":"10.1016/j.pocean.2013.11.005","ISSN":"00796611","journalAbbreviation":"Progress in Oceanography","language":"en","page":"383-398","source":"DOI.org (Crossref)","title":"Predicting cetacean and seabird habitats across a productivity gradient in the South Pacific gyre","URL":"https://linkinghub.elsevier.com/retrieve/pii/S0079661113002243","volume":"120","author":[{"family":"Mannocci","given":"Laura"},{"family":"Catalogna","given":"Maxime"},{"family":"Dorémus","given":"Ghislain"},{"family":"Laran","given":"Sophie"},{"family":"Lehodey","given":"Patrick"},{"family":"Massart","given":"Wendy"},{"family":"Monestiez","given":"Pascal"},{"family":"Van Canneyt","given":"Olivier"},{"family":"Watremez","given":"Pierre"},{"family":"Ridoux","given":"Vincent"}],"accessed":{"date-parts":[["2020",7,3]]},"issued":{"date-parts":[["2014",1]]}}},{"id":223,"uris":["http://zotero.org/groups/2526645/items/NZFUSY3S"],"uri":["http://zotero.org/groups/2526645/items/NZFUSY3S"],"itemData":{"id":223,"type":"thesis","event-place":"La Garde, France","genre":"Master's thesis","language":"fr","number-of-pages":"38","publisher":"Université de Toulon","publisher-place":"La Garde, France","title":"Modélisation des habitats des oiseaux marins pélagiques présents en Guyane française","author":[{"family":"Monia","given":"Farhi"}],"issued":{"date-parts":[["2019"]]}}}],"schema":"https://github.com/citation-style-language/schema/raw/master/csl-citation.json"} </w:instrText>
      </w:r>
      <w:r>
        <w:fldChar w:fldCharType="separate"/>
      </w:r>
      <w:r w:rsidRPr="00FF2D21">
        <w:rPr>
          <w:rFonts w:ascii="Calibri" w:hAnsi="Calibri" w:cs="Calibri"/>
        </w:rPr>
        <w:t>(Dunlop et al., 1988; Gorta et al., 2019; Hyrenbach et al., 2006; Mannocci et al., 2014; Monia, 2019)</w:t>
      </w:r>
      <w:r>
        <w:fldChar w:fldCharType="end"/>
      </w:r>
      <w:r>
        <w:t xml:space="preserve"> </w:t>
      </w:r>
      <w:r w:rsidRPr="00B91A22">
        <w:t xml:space="preserve">and </w:t>
      </w:r>
      <w:r>
        <w:t xml:space="preserve">in some regions, in areas with </w:t>
      </w:r>
      <w:r w:rsidRPr="00B91A22">
        <w:t xml:space="preserve">significantly cool SST </w:t>
      </w:r>
      <w:r>
        <w:fldChar w:fldCharType="begin"/>
      </w:r>
      <w:r>
        <w:instrText xml:space="preserve"> ADDIN ZOTERO_ITEM CSL_CITATION {"citationID":"18yil8TO","properties":{"formattedCitation":"(Daudt et al., 2019)","plainCitation":"(Daudt et al., 2019)","noteIndex":0},"citationItems":[{"id":201,"uris":["http://zotero.org/groups/2526645/items/SC9QVIUU"],"uri":["http://zotero.org/groups/2526645/items/SC9QVIUU"],"itemData":{"id":201,"type":"article-journal","abstract":"There is a paucity of data on seabird assemblages at sea in tropical waters, particularly in the western Atlantic Ocean, such as distribution and species occurrence. Here, we describe the seabird assemblage recorded near the Amazon River mouth, the greatest freshwater input in the marine environment globally, in North Brazil. Through two ship surveys conducted between March and May 2015, 219 seabird counts were carried out—118 during navigation and 101 point-counts; 443 individuals of 21 species were recorded. The species composition was almost all migrant taxa from both the Northern and Southern Hemispheres. We accessed the associations between bird assemblages (grouped by seabird families) and environmental variables, through univariate, twopart multiple regression models and canonical correspondence analysis. Seabirds aggregate in two main areas, each related to different mesoscale oceanographic features: the tidal mixing and saline front at the mouth of the Amazon River and the ring-formation zone on the border with French Guiana. For petrels (Procellariidae) and storm-petrels (Hydrobatidae), associations with sea surface temperature and distance from the coast were important. These groups were mainly observed in the ring-formation zone, and storm-petrels also occurred at the 20-m isobaths, where the advection process can cause local zooplankton enhancement. On the other hand, for terns (Sternidae), gulls (Laridae) and skuas and jaegers (Stercorariidae), chlorophyll-a and bathymetry were the most important factors. Their distributions were associated with the mouth of the Amazon River, where primary productivity is high. The oceanographic characteristics of these aggregation zones make them ecologically important areas for meso- and megafaunal marine taxa, particularly seabirds.","container-title":"Journal of Sea Research","DOI":"10.1016/j.seares.2019.101826","ISSN":"13851101","journalAbbreviation":"Journal of Sea Research","language":"en","page":"101826","source":"DOI.org (Crossref)","title":"Seabird assemblage at the mouth of the Amazon River and its relationship with environmental characteristics","URL":"https://linkinghub.elsevier.com/retrieve/pii/S1385110119301340","volume":"155","author":[{"family":"Daudt","given":"Nicholas W."},{"family":"Martins","given":"Suzana P."},{"family":"Kirinus","given":"Eduardo P."},{"family":"Bugoni","given":"Leandro"}],"accessed":{"date-parts":[["2020",7,3]]},"issued":{"date-parts":[["2019",12]]}}}],"schema":"https://github.com/citation-style-language/schema/raw/master/csl-citation.json"} </w:instrText>
      </w:r>
      <w:r>
        <w:fldChar w:fldCharType="separate"/>
      </w:r>
      <w:r w:rsidRPr="005261CD">
        <w:rPr>
          <w:rFonts w:ascii="Calibri" w:hAnsi="Calibri" w:cs="Calibri"/>
        </w:rPr>
        <w:t>(Daudt et al., 2019)</w:t>
      </w:r>
      <w:r>
        <w:fldChar w:fldCharType="end"/>
      </w:r>
      <w:r w:rsidRPr="00B91A22">
        <w:t>.</w:t>
      </w:r>
    </w:p>
    <w:p w14:paraId="6D05DB4E" w14:textId="4850C66C" w:rsidR="000A04FC" w:rsidRDefault="000A04FC" w:rsidP="000A04FC">
      <w:pPr>
        <w:pStyle w:val="Heading3"/>
        <w:spacing w:line="360" w:lineRule="auto"/>
        <w:contextualSpacing/>
      </w:pPr>
      <w:r>
        <w:t>5.2 Range and relation to MPAs</w:t>
      </w:r>
    </w:p>
    <w:p w14:paraId="14BB2A1D" w14:textId="7B9BACAF" w:rsidR="000A04FC" w:rsidRDefault="000A04FC" w:rsidP="000A04FC">
      <w:pPr>
        <w:spacing w:line="360" w:lineRule="auto"/>
        <w:contextualSpacing/>
      </w:pPr>
      <w:r w:rsidRPr="00FD1595">
        <w:t xml:space="preserve">Sooty terns regularly </w:t>
      </w:r>
      <w:r>
        <w:t>take</w:t>
      </w:r>
      <w:r w:rsidRPr="00FD1595">
        <w:t xml:space="preserve"> long </w:t>
      </w:r>
      <w:r>
        <w:t xml:space="preserve">breeding season foraging </w:t>
      </w:r>
      <w:r w:rsidRPr="00FD1595">
        <w:t xml:space="preserve">trips </w:t>
      </w:r>
      <w:r>
        <w:t>and</w:t>
      </w:r>
      <w:r w:rsidRPr="00FD1595">
        <w:t xml:space="preserve"> distances var</w:t>
      </w:r>
      <w:r>
        <w:t>y</w:t>
      </w:r>
      <w:r w:rsidRPr="00FD1595">
        <w:t xml:space="preserve"> </w:t>
      </w:r>
      <w:r>
        <w:t>among</w:t>
      </w:r>
      <w:r w:rsidRPr="00FD1595">
        <w:t xml:space="preserve"> colonies and </w:t>
      </w:r>
      <w:r>
        <w:t xml:space="preserve">within </w:t>
      </w:r>
      <w:r w:rsidRPr="00FD1595">
        <w:t>ocean basins (</w:t>
      </w:r>
      <w:r>
        <w:t xml:space="preserve">mean </w:t>
      </w:r>
      <w:r>
        <w:rPr>
          <w:rFonts w:cstheme="minorHAnsi"/>
        </w:rPr>
        <w:t>±</w:t>
      </w:r>
      <w:r>
        <w:t xml:space="preserve"> SD: 444.1 </w:t>
      </w:r>
      <w:r>
        <w:rPr>
          <w:rFonts w:cstheme="minorHAnsi"/>
        </w:rPr>
        <w:t>±</w:t>
      </w:r>
      <w:r>
        <w:t xml:space="preserve"> 431.5 </w:t>
      </w:r>
      <w:r w:rsidRPr="00FD1595">
        <w:t>km</w:t>
      </w:r>
      <w:r>
        <w:t xml:space="preserve">; </w:t>
      </w:r>
      <w:r>
        <w:rPr>
          <w:b/>
          <w:bCs/>
        </w:rPr>
        <w:t xml:space="preserve">Table </w:t>
      </w:r>
      <w:r w:rsidR="007101B7">
        <w:rPr>
          <w:b/>
          <w:bCs/>
        </w:rPr>
        <w:t>B</w:t>
      </w:r>
      <w:r>
        <w:rPr>
          <w:b/>
          <w:bCs/>
        </w:rPr>
        <w:t>1</w:t>
      </w:r>
      <w:r w:rsidRPr="00FD1595">
        <w:t>)</w:t>
      </w:r>
      <w:r>
        <w:t xml:space="preserve">. The pre-lay exodus may range thousands of kilometers from colony sites </w:t>
      </w:r>
      <w:r>
        <w:fldChar w:fldCharType="begin"/>
      </w:r>
      <w:r>
        <w:instrText xml:space="preserve"> ADDIN ZOTERO_ITEM CSL_CITATION {"citationID":"zHoSeGN2","properties":{"formattedCitation":"(Jaeger et al., 2017)","plainCitation":"(Jaeger et al., 2017)","noteIndex":0},"citationItems":[{"id":260,"uris":["http://zotero.org/groups/2526645/items/X5AXPTHK"],"uri":["http://zotero.org/groups/2526645/items/X5AXPTHK"],"itemData":{"id":260,"type":"article-journal","container-title":"Frontiers in Marine Science","DOI":"10.3389/fmars.2017.00394","ISSN":"2296-7745","journalAbbreviation":"Front. Mar. Sci.","language":"en","page":"394","source":"DOI.org (Crossref)","title":"Geolocation Reveals Year-Round at-Sea Distribution and Activity of a Superabundant Tropical Seabird, the Sooty Tern Onychoprion fuscatus","URL":"http://journal.frontiersin.org/article/10.3389/fmars.2017.00394/full","volume":"4","author":[{"family":"Jaeger","given":"Audrey"},{"family":"Feare","given":"Chris J."},{"family":"Summers","given":"Ron W."},{"family":"Lebarbenchon","given":"Camille"},{"family":"Larose","given":"Christine S."},{"family":"Le Corre","given":"Matthieu"}],"accessed":{"date-parts":[["2020",7,2]]},"issued":{"date-parts":[["2017",12,6]]}}}],"schema":"https://github.com/citation-style-language/schema/raw/master/csl-citation.json"} </w:instrText>
      </w:r>
      <w:r>
        <w:fldChar w:fldCharType="separate"/>
      </w:r>
      <w:r w:rsidRPr="00C72D28">
        <w:rPr>
          <w:rFonts w:ascii="Calibri" w:hAnsi="Calibri" w:cs="Calibri"/>
        </w:rPr>
        <w:t>(Jaeger et al., 2017)</w:t>
      </w:r>
      <w:r>
        <w:fldChar w:fldCharType="end"/>
      </w:r>
      <w:r w:rsidRPr="00FD1595">
        <w:t>.</w:t>
      </w:r>
      <w:r w:rsidRPr="008475DE">
        <w:t xml:space="preserve"> </w:t>
      </w:r>
      <w:r>
        <w:t>Movement corridors are also important: s</w:t>
      </w:r>
      <w:r w:rsidRPr="008475DE">
        <w:t xml:space="preserve">ooty terns use </w:t>
      </w:r>
      <w:r>
        <w:t>consistent</w:t>
      </w:r>
      <w:r w:rsidRPr="008475DE">
        <w:t xml:space="preserve"> commuting </w:t>
      </w:r>
      <w:r>
        <w:t>corridors</w:t>
      </w:r>
      <w:r w:rsidRPr="008475DE">
        <w:t xml:space="preserve"> during the breeding season </w:t>
      </w:r>
      <w:r>
        <w:fldChar w:fldCharType="begin"/>
      </w:r>
      <w:r>
        <w:instrText xml:space="preserve"> ADDIN ZOTERO_ITEM CSL_CITATION {"citationID":"qFeninDR","properties":{"formattedCitation":"(Soanes et al., 2015)","plainCitation":"(Soanes et al., 2015)","noteIndex":0},"citationItems":[{"id":221,"uris":["http://zotero.org/groups/2526645/items/44EKEZF4"],"uri":["http://zotero.org/groups/2526645/items/44EKEZF4"],"itemData":{"id":221,"type":"article-journal","abstract":"Soanes, L.M., Bright, J.A., Brodin, G., mukhida, F. &amp; Green, J.A. 2015. Tracking a small seabird: First records of foraging behaviour in the Sooty Tern Onychoprion fuscatus. Marine Ornithology 43: 235–239.","container-title":"Marine Ornithology","language":"en","page":"235-239","source":"Zotero","title":"Tracking a small seabird: First records of foraging movements in the sooty tern Onychoprion fuscatus","volume":"43","author":[{"family":"Soanes","given":"Louise M"},{"family":"Bright","given":"Jennifer A"},{"family":"Brodin","given":"Gary"},{"family":"Mukhida","given":"Farah"},{"family":"Green","given":"Jonathan A"}],"issued":{"date-parts":[["2015"]]}}}],"schema":"https://github.com/citation-style-language/schema/raw/master/csl-citation.json"} </w:instrText>
      </w:r>
      <w:r>
        <w:fldChar w:fldCharType="separate"/>
      </w:r>
      <w:r w:rsidRPr="005261CD">
        <w:rPr>
          <w:rFonts w:ascii="Calibri" w:hAnsi="Calibri" w:cs="Calibri"/>
        </w:rPr>
        <w:t>(Soanes et al., 2015)</w:t>
      </w:r>
      <w:r>
        <w:fldChar w:fldCharType="end"/>
      </w:r>
      <w:r>
        <w:t xml:space="preserve"> and </w:t>
      </w:r>
      <w:r w:rsidRPr="0084402C">
        <w:t xml:space="preserve">exhibit inter-annual site fidelity to non-breeding areas </w:t>
      </w:r>
      <w:r>
        <w:fldChar w:fldCharType="begin"/>
      </w:r>
      <w:r>
        <w:instrText xml:space="preserve"> ADDIN ZOTERO_ITEM CSL_CITATION {"citationID":"RKMzZuuv","properties":{"formattedCitation":"(Jaeger et al., 2017)","plainCitation":"(Jaeger et al., 2017)","noteIndex":0},"citationItems":[{"id":260,"uris":["http://zotero.org/groups/2526645/items/X5AXPTHK"],"uri":["http://zotero.org/groups/2526645/items/X5AXPTHK"],"itemData":{"id":260,"type":"article-journal","container-title":"Frontiers in Marine Science","DOI":"10.3389/fmars.2017.00394","ISSN":"2296-7745","journalAbbreviation":"Front. Mar. Sci.","language":"en","page":"394","source":"DOI.org (Crossref)","title":"Geolocation Reveals Year-Round at-Sea Distribution and Activity of a Superabundant Tropical Seabird, the Sooty Tern Onychoprion fuscatus","URL":"http://journal.frontiersin.org/article/10.3389/fmars.2017.00394/full","volume":"4","author":[{"family":"Jaeger","given":"Audrey"},{"family":"Feare","given":"Chris J."},{"family":"Summers","given":"Ron W."},{"family":"Lebarbenchon","given":"Camille"},{"family":"Larose","given":"Christine S."},{"family":"Le Corre","given":"Matthieu"}],"accessed":{"date-parts":[["2020",7,2]]},"issued":{"date-parts":[["2017",12,6]]}}}],"schema":"https://github.com/citation-style-language/schema/raw/master/csl-citation.json"} </w:instrText>
      </w:r>
      <w:r>
        <w:fldChar w:fldCharType="separate"/>
      </w:r>
      <w:r w:rsidRPr="001E7D04">
        <w:rPr>
          <w:rFonts w:ascii="Calibri" w:hAnsi="Calibri" w:cs="Calibri"/>
        </w:rPr>
        <w:t>(Jaeger et al., 2017)</w:t>
      </w:r>
      <w:r>
        <w:fldChar w:fldCharType="end"/>
      </w:r>
      <w:r w:rsidRPr="0084402C">
        <w:t>.</w:t>
      </w:r>
      <w:r w:rsidRPr="00B7547F">
        <w:t xml:space="preserve"> </w:t>
      </w:r>
    </w:p>
    <w:p w14:paraId="6B4B47DD" w14:textId="77777777" w:rsidR="000A04FC" w:rsidRDefault="000A04FC" w:rsidP="000A04FC">
      <w:pPr>
        <w:spacing w:line="360" w:lineRule="auto"/>
        <w:ind w:firstLine="720"/>
        <w:contextualSpacing/>
      </w:pPr>
      <w:r>
        <w:t xml:space="preserve">Sooty terns nest in many colonies surrounded by MPAs (e.g. </w:t>
      </w:r>
      <w:r w:rsidRPr="005F40CE">
        <w:t>Papahānaumokuākea</w:t>
      </w:r>
      <w:r>
        <w:t xml:space="preserve">; PRIMNM; Seychelles), but just one study evaluated movements </w:t>
      </w:r>
      <w:r>
        <w:fldChar w:fldCharType="begin"/>
      </w:r>
      <w:r>
        <w:instrText xml:space="preserve"> ADDIN ZOTERO_ITEM CSL_CITATION {"citationID":"QL3PGG7q","properties":{"formattedCitation":"(sourced from Flint, 1991)","plainCitation":"(sourced from Flint, 1991)","noteIndex":0},"citationItems":[{"id":280,"uris":["http://zotero.org/groups/2526645/items/VZPA4H3V"],"uri":["http://zotero.org/groups/2526645/items/VZPA4H3V"],"itemData":{"id":280,"type":"article-journal","container-title":"Ibis","DOI":"10.1111/j.1474-919X.1991.tb04808.x","ISSN":"00191019","issue":"1","language":"en","page":"43-46","source":"DOI.org (Crossref)","title":"Time and energy limits to the foraging radius of Sooty Terns Sterna fuscata","URL":"http://doi.wiley.com/10.1111/j.1474-919X.1991.tb04808.x","volume":"133","author":[{"family":"Flint","given":"E. N."}],"accessed":{"date-parts":[["2020",7,2]]},"issued":{"date-parts":[["1991"]]}},"prefix":"sourced from"}],"schema":"https://github.com/citation-style-language/schema/raw/master/csl-citation.json"} </w:instrText>
      </w:r>
      <w:r>
        <w:fldChar w:fldCharType="separate"/>
      </w:r>
      <w:r w:rsidRPr="001E7D04">
        <w:rPr>
          <w:rFonts w:ascii="Calibri" w:hAnsi="Calibri" w:cs="Calibri"/>
        </w:rPr>
        <w:t>(sourced from Flint, 1991)</w:t>
      </w:r>
      <w:r>
        <w:fldChar w:fldCharType="end"/>
      </w:r>
      <w:r>
        <w:t xml:space="preserve"> within the context of the Johnston Atoll MPA (PRIMNM) boundaries, where terns regularly exceed the MPA boundary by &gt;400 km </w:t>
      </w:r>
      <w:r>
        <w:fldChar w:fldCharType="begin"/>
      </w:r>
      <w:r>
        <w:instrText xml:space="preserve"> ADDIN ZOTERO_ITEM CSL_CITATION {"citationID":"N45iFIg1","properties":{"formattedCitation":"(Maxwell and Morgan, 2013)","plainCitation":"(Maxwell and Morgan, 2013)","noteIndex":0},"citationItems":[{"id":266,"uris":["http://zotero.org/groups/2526645/items/E4QY7EDL"],"uri":["http://zotero.org/groups/2526645/items/E4QY7EDL"],"itemData":{"id":266,"type":"article-journal","abstract":"Scientists and managers have become increasingly interested in how pelagic marine protected areas (PMPAs), or protected areas away from the coast, can be used to protect pelagic species. Subsurface-predator facilitated foraging (‘facilitated foraging’) between seabirds and subsurface predators, such as tunas, is a key ecological interaction in the tropical oceans where a number of large PMPAs have been created. In facilitated foraging, subsurface predators drive forage fish to the surface, where they are made available to seabirds. Because this is a critical interaction for seabirds, a reduction or cessation of fishing effort within tropical PMPAs may increase subsurface predator density, resulting in more foraging opportunities for seabirds closer to colonies. This interaction is well documented in the Eastern Tropical Pacific, and to a lesser extent in the Indian Ocean, but is poorly studied in the Central Tropical Pacific. Here, we review our current state of knowledge of facilitated foraging, particularly in relation to questions critical to PMPA management. We specifically consider 2 components of the foraging ecology of tropical seabird species: (1) diet and foraging methods, including flock feeding behavior, i.e. how species forage in association with other species or conspecifics, and (2) association with subsurface predators. We consider the spatial scale of this interaction as it pertains to the distribution of seabirds and tunas and to PMPA boundaries. We conclude with discussion of data gaps and the implications for managers. The present review of facilitated foraging will help focus future efforts and multidisciplinary collaborations on this important but understudied interaction.","container-title":"Marine Ecology Progress Series","DOI":"10.3354/meps10255","ISSN":"0171-8630, 1616-1599","journalAbbreviation":"Mar. Ecol. Prog. Ser.","language":"en","page":"289-303","source":"DOI.org (Crossref)","title":"Foraging of seabirds on pelagic fishes: implications for management of pelagic marine protected areas","title-short":"Foraging of seabirds on pelagic fishes","URL":"http://www.int-res.com/abstracts/meps/v481/p289-303/","volume":"481","author":[{"family":"Maxwell","given":"Sara M"},{"family":"Morgan","given":"Lance E"}],"accessed":{"date-parts":[["2020",7,2]]},"issued":{"date-parts":[["2013",5,7]]}}}],"schema":"https://github.com/citation-style-language/schema/raw/master/csl-citation.json"} </w:instrText>
      </w:r>
      <w:r>
        <w:fldChar w:fldCharType="separate"/>
      </w:r>
      <w:r w:rsidRPr="00963B07">
        <w:rPr>
          <w:rFonts w:ascii="Calibri" w:hAnsi="Calibri" w:cs="Calibri"/>
        </w:rPr>
        <w:t>(Maxwell and Morgan, 2013)</w:t>
      </w:r>
      <w:r>
        <w:fldChar w:fldCharType="end"/>
      </w:r>
      <w:r>
        <w:t>.</w:t>
      </w:r>
    </w:p>
    <w:p w14:paraId="259F6909" w14:textId="060068CA" w:rsidR="000A04FC" w:rsidRDefault="000A04FC" w:rsidP="000A04FC">
      <w:pPr>
        <w:pStyle w:val="Heading3"/>
        <w:spacing w:line="360" w:lineRule="auto"/>
        <w:contextualSpacing/>
      </w:pPr>
      <w:r>
        <w:t>5.</w:t>
      </w:r>
      <w:r w:rsidR="00BC3598">
        <w:t>3</w:t>
      </w:r>
      <w:r>
        <w:t xml:space="preserve"> </w:t>
      </w:r>
      <w:r w:rsidR="005B4B41">
        <w:t>Suitability of the Palmyra-Kingman MPA</w:t>
      </w:r>
    </w:p>
    <w:p w14:paraId="6F8D37E3" w14:textId="1A210EC1" w:rsidR="000A04FC" w:rsidRDefault="000A04FC" w:rsidP="000A04FC">
      <w:pPr>
        <w:spacing w:line="360" w:lineRule="auto"/>
      </w:pPr>
      <w:r>
        <w:t xml:space="preserve">Relatively few data were available that characterized sooty tern pelagic habitats to inform whether the ocean surrounding </w:t>
      </w:r>
      <w:r w:rsidR="00B00F33">
        <w:t xml:space="preserve">the </w:t>
      </w:r>
      <w:r>
        <w:t>Palmyra</w:t>
      </w:r>
      <w:r w:rsidR="00B00F33">
        <w:t>-Kingman MPA</w:t>
      </w:r>
      <w:r>
        <w:t xml:space="preserve"> had suitable habitat. However, sooty terns regularly travel long distances that exceed the Palmyra</w:t>
      </w:r>
      <w:r w:rsidR="00B00F33">
        <w:t>-Kingman</w:t>
      </w:r>
      <w:r>
        <w:t xml:space="preserve"> MPA boundary (</w:t>
      </w:r>
      <w:r w:rsidRPr="002A3C4B">
        <w:rPr>
          <w:b/>
          <w:bCs/>
        </w:rPr>
        <w:t xml:space="preserve">Figure </w:t>
      </w:r>
      <w:r w:rsidR="007E7E5D">
        <w:rPr>
          <w:b/>
          <w:bCs/>
        </w:rPr>
        <w:t>3</w:t>
      </w:r>
      <w:r w:rsidR="00772578">
        <w:rPr>
          <w:b/>
          <w:bCs/>
        </w:rPr>
        <w:t>A</w:t>
      </w:r>
      <w:r>
        <w:t xml:space="preserve">). </w:t>
      </w:r>
      <w:r w:rsidR="008A24F2">
        <w:t>L</w:t>
      </w:r>
      <w:r w:rsidR="00CF0D91">
        <w:t>argescale MPAs (</w:t>
      </w:r>
      <w:r>
        <w:t>LSMPAs</w:t>
      </w:r>
      <w:r w:rsidR="00CF0D91">
        <w:t>)</w:t>
      </w:r>
      <w:r>
        <w:t xml:space="preserve">, a network of pelagic MPAs, and mobile MPAs that shift with the movement of thermal fronts and accommodate spatial variability driven by ocean climatic events </w:t>
      </w:r>
      <w:r>
        <w:fldChar w:fldCharType="begin"/>
      </w:r>
      <w:r>
        <w:instrText xml:space="preserve"> ADDIN ZOTERO_ITEM CSL_CITATION {"citationID":"k7cJUa7J","properties":{"formattedCitation":"(Game et al., 2009; Maxwell et al., 2020)","plainCitation":"(Game et al., 2009; Maxwell et al., 2020)","noteIndex":0},"citationItems":[{"id":1649,"uris":["http://zotero.org/groups/2526645/items/GPPY3KHE"],"uri":["http://zotero.org/groups/2526645/items/GPPY3KHE"],"itemData":{"id":1649,"type":"article-journal","abstract":"Marine Protected Areas are usually static, permanently closed areas. There are, however, both social and ecological reasons to adopt dynamic closures, where reserves move through time. Using a general theoretical framework, we investigate whether dynamic closures can improve the mean biomass of herbivorous ﬁshes on reef systems, thereby enhancing resilience to undesirable phase-shifts. At current levels of reservation (10–30%), moving protection between all reefs in a system is unlikely to improve herbivore biomass, but can lead to a more even distribution of biomass. However, if protected areas are rotated among an appropriate subset of the entire reef system (e.g. rotating 10 protected areas between only 20 reefs in a 100 reef system), dynamic closures always lead to increased mean herbivore biomass. The management strategy that will achieve the highest mean herbivore biomass depends on both the trajectories and rates of population recovery and decline. Given the current large-scale threats to coral reefs, the ability of dynamic marine protected areas to achieve conservation goals deserves more attention.","container-title":"Ecology Letters","DOI":"10.1111/j.1461-0248.2009.01384.x","ISSN":"1461023X","issue":"12","language":"en","page":"1336-1346","source":"DOI.org (Crossref)","title":"Dynamic marine protected areas can improve the resilience of coral reef systems","title-short":"Dynamic marine protected areas can improve the resilience of coral reef systems","URL":"http://doi.wiley.com/10.1111/j.1461-0248.2009.01384.x","volume":"12","author":[{"family":"Game","given":"Edward T."},{"family":"Bode","given":"Michael"},{"family":"McDonald-Madden","given":"Eve"},{"family":"Grantham","given":"Hedley S."},{"family":"Possingham","given":"Hugh P."}],"accessed":{"date-parts":[["2020",11,30]]},"issued":{"date-parts":[["2009",12]]}}},{"id":1637,"uris":["http://zotero.org/groups/2526645/items/X7R4LFUX"],"uri":["http://zotero.org/groups/2526645/items/X7R4LFUX"],"itemData":{"id":1637,"type":"article-journal","container-title":"Science","DOI":"10.1126/science.aaz9327","ISSN":"0036-8075, 1095-9203","issue":"6475","journalAbbreviation":"Science","language":"en","page":"252-254","source":"DOI.org (Crossref)","title":"Mobile protected areas for biodiversity on the high seas","URL":"https://www.sciencemag.org/lookup/doi/10.1126/science.aaz9327","volume":"367","author":[{"family":"Maxwell","given":"Sara M."},{"family":"Gjerde","given":"Kristina M."},{"family":"Conners","given":"Melinda G."},{"family":"Crowder","given":"Larry B."}],"accessed":{"date-parts":[["2020",11,30]]},"issued":{"date-parts":[["2020",1,17]]}}}],"schema":"https://github.com/citation-style-language/schema/raw/master/csl-citation.json"} </w:instrText>
      </w:r>
      <w:r>
        <w:fldChar w:fldCharType="separate"/>
      </w:r>
      <w:r w:rsidRPr="006E079C">
        <w:rPr>
          <w:rFonts w:ascii="Calibri" w:hAnsi="Calibri" w:cs="Calibri"/>
        </w:rPr>
        <w:t>(Game et al., 2009; Maxwell et al., 2020)</w:t>
      </w:r>
      <w:r>
        <w:fldChar w:fldCharType="end"/>
      </w:r>
      <w:r>
        <w:t xml:space="preserve"> could better protect this highly mobile species, if predictable links between oceanography and movements can be made</w:t>
      </w:r>
      <w:r w:rsidR="00EA32E9">
        <w:t>.</w:t>
      </w:r>
      <w:r>
        <w:t xml:space="preserve"> Reliance by sooty terns on subsurface predators, especially tunas, also highlights the mutual importance of MPAs for pelagic fishes, but also reveals how sooty terns might be adversely affected by climate change that affects tunas </w:t>
      </w:r>
      <w:r>
        <w:fldChar w:fldCharType="begin"/>
      </w:r>
      <w:r>
        <w:instrText xml:space="preserve"> ADDIN ZOTERO_ITEM CSL_CITATION {"citationID":"rdWfkwXr","properties":{"formattedCitation":"(Feare et al., 2007; Maxwell and Morgan, 2013)","plainCitation":"(Feare et al., 2007; Maxwell and Morgan, 2013)","noteIndex":0},"citationItems":[{"id":290,"uris":["http://zotero.org/groups/2526645/items/TNE5LNTV"],"uri":["http://zotero.org/groups/2526645/items/TNE5LNTV"],"itemData":{"id":290,"type":"article-journal","container-title":"Ostrich","DOI":"10.2989/OSTRICH.2007.78.2.49.129","ISSN":"0030-6525, 1727-947X","issue":"2","journalAbbreviation":"Ostrich","language":"en","page":"423-434","source":"DOI.org (Crossref)","title":"An inventory of Sooty Terns ( &lt;i&gt;Sterna fuscata&lt;/i&gt; ) in the western Indian Ocean with special reference to threats and trends","URL":"https://www.tandfonline.com/doi/full/10.2989/OSTRICH.2007.78.2.49.129","volume":"78","author":[{"family":"Feare","given":"Chris J"},{"family":"Jaquemet","given":"Sébastien"},{"family":"Le Corre","given":"Matthieu"}],"accessed":{"date-parts":[["2020",7,2]]},"issued":{"date-parts":[["2007",6]]}}},{"id":266,"uris":["http://zotero.org/groups/2526645/items/E4QY7EDL"],"uri":["http://zotero.org/groups/2526645/items/E4QY7EDL"],"itemData":{"id":266,"type":"article-journal","abstract":"Scientists and managers have become increasingly interested in how pelagic marine protected areas (PMPAs), or protected areas away from the coast, can be used to protect pelagic species. Subsurface-predator facilitated foraging (‘facilitated foraging’) between seabirds and subsurface predators, such as tunas, is a key ecological interaction in the tropical oceans where a number of large PMPAs have been created. In facilitated foraging, subsurface predators drive forage fish to the surface, where they are made available to seabirds. Because this is a critical interaction for seabirds, a reduction or cessation of fishing effort within tropical PMPAs may increase subsurface predator density, resulting in more foraging opportunities for seabirds closer to colonies. This interaction is well documented in the Eastern Tropical Pacific, and to a lesser extent in the Indian Ocean, but is poorly studied in the Central Tropical Pacific. Here, we review our current state of knowledge of facilitated foraging, particularly in relation to questions critical to PMPA management. We specifically consider 2 components of the foraging ecology of tropical seabird species: (1) diet and foraging methods, including flock feeding behavior, i.e. how species forage in association with other species or conspecifics, and (2) association with subsurface predators. We consider the spatial scale of this interaction as it pertains to the distribution of seabirds and tunas and to PMPA boundaries. We conclude with discussion of data gaps and the implications for managers. The present review of facilitated foraging will help focus future efforts and multidisciplinary collaborations on this important but understudied interaction.","container-title":"Marine Ecology Progress Series","DOI":"10.3354/meps10255","ISSN":"0171-8630, 1616-1599","journalAbbreviation":"Mar. Ecol. Prog. Ser.","language":"en","page":"289-303","source":"DOI.org (Crossref)","title":"Foraging of seabirds on pelagic fishes: implications for management of pelagic marine protected areas","title-short":"Foraging of seabirds on pelagic fishes","URL":"http://www.int-res.com/abstracts/meps/v481/p289-303/","volume":"481","author":[{"family":"Maxwell","given":"Sara M"},{"family":"Morgan","given":"Lance E"}],"accessed":{"date-parts":[["2020",7,2]]},"issued":{"date-parts":[["2013",5,7]]}}}],"schema":"https://github.com/citation-style-language/schema/raw/master/csl-citation.json"} </w:instrText>
      </w:r>
      <w:r>
        <w:fldChar w:fldCharType="separate"/>
      </w:r>
      <w:r w:rsidRPr="00764893">
        <w:rPr>
          <w:rFonts w:ascii="Calibri" w:hAnsi="Calibri" w:cs="Calibri"/>
        </w:rPr>
        <w:t>(Feare et al., 2007; Maxwell and Morgan, 2013)</w:t>
      </w:r>
      <w:r>
        <w:fldChar w:fldCharType="end"/>
      </w:r>
      <w:r>
        <w:t>.</w:t>
      </w:r>
    </w:p>
    <w:p w14:paraId="17A5F375" w14:textId="7A9ED790" w:rsidR="000A04FC" w:rsidRDefault="000A04FC" w:rsidP="000A04FC">
      <w:pPr>
        <w:pStyle w:val="Heading2"/>
      </w:pPr>
      <w:r>
        <w:t>6</w:t>
      </w:r>
      <w:r w:rsidR="000D1F16">
        <w:t>.</w:t>
      </w:r>
      <w:r>
        <w:t xml:space="preserve"> Red-footed booby</w:t>
      </w:r>
    </w:p>
    <w:p w14:paraId="547989DF" w14:textId="0B109BCF" w:rsidR="000A04FC" w:rsidRDefault="000A04FC" w:rsidP="000A04FC">
      <w:pPr>
        <w:pStyle w:val="Heading3"/>
        <w:spacing w:line="360" w:lineRule="auto"/>
        <w:contextualSpacing/>
      </w:pPr>
      <w:r>
        <w:t>6.1 Habitat</w:t>
      </w:r>
    </w:p>
    <w:p w14:paraId="55AB1CF5" w14:textId="720C0153" w:rsidR="000A04FC" w:rsidRDefault="000A04FC" w:rsidP="000A04FC">
      <w:pPr>
        <w:spacing w:line="360" w:lineRule="auto"/>
        <w:contextualSpacing/>
      </w:pPr>
      <w:r>
        <w:t xml:space="preserve">Red-footed boobies are plunge-divers that forage in pelagic habitats in association with sub-surface predators. </w:t>
      </w:r>
      <w:r w:rsidRPr="00710C36">
        <w:t>During breeding, red-footed boobies d</w:t>
      </w:r>
      <w:r>
        <w:t>o</w:t>
      </w:r>
      <w:r w:rsidRPr="00710C36">
        <w:t xml:space="preserve"> not visit the same locations </w:t>
      </w:r>
      <w:r>
        <w:t>during</w:t>
      </w:r>
      <w:r w:rsidRPr="00710C36">
        <w:t xml:space="preserve"> consecutive foraging trips </w:t>
      </w:r>
      <w:r>
        <w:fldChar w:fldCharType="begin"/>
      </w:r>
      <w:r>
        <w:instrText xml:space="preserve"> ADDIN ZOTERO_ITEM CSL_CITATION {"citationID":"UY9dVRAG","properties":{"formattedCitation":"(Gilmour et al., 2018; Weimerskirch et al., 2005a)","plainCitation":"(Gilmour et al., 2018; Weimerskirch et al., 2005a)","noteIndex":0},"citationItems":[{"id":158,"uris":["http://zotero.org/groups/2526645/items/SIVTY8S7"],"uri":["http://zotero.org/groups/2526645/items/SIVTY8S7"],"itemData":{"id":158,"type":"article-journal","abstract":"Due to rapidly changing global environmental conditions, many animals are now experiencing concurrent changes in both resource availability and the foraging cues associated with ﬁnding those resources. By employing ﬂexible, plastic foraging strategies that use different types of environmental foraging cues, animals could adapt to these novel future environments. To evaluate the extent to which such ﬂexibility and plasticity exist, we analyzed a large dataset of a clade (Sulidae; the boobies) of widespread aerial tropical predators that feed in highly variable marine habitats. These surface foragers are typical of many ocean predators that face dynamic and patchy foraging environments and use a combination of static and ephemeral oceanographic features to locate prey. We compared foraging habitats and behaviors of four species at seven colonies in the eastern and central Paciﬁc Ocean that varied greatly in depth, topography, and primary productivity. Foraging behaviors, recorded by GPS-tracking tags, were compared to remotely sensed environmental features, to characterize habitat-behavior interactions. K-means clustering grouped environmental characteristics into ﬁve habitat clusters across the seven sites. We found that boobies relied on a combination of static and ephemeral cues, especially depth, chlorophyll-a concentrations, and sea surface height (ocean surface topography). Notably, foraging behaviors were strongly predicted by local oceanographic habitats across species and sites, suggesting a high degree of behavioral plasticity in use of different foraging cues. Flexibility allows these top predators to adapt to, and exploit, static and ephemeral oceanic features. Plasticity may well facilitate these species, and other similarly dynamic foragers, to cope with increasingly changing environmental conditions.","container-title":"Ecosphere","DOI":"10.1002/ecs2.2301","ISSN":"21508925","issue":"7","journalAbbreviation":"Ecosphere","language":"en","page":"e02301","source":"DOI.org (Crossref)","title":"Plasticity of foraging behaviors in response to diverse environmental conditions","URL":"http://doi.wiley.com/10.1002/ecs2.2301","volume":"9","author":[{"family":"Gilmour","given":"Morgan E."},{"family":"Castillo-Guerrero","given":"José A."},{"family":"Fleishman","given":"Abram B."},{"family":"Hernández-Vázquez","given":"Salvador"},{"family":"Young","given":"Hillary S."},{"family":"Shaffer","given":"Scott A."}],"accessed":{"date-parts":[["2020",7,3]]},"issued":{"date-parts":[["2018",7]]}}},{"id":153,"uris":["http://zotero.org/groups/2526645/items/EQDKPCQG"],"uri":["http://zotero.org/groups/2526645/items/EQDKPCQG"],"itemData":{"id":153,"type":"article-journal","abstract":"The foraging behaviour of animals depends on the distribution, abundance and predictability of their food resources. In the marine environment, top predators such as seabirds are known to concentrate their foraging effort in specific oceanic features where productivity is elevated or prey concentrated. When marine productivity is low and prey distribution unpredictable, such as in tropical waters, selection should favour the evolution of flexible foraging strategies. By using GPS, Argos transmitters and activity recorders, we studied the foraging strategy of red-footed boobies (RFBs) Sula sula breeding on Europa Island in the Mozambique Channel, to examine the way a central place forager searches for prey in tropical waters. RFBs only foraged during the day-time and never sat on the water at night; thus, they consequently had a limited maximum foraging range of 148 km. Primary production within this range was low overall (average 0.165 mg chlorophyll m–3), with a high spatial and temporal heterogeneity due to the presence of strong geostrophic currents and surface mixing by storms. RFBs appear to adjust their foraging strategy to cope with this situation. Individual birds do not return to the same oceanic sites from one trip to the next, but generally head in the direction of zones where productivity is enhanced. Active foraging, i.e. periods when birds spent time on the sea surface or dived, occurred at the most distant part of the foraging trip. Despite their limited foraging range and the low productivity of surrounding waters, red-footed boobies are able to track zones of prey availability located in areas of enhanced primary production. Searching is probably favoured by the presence of sub-surface predators that chase prey to the surface. The foraging strategy of this tropical sulid appears to differ extensively from that of temperate or polar seabirds whose prey distribution and availability are more predictable.","container-title":"Marine Ecology Progress Series","DOI":"10.3354/meps288251","ISSN":"0171-8630, 1616-1599","journalAbbreviation":"Mar. Ecol. Prog. Ser.","language":"en","page":"251-261","source":"DOI.org (Crossref)","title":"Foraging strategy of a tropical seabird, the red-footed booby, in a dynamic marine environment","URL":"http://www.int-res.com/abstracts/meps/v288/p251-261/","volume":"288","author":[{"family":"Weimerskirch","given":"Henri"},{"family":"Le Corre","given":"Matthieu"},{"family":"Jaquemet","given":"Sebastien"},{"family":"Marsac","given":"Francis"}],"accessed":{"date-parts":[["2020",7,3]]},"issued":{"date-parts":[["2005"]]}}}],"schema":"https://github.com/citation-style-language/schema/raw/master/csl-citation.json"} </w:instrText>
      </w:r>
      <w:r>
        <w:fldChar w:fldCharType="separate"/>
      </w:r>
      <w:r w:rsidRPr="00713D44">
        <w:rPr>
          <w:rFonts w:ascii="Calibri" w:hAnsi="Calibri" w:cs="Calibri"/>
        </w:rPr>
        <w:t>(Gilmour et al., 2018; Weimerskirch et al., 2005a)</w:t>
      </w:r>
      <w:r>
        <w:fldChar w:fldCharType="end"/>
      </w:r>
      <w:r w:rsidR="002B03ED">
        <w:t xml:space="preserve"> in the Pacific and Indian Oceans</w:t>
      </w:r>
      <w:r w:rsidRPr="00710C36">
        <w:t xml:space="preserve">, </w:t>
      </w:r>
      <w:r>
        <w:t>and instead</w:t>
      </w:r>
      <w:r w:rsidRPr="00710C36">
        <w:t xml:space="preserve"> may rely on </w:t>
      </w:r>
      <w:r>
        <w:t xml:space="preserve">dynamic, </w:t>
      </w:r>
      <w:r w:rsidRPr="00710C36">
        <w:t>ephemeral features for foraging.</w:t>
      </w:r>
      <w:r w:rsidRPr="00D60726">
        <w:t xml:space="preserve"> </w:t>
      </w:r>
      <w:r>
        <w:t xml:space="preserve">Their habitats reflect a combination of </w:t>
      </w:r>
      <w:r>
        <w:lastRenderedPageBreak/>
        <w:t xml:space="preserve">central place foraging constraints, regional variations in subsurface predators and prey availability, and local wind conditions. </w:t>
      </w:r>
      <w:r w:rsidR="005C7A89">
        <w:t>Throughout their range, r</w:t>
      </w:r>
      <w:r>
        <w:t xml:space="preserve">ed-footed boobies forage </w:t>
      </w:r>
      <w:r w:rsidRPr="008137D8">
        <w:t>up to 200 km from the</w:t>
      </w:r>
      <w:r>
        <w:t>ir</w:t>
      </w:r>
      <w:r w:rsidRPr="008137D8">
        <w:t xml:space="preserve"> nest</w:t>
      </w:r>
      <w:r>
        <w:t xml:space="preserve">s </w:t>
      </w:r>
      <w:r w:rsidRPr="008137D8">
        <w:fldChar w:fldCharType="begin"/>
      </w:r>
      <w:r>
        <w:instrText xml:space="preserve"> ADDIN ZOTERO_ITEM CSL_CITATION {"citationID":"6HuKjbwW","properties":{"formattedCitation":"(Kappes et al., 2011; Mendez et al., 2020, 2017; Young et al., 2015, 2010)","plainCitation":"(Kappes et al., 2011; Mendez et al., 2020, 2017; Young et al., 2015, 2010)","noteIndex":0},"citationItems":[{"id":163,"uris":["http://zotero.org/groups/2526645/items/SIXYBAFD"],"uri":["http://zotero.org/groups/2526645/items/SIXYBAFD"],"itemData":{"id":163,"type":"article-journal","abstract":"Inter- and intraspecific competition can lead to resource partitioning in sympatric species, processes likely affected by environmental productivity and population size. We investigated the foraging behaviour and diet of masked (Sula dactylatra) and red-footed (S. sula) boobies at Tromelin Island, western Indian Ocean, to examine the role of resource partitioning in the foraging strategies of these sympatric species in an extreme oligotrophic environment. We compared our results to published studies with differing environmental conditions or population sizes. We used GPS loggers and Argos transmitters to track foraging movements and used time–depth recorders to estimate dive depths. Masked boobies travelled further and at faster rates than redfooted boobies, and sexes did not differ in foraging behaviour. Based on randomization tests, the foraging range of each species (95% utilization distribution; UD) overlapped significantly. However, at core foraging areas (50% and 25% UD), interspecific segregation was greater than expected by chance alone. No intraspecific spatial segregation was detected between sexes. Environmental characteristics of area-restricted search zones differed between species, but not sexes; masked boobies utilized warmer, deeper, and less windy oceanic environments than red-footed boobies. Masked boobies attained greater diving depths than red-footed boobies and consumed primarily flying fish, whereas red-footed boobies consumed mostly squid. Red-footed and masked boobies breeding in the extreme oligotrophic environment near Tromelin demonstrated greater dietary partitioning differences in foraging ranges compared to a less oligotrophic environment. This suggests that environmental productivity may play a role in processes of resource partitioning in these sympatric species.","container-title":"Marine Ecology Progress Series","DOI":"10.3354/meps09376","ISSN":"0171-8630, 1616-1599","journalAbbreviation":"Mar. Ecol. Prog. Ser.","language":"en","page":"281-294","source":"DOI.org (Crossref)","title":"Variability of resource partitioning in sympatric tropical boobies","URL":"http://www.int-res.com/abstracts/meps/v441/p281-294/","volume":"441","author":[{"family":"Kappes","given":"Michelle A"},{"family":"Weimerskirch","given":"Henri"},{"family":"Pinaud","given":"David"},{"family":"Le Corre","given":"Matthieu"}],"accessed":{"date-parts":[["2020",7,3]]},"issued":{"date-parts":[["2011",11,15]]}}},{"id":168,"uris":["http://zotero.org/groups/2526645/items/JMIEE76H"],"uri":["http://zotero.org/groups/2526645/items/JMIEE76H"],"itemData":{"id":168,"type":"article-journal","container-title":"Ibis","DOI":"10.1111/ibi.12779","ISSN":"0019-1019, 1474-919X","issue":"2","journalAbbreviation":"Ibis","language":"en","page":"460-476","source":"DOI.org (Crossref)","title":"Inter‐population variation in the behaviour of adult and juvenile Red‐footed Boobies &lt;i&gt;Sula sula&lt;/i&gt;","URL":"https://onlinelibrary.wiley.com/doi/abs/10.1111/ibi.12779","volume":"162","author":[{"family":"Mendez","given":"Loriane"},{"family":"Prudor","given":"Aurelien"},{"family":"Weimerskirch","given":"Henri"}],"accessed":{"date-parts":[["2020",7,3]]},"issued":{"date-parts":[["2020",4]]}}},{"id":149,"uris":["http://zotero.org/groups/2526645/items/FNHV6H49"],"uri":["http://zotero.org/groups/2526645/items/FNHV6H49"],"itemData":{"id":149,"type":"article-journal","abstract":"While interspecific differences in foraging behaviour have attracted much attention, less is known about how foraging behaviour differs between populations of the same species. Here we compared the foraging strategy of a pantropical seabird, the red-footed booby Sula sula, in 5 populations breeding in contrasted environmental conditions. The foraging strategy strongly differed between sites, from strictly diurnal short trips in Europa Island (Mozambique channel) to long trips including up to 5 nights at sea in Genovesa Island (Galapagos archipelago). The Expectation Maximisation binary Clustering (EMbC) algorithm was used to determine the different behaviours of individuals during their foraging trips (travelling, intensive foraging, resting and relocating). During the day, the activity budget was similar for all the breeding colonies. During the night, birds were primarily on the water, drifting with currents. At all sites, birds similarly performed intensive foraging in zones of area-restricted search (ARS), although the size and duration of ARS zones differed markedly. Red-footed boobies foraged over deep oceanic waters, with chlorophyll a concentrations varying between sites. Birds did not appear to target areas with higher productivity. We suggest that range differences between populations may be linked to other factors such as intra- and interspecific competition.","container-title":"Marine Ecology Progress Series","DOI":"10.3354/meps12052","ISSN":"0171-8630, 1616-1599","journalAbbreviation":"Mar. Ecol. Prog. Ser.","language":"en","page":"217-230","source":"DOI.org (Crossref)","title":"Geographical variation in the foraging behaviour of the pantropical red-footed booby","URL":"http://www.int-res.com/abstracts/meps/v568/p217-230/","volume":"568","author":[{"family":"Mendez","given":"Loriane"},{"family":"Borsa","given":"Philippe"},{"family":"Cruz","given":"Sebastian M."},{"family":"Grissac","given":"Sophie","non-dropping-particle":"de"},{"family":"Hennicke","given":"Janos"},{"family":"Lallemand","given":"Joelle"},{"family":"Prudor","given":"Aurélien"},{"family":"Weimerskirch","given":"Henri"}],"accessed":{"date-parts":[["2020",7,3]]},"issued":{"date-parts":[["2017",3,24]]}}},{"id":160,"uris":["http://zotero.org/groups/2526645/items/5UN8DH2W"],"uri":["http://zotero.org/groups/2526645/items/5UN8DH2W"],"itemData":{"id":160,"type":"article-journal","abstract":"Despite many biotic, physical, and political challenges for place-based conservation in open ocean environments, conservation of discrete oceanic regions by designating pelagic marine protected areas (PMPAs) has gained considerable traction. In the oligotrophic central Paciﬁc, a patchy and dynamic ecosystem, a robust network of PMPAs has recently been established. However, evaluations of PMPA efﬁcacy in providing appropriate habitat coverage for pelagic species are lacking, particularly in the tropics. Here, we used high resolution GPS tracking and home range analyses of tropical boobies to determine the distribution and foraging habitat use of three sympatric species (Sula sula, Sula dactylatra, and Sula leucogaster) in two PMPAs that varied substantially in size and shape. At each site we characterized the extent and use of foraging habitat inside and outside the PMPA that surrounded each breeding colony. We found profound variation within and among species in foraging behavior and habitat use across the two sites; this was partially explained by variation in bathymetry. Yet, despite variation both in PMPA size and shape, and in foraging behavior of the birds, we determined that the PMPAs each encapsulated more than 85% (n = 216 trips) of foraging habitat for each species, indicating that these PMPAs provided important habitat coverage for highly mobile tropical species. While this study highlights the challenges in effectively designing PMPAs even for relatively well-studied, central place foragers, given strong variation in foraging ecologies across sites, it also suggests that PMPAs do provide meaningful habitat coverage for at least some pelagic species.","container-title":"Biological Conservation","DOI":"10.1016/j.biocon.2014.10.027","ISSN":"00063207","journalAbbreviation":"Biological Conservation","language":"en","page":"226-235","source":"DOI.org (Crossref)","title":"Pelagic marine protected areas protect foraging habitat for multiple breeding seabirds in the central Pacific","URL":"https://linkinghub.elsevier.com/retrieve/pii/S000632071400408X","volume":"181","author":[{"family":"Young","given":"Hillary S."},{"family":"Maxwell","given":"Sara M."},{"family":"Conners","given":"Melinda G."},{"family":"Shaffer","given":"Scott A."}],"accessed":{"date-parts":[["2020",7,3]]},"issued":{"date-parts":[["2015",1]]}}},{"id":159,"uris":["http://zotero.org/groups/2526645/items/RTYQEFVU"],"uri":["http://zotero.org/groups/2526645/items/RTYQEFVU"],"itemData":{"id":159,"type":"article-journal","abstract":"Sympatric species with similar ecological requirements and differences in body size would be expected to partition resources to facilitate coexistence. For sexually dimorphic species, we may expect resource partitioning by gender as well as by species identity. However, it is difficult to document species and sexual resource partitioning in marine ecosystems, given the intractability of these systems and the vagility of many marine animals. Here, we examined differences in the foraging behavior and prey selection of 2 congeneric and coexisting seabird species — masked boobies Sula dactylatra and red-footed boobies Sula sula — on Palmyra Atoll in the equatorial Pacific Ocean. These seabirds exhibit substantial size dimorphism between species and also have reverse sexual dimorphism within species. Pronounced interspecific differences in foraging patterns were observed with high-resolution GPS tracking devices, where smaller red-footed boobies conducted longer foraging trips (in both time and distance). Red-footed boobies also had more frequent landings on the sea surface, slower mean and maximum travel speeds, and more westerly trip azimuths. Stable isotope and diet analyses produced data that complemented returns from electronic tagging. Stable isotope ratios of carbon indicated that masked boobies foraged on prey with a less pelagic δ13C signature compared to red-footed boobies. In contrast, no gender differences were identified in any foraging parameters. The mechanisms for maintenance of these pronounced differences in niche partitioning across species were not explicitly examined, yet the data suggest physiological variation across species may be a more plausible mechanism than competitive interactions.","container-title":"Marine Ecology Progress Series","DOI":"10.3354/meps08478","ISSN":"0171-8630, 1616-1599","journalAbbreviation":"Mar. Ecol. Prog. Ser.","language":"en","page":"291-301","source":"DOI.org (Crossref)","title":"Resource partitioning by species but not sex in sympatric boobies in the central Pacific Ocean","URL":"http://www.int-res.com/abstracts/meps/v403/p291-301/","volume":"403","author":[{"family":"Young","given":"Hillary S."},{"family":"Shaffer","given":"Scott A"},{"family":"McCauley","given":"Douglas J."},{"family":"Foley","given":"Dave G"},{"family":"Dirzo","given":"Rodolfo"},{"family":"Block","given":"Barbara A"}],"accessed":{"date-parts":[["2020",7,3]]},"issued":{"date-parts":[["2010",3,22]]}}}],"schema":"https://github.com/citation-style-language/schema/raw/master/csl-citation.json"} </w:instrText>
      </w:r>
      <w:r w:rsidRPr="008137D8">
        <w:fldChar w:fldCharType="separate"/>
      </w:r>
      <w:r w:rsidRPr="00FA081D">
        <w:rPr>
          <w:rFonts w:ascii="Calibri" w:hAnsi="Calibri" w:cs="Calibri"/>
        </w:rPr>
        <w:t>(Kappes et al., 2011; Mendez et al., 2020, 2017; Young et al., 2015, 2010)</w:t>
      </w:r>
      <w:r w:rsidRPr="008137D8">
        <w:fldChar w:fldCharType="end"/>
      </w:r>
      <w:r w:rsidRPr="008137D8">
        <w:t xml:space="preserve">, </w:t>
      </w:r>
      <w:r>
        <w:t xml:space="preserve">thus constraining the pelagic habitat available to them. The availability of optimal habitat is important; </w:t>
      </w:r>
      <w:r w:rsidRPr="00C17EE6">
        <w:t xml:space="preserve">nesting activity </w:t>
      </w:r>
      <w:r>
        <w:t xml:space="preserve">peaks when </w:t>
      </w:r>
      <w:r w:rsidRPr="00C17EE6">
        <w:t>the 23°C isotherm</w:t>
      </w:r>
      <w:r>
        <w:t xml:space="preserve"> is within 200</w:t>
      </w:r>
      <w:r>
        <w:rPr>
          <w:rFonts w:cstheme="minorHAnsi"/>
        </w:rPr>
        <w:t>–</w:t>
      </w:r>
      <w:r>
        <w:t>400 km</w:t>
      </w:r>
      <w:r w:rsidRPr="00C17EE6">
        <w:t xml:space="preserve"> </w:t>
      </w:r>
      <w:r>
        <w:t xml:space="preserve">of the colony </w:t>
      </w:r>
      <w:r w:rsidR="00B275FC">
        <w:t xml:space="preserve">in the Indian Ocean </w:t>
      </w:r>
      <w:r>
        <w:fldChar w:fldCharType="begin"/>
      </w:r>
      <w:r>
        <w:instrText xml:space="preserve"> ADDIN ZOTERO_ITEM CSL_CITATION {"citationID":"S7uOoaJR","properties":{"formattedCitation":"(Le Corre, 2001)","plainCitation":"(Le Corre, 2001)","noteIndex":0},"citationItems":[{"id":261,"uris":["http://zotero.org/groups/2526645/items/5NY28CD8"],"uri":["http://zotero.org/groups/2526645/items/5NY28CD8"],"itemData":{"id":261,"type":"article-journal","abstract":"Tropical seabirds have evolved a wide range of breeding regimes to ®t with their local environment. The western Indian Ocean shows various oceanic situations, providing opportunities to link variations in breeding phenology with variations of the environment. The breeding seasons of seabirds at Europa Island (Mozambique Channel, western Indian Ocean) are analysed. Three oceanic, tuna-associated species (the sooty tern Sterna fuscata, the red-footed booby Sula sula, and Audubon's shearwater Puf®nus lherminieri) breed during austral winter (June±October), whereas the red-tailed tropicbird Phaethon rubricauda breeds during austral summer (November±April). During winter, sea-surface temperatures are the lowest, subtropical waters are the closest to the island, and long-line catches of tunas are important. Thermal fronts occur during winter, in relation to the northward shift of subtropical waters. This is known to be favourable to tunas, and I suggest that the winter breeding of sooty terns, red-footed boobies and Audubon's shearwaters is because of an increase in the abundance of tunas. Geographic variations in the breeding phenology of sooty terns in the western Indian Ocean largely support the hypothesis that sooty terns take advantage of cool subtropical waters, when those waters are within their foraging range. The red-tailed tropicbird is a solitary forager, not associated with tunas. During the chick-rearing period, 40% of the mass of food brought to the chicks consists of dolphin-®shes Coryphaena spp. Those warm water, surface dwelling ®shes are known to migrate in relation to sea-surface temperatures. Seasonal changes in the occurrence or vulnerability of dolphin-®sh in the Mozambique Channel may have favoured a summer breeding regime in red-tailed tropicbirds at Europa Island. Further studies of the marine life of seabirds are needed to test these hypotheses and to learn more about the foraging ecology of tropical seabirds.","container-title":"Journal of Zoology","DOI":"10.1017/S0952836901000759","ISSN":"09528369, 14697998","issue":"2","journalAbbreviation":"J. Zoology","language":"en","page":"239-249","source":"DOI.org (Crossref)","title":"Breeding seasons of seabirds at Europa Island (southern Mozambique Channel) in relation to seasonal changes in the marine environment","URL":"http://doi.wiley.com/10.1017/S0952836901000759","volume":"254","author":[{"family":"Le Corre","given":"Matthieu"}],"accessed":{"date-parts":[["2020",7,2]]},"issued":{"date-parts":[["2001",6]]}}}],"schema":"https://github.com/citation-style-language/schema/raw/master/csl-citation.json"} </w:instrText>
      </w:r>
      <w:r>
        <w:fldChar w:fldCharType="separate"/>
      </w:r>
      <w:r w:rsidRPr="004C2B27">
        <w:rPr>
          <w:rFonts w:ascii="Calibri" w:hAnsi="Calibri" w:cs="Calibri"/>
        </w:rPr>
        <w:t>(Le Corre, 2001)</w:t>
      </w:r>
      <w:r>
        <w:fldChar w:fldCharType="end"/>
      </w:r>
      <w:r>
        <w:t xml:space="preserve">. Near-colony constraints also result in use of </w:t>
      </w:r>
      <w:r w:rsidRPr="00743A6E">
        <w:t xml:space="preserve">shallower water </w:t>
      </w:r>
      <w:r>
        <w:t xml:space="preserve">compared with </w:t>
      </w:r>
      <w:r w:rsidRPr="00743A6E">
        <w:t xml:space="preserve">other </w:t>
      </w:r>
      <w:r>
        <w:t xml:space="preserve">booby </w:t>
      </w:r>
      <w:r w:rsidRPr="00743A6E">
        <w:t>species</w:t>
      </w:r>
      <w:r>
        <w:t xml:space="preserve">, and </w:t>
      </w:r>
      <w:r w:rsidRPr="00743A6E">
        <w:t xml:space="preserve">water depth often </w:t>
      </w:r>
      <w:r>
        <w:t>covaries</w:t>
      </w:r>
      <w:r w:rsidRPr="00743A6E">
        <w:t xml:space="preserve"> with </w:t>
      </w:r>
      <w:r>
        <w:t xml:space="preserve">additional </w:t>
      </w:r>
      <w:r w:rsidRPr="00743A6E">
        <w:t>oceanographic variables</w:t>
      </w:r>
      <w:r>
        <w:t xml:space="preserve"> that are important for describing foraging habitats</w:t>
      </w:r>
      <w:r w:rsidR="00F20D13">
        <w:t xml:space="preserve"> throughout their range</w:t>
      </w:r>
      <w:r w:rsidRPr="00743A6E">
        <w:t xml:space="preserve"> </w:t>
      </w:r>
      <w:r>
        <w:fldChar w:fldCharType="begin"/>
      </w:r>
      <w:r>
        <w:instrText xml:space="preserve"> ADDIN ZOTERO_ITEM CSL_CITATION {"citationID":"5sKWIfmI","properties":{"formattedCitation":"(Gilmour et al., 2018; Kappes et al., 2011; Mendez et al., 2017; Young et al., 2015)","plainCitation":"(Gilmour et al., 2018; Kappes et al., 2011; Mendez et al., 2017; Young et al., 2015)","noteIndex":0},"citationItems":[{"id":158,"uris":["http://zotero.org/groups/2526645/items/SIVTY8S7"],"uri":["http://zotero.org/groups/2526645/items/SIVTY8S7"],"itemData":{"id":158,"type":"article-journal","abstract":"Due to rapidly changing global environmental conditions, many animals are now experiencing concurrent changes in both resource availability and the foraging cues associated with ﬁnding those resources. By employing ﬂexible, plastic foraging strategies that use different types of environmental foraging cues, animals could adapt to these novel future environments. To evaluate the extent to which such ﬂexibility and plasticity exist, we analyzed a large dataset of a clade (Sulidae; the boobies) of widespread aerial tropical predators that feed in highly variable marine habitats. These surface foragers are typical of many ocean predators that face dynamic and patchy foraging environments and use a combination of static and ephemeral oceanographic features to locate prey. We compared foraging habitats and behaviors of four species at seven colonies in the eastern and central Paciﬁc Ocean that varied greatly in depth, topography, and primary productivity. Foraging behaviors, recorded by GPS-tracking tags, were compared to remotely sensed environmental features, to characterize habitat-behavior interactions. K-means clustering grouped environmental characteristics into ﬁve habitat clusters across the seven sites. We found that boobies relied on a combination of static and ephemeral cues, especially depth, chlorophyll-a concentrations, and sea surface height (ocean surface topography). Notably, foraging behaviors were strongly predicted by local oceanographic habitats across species and sites, suggesting a high degree of behavioral plasticity in use of different foraging cues. Flexibility allows these top predators to adapt to, and exploit, static and ephemeral oceanic features. Plasticity may well facilitate these species, and other similarly dynamic foragers, to cope with increasingly changing environmental conditions.","container-title":"Ecosphere","DOI":"10.1002/ecs2.2301","ISSN":"21508925","issue":"7","journalAbbreviation":"Ecosphere","language":"en","page":"e02301","source":"DOI.org (Crossref)","title":"Plasticity of foraging behaviors in response to diverse environmental conditions","URL":"http://doi.wiley.com/10.1002/ecs2.2301","volume":"9","author":[{"family":"Gilmour","given":"Morgan E."},{"family":"Castillo-Guerrero","given":"José A."},{"family":"Fleishman","given":"Abram B."},{"family":"Hernández-Vázquez","given":"Salvador"},{"family":"Young","given":"Hillary S."},{"family":"Shaffer","given":"Scott A."}],"accessed":{"date-parts":[["2020",7,3]]},"issued":{"date-parts":[["2018",7]]}}},{"id":163,"uris":["http://zotero.org/groups/2526645/items/SIXYBAFD"],"uri":["http://zotero.org/groups/2526645/items/SIXYBAFD"],"itemData":{"id":163,"type":"article-journal","abstract":"Inter- and intraspecific competition can lead to resource partitioning in sympatric species, processes likely affected by environmental productivity and population size. We investigated the foraging behaviour and diet of masked (Sula dactylatra) and red-footed (S. sula) boobies at Tromelin Island, western Indian Ocean, to examine the role of resource partitioning in the foraging strategies of these sympatric species in an extreme oligotrophic environment. We compared our results to published studies with differing environmental conditions or population sizes. We used GPS loggers and Argos transmitters to track foraging movements and used time–depth recorders to estimate dive depths. Masked boobies travelled further and at faster rates than redfooted boobies, and sexes did not differ in foraging behaviour. Based on randomization tests, the foraging range of each species (95% utilization distribution; UD) overlapped significantly. However, at core foraging areas (50% and 25% UD), interspecific segregation was greater than expected by chance alone. No intraspecific spatial segregation was detected between sexes. Environmental characteristics of area-restricted search zones differed between species, but not sexes; masked boobies utilized warmer, deeper, and less windy oceanic environments than red-footed boobies. Masked boobies attained greater diving depths than red-footed boobies and consumed primarily flying fish, whereas red-footed boobies consumed mostly squid. Red-footed and masked boobies breeding in the extreme oligotrophic environment near Tromelin demonstrated greater dietary partitioning differences in foraging ranges compared to a less oligotrophic environment. This suggests that environmental productivity may play a role in processes of resource partitioning in these sympatric species.","container-title":"Marine Ecology Progress Series","DOI":"10.3354/meps09376","ISSN":"0171-8630, 1616-1599","journalAbbreviation":"Mar. Ecol. Prog. Ser.","language":"en","page":"281-294","source":"DOI.org (Crossref)","title":"Variability of resource partitioning in sympatric tropical boobies","URL":"http://www.int-res.com/abstracts/meps/v441/p281-294/","volume":"441","author":[{"family":"Kappes","given":"Michelle A"},{"family":"Weimerskirch","given":"Henri"},{"family":"Pinaud","given":"David"},{"family":"Le Corre","given":"Matthieu"}],"accessed":{"date-parts":[["2020",7,3]]},"issued":{"date-parts":[["2011",11,15]]}}},{"id":149,"uris":["http://zotero.org/groups/2526645/items/FNHV6H49"],"uri":["http://zotero.org/groups/2526645/items/FNHV6H49"],"itemData":{"id":149,"type":"article-journal","abstract":"While interspecific differences in foraging behaviour have attracted much attention, less is known about how foraging behaviour differs between populations of the same species. Here we compared the foraging strategy of a pantropical seabird, the red-footed booby Sula sula, in 5 populations breeding in contrasted environmental conditions. The foraging strategy strongly differed between sites, from strictly diurnal short trips in Europa Island (Mozambique channel) to long trips including up to 5 nights at sea in Genovesa Island (Galapagos archipelago). The Expectation Maximisation binary Clustering (EMbC) algorithm was used to determine the different behaviours of individuals during their foraging trips (travelling, intensive foraging, resting and relocating). During the day, the activity budget was similar for all the breeding colonies. During the night, birds were primarily on the water, drifting with currents. At all sites, birds similarly performed intensive foraging in zones of area-restricted search (ARS), although the size and duration of ARS zones differed markedly. Red-footed boobies foraged over deep oceanic waters, with chlorophyll a concentrations varying between sites. Birds did not appear to target areas with higher productivity. We suggest that range differences between populations may be linked to other factors such as intra- and interspecific competition.","container-title":"Marine Ecology Progress Series","DOI":"10.3354/meps12052","ISSN":"0171-8630, 1616-1599","journalAbbreviation":"Mar. Ecol. Prog. Ser.","language":"en","page":"217-230","source":"DOI.org (Crossref)","title":"Geographical variation in the foraging behaviour of the pantropical red-footed booby","URL":"http://www.int-res.com/abstracts/meps/v568/p217-230/","volume":"568","author":[{"family":"Mendez","given":"Loriane"},{"family":"Borsa","given":"Philippe"},{"family":"Cruz","given":"Sebastian M."},{"family":"Grissac","given":"Sophie","non-dropping-particle":"de"},{"family":"Hennicke","given":"Janos"},{"family":"Lallemand","given":"Joelle"},{"family":"Prudor","given":"Aurélien"},{"family":"Weimerskirch","given":"Henri"}],"accessed":{"date-parts":[["2020",7,3]]},"issued":{"date-parts":[["2017",3,24]]}}},{"id":160,"uris":["http://zotero.org/groups/2526645/items/5UN8DH2W"],"uri":["http://zotero.org/groups/2526645/items/5UN8DH2W"],"itemData":{"id":160,"type":"article-journal","abstract":"Despite many biotic, physical, and political challenges for place-based conservation in open ocean environments, conservation of discrete oceanic regions by designating pelagic marine protected areas (PMPAs) has gained considerable traction. In the oligotrophic central Paciﬁc, a patchy and dynamic ecosystem, a robust network of PMPAs has recently been established. However, evaluations of PMPA efﬁcacy in providing appropriate habitat coverage for pelagic species are lacking, particularly in the tropics. Here, we used high resolution GPS tracking and home range analyses of tropical boobies to determine the distribution and foraging habitat use of three sympatric species (Sula sula, Sula dactylatra, and Sula leucogaster) in two PMPAs that varied substantially in size and shape. At each site we characterized the extent and use of foraging habitat inside and outside the PMPA that surrounded each breeding colony. We found profound variation within and among species in foraging behavior and habitat use across the two sites; this was partially explained by variation in bathymetry. Yet, despite variation both in PMPA size and shape, and in foraging behavior of the birds, we determined that the PMPAs each encapsulated more than 85% (n = 216 trips) of foraging habitat for each species, indicating that these PMPAs provided important habitat coverage for highly mobile tropical species. While this study highlights the challenges in effectively designing PMPAs even for relatively well-studied, central place foragers, given strong variation in foraging ecologies across sites, it also suggests that PMPAs do provide meaningful habitat coverage for at least some pelagic species.","container-title":"Biological Conservation","DOI":"10.1016/j.biocon.2014.10.027","ISSN":"00063207","journalAbbreviation":"Biological Conservation","language":"en","page":"226-235","source":"DOI.org (Crossref)","title":"Pelagic marine protected areas protect foraging habitat for multiple breeding seabirds in the central Pacific","URL":"https://linkinghub.elsevier.com/retrieve/pii/S000632071400408X","volume":"181","author":[{"family":"Young","given":"Hillary S."},{"family":"Maxwell","given":"Sara M."},{"family":"Conners","given":"Melinda G."},{"family":"Shaffer","given":"Scott A."}],"accessed":{"date-parts":[["2020",7,3]]},"issued":{"date-parts":[["2015",1]]}}}],"schema":"https://github.com/citation-style-language/schema/raw/master/csl-citation.json"} </w:instrText>
      </w:r>
      <w:r>
        <w:fldChar w:fldCharType="separate"/>
      </w:r>
      <w:r w:rsidRPr="004C2B27">
        <w:rPr>
          <w:rFonts w:ascii="Calibri" w:hAnsi="Calibri" w:cs="Calibri"/>
        </w:rPr>
        <w:t>(Gilmour et al., 2018; Kappes et al., 2011; Mendez et al., 2017; Young et al., 2015)</w:t>
      </w:r>
      <w:r>
        <w:fldChar w:fldCharType="end"/>
      </w:r>
      <w:r w:rsidRPr="00743A6E">
        <w:t>.</w:t>
      </w:r>
      <w:r>
        <w:t xml:space="preserve"> </w:t>
      </w:r>
    </w:p>
    <w:p w14:paraId="2082C0E4" w14:textId="0AD7C186" w:rsidR="000A04FC" w:rsidRDefault="000A04FC" w:rsidP="000A04FC">
      <w:pPr>
        <w:spacing w:line="360" w:lineRule="auto"/>
        <w:ind w:firstLine="720"/>
        <w:contextualSpacing/>
      </w:pPr>
      <w:r>
        <w:t xml:space="preserve">Red-footed boobies are pantropical and habitat characteristics vary regionally. For example, variations in </w:t>
      </w:r>
      <w:r w:rsidRPr="008137D8">
        <w:t>chlorophyll</w:t>
      </w:r>
      <w:r>
        <w:t>-</w:t>
      </w:r>
      <w:r w:rsidRPr="003E34DB">
        <w:rPr>
          <w:i/>
          <w:iCs/>
        </w:rPr>
        <w:t>a</w:t>
      </w:r>
      <w:r>
        <w:t xml:space="preserve"> concentrations</w:t>
      </w:r>
      <w:r w:rsidRPr="008137D8">
        <w:t xml:space="preserve"> </w:t>
      </w:r>
      <w:r>
        <w:t>r</w:t>
      </w:r>
      <w:r w:rsidRPr="008137D8">
        <w:t xml:space="preserve">esult in contrasting behavioral patterns </w:t>
      </w:r>
      <w:r w:rsidR="00772578">
        <w:t xml:space="preserve">between and within ocean basins </w:t>
      </w:r>
      <w:r w:rsidRPr="008137D8">
        <w:fldChar w:fldCharType="begin"/>
      </w:r>
      <w:r>
        <w:instrText xml:space="preserve"> ADDIN ZOTERO_ITEM CSL_CITATION {"citationID":"dpqJu0fd","properties":{"formattedCitation":"(Gilmour et al., 2018; Mendez et al., 2017)","plainCitation":"(Gilmour et al., 2018; Mendez et al., 2017)","noteIndex":0},"citationItems":[{"id":158,"uris":["http://zotero.org/groups/2526645/items/SIVTY8S7"],"uri":["http://zotero.org/groups/2526645/items/SIVTY8S7"],"itemData":{"id":158,"type":"article-journal","abstract":"Due to rapidly changing global environmental conditions, many animals are now experiencing concurrent changes in both resource availability and the foraging cues associated with ﬁnding those resources. By employing ﬂexible, plastic foraging strategies that use different types of environmental foraging cues, animals could adapt to these novel future environments. To evaluate the extent to which such ﬂexibility and plasticity exist, we analyzed a large dataset of a clade (Sulidae; the boobies) of widespread aerial tropical predators that feed in highly variable marine habitats. These surface foragers are typical of many ocean predators that face dynamic and patchy foraging environments and use a combination of static and ephemeral oceanographic features to locate prey. We compared foraging habitats and behaviors of four species at seven colonies in the eastern and central Paciﬁc Ocean that varied greatly in depth, topography, and primary productivity. Foraging behaviors, recorded by GPS-tracking tags, were compared to remotely sensed environmental features, to characterize habitat-behavior interactions. K-means clustering grouped environmental characteristics into ﬁve habitat clusters across the seven sites. We found that boobies relied on a combination of static and ephemeral cues, especially depth, chlorophyll-a concentrations, and sea surface height (ocean surface topography). Notably, foraging behaviors were strongly predicted by local oceanographic habitats across species and sites, suggesting a high degree of behavioral plasticity in use of different foraging cues. Flexibility allows these top predators to adapt to, and exploit, static and ephemeral oceanic features. Plasticity may well facilitate these species, and other similarly dynamic foragers, to cope with increasingly changing environmental conditions.","container-title":"Ecosphere","DOI":"10.1002/ecs2.2301","ISSN":"21508925","issue":"7","journalAbbreviation":"Ecosphere","language":"en","page":"e02301","source":"DOI.org (Crossref)","title":"Plasticity of foraging behaviors in response to diverse environmental conditions","URL":"http://doi.wiley.com/10.1002/ecs2.2301","volume":"9","author":[{"family":"Gilmour","given":"Morgan E."},{"family":"Castillo-Guerrero","given":"José A."},{"family":"Fleishman","given":"Abram B."},{"family":"Hernández-Vázquez","given":"Salvador"},{"family":"Young","given":"Hillary S."},{"family":"Shaffer","given":"Scott A."}],"accessed":{"date-parts":[["2020",7,3]]},"issued":{"date-parts":[["2018",7]]}}},{"id":149,"uris":["http://zotero.org/groups/2526645/items/FNHV6H49"],"uri":["http://zotero.org/groups/2526645/items/FNHV6H49"],"itemData":{"id":149,"type":"article-journal","abstract":"While interspecific differences in foraging behaviour have attracted much attention, less is known about how foraging behaviour differs between populations of the same species. Here we compared the foraging strategy of a pantropical seabird, the red-footed booby Sula sula, in 5 populations breeding in contrasted environmental conditions. The foraging strategy strongly differed between sites, from strictly diurnal short trips in Europa Island (Mozambique channel) to long trips including up to 5 nights at sea in Genovesa Island (Galapagos archipelago). The Expectation Maximisation binary Clustering (EMbC) algorithm was used to determine the different behaviours of individuals during their foraging trips (travelling, intensive foraging, resting and relocating). During the day, the activity budget was similar for all the breeding colonies. During the night, birds were primarily on the water, drifting with currents. At all sites, birds similarly performed intensive foraging in zones of area-restricted search (ARS), although the size and duration of ARS zones differed markedly. Red-footed boobies foraged over deep oceanic waters, with chlorophyll a concentrations varying between sites. Birds did not appear to target areas with higher productivity. We suggest that range differences between populations may be linked to other factors such as intra- and interspecific competition.","container-title":"Marine Ecology Progress Series","DOI":"10.3354/meps12052","ISSN":"0171-8630, 1616-1599","journalAbbreviation":"Mar. Ecol. Prog. Ser.","language":"en","page":"217-230","source":"DOI.org (Crossref)","title":"Geographical variation in the foraging behaviour of the pantropical red-footed booby","URL":"http://www.int-res.com/abstracts/meps/v568/p217-230/","volume":"568","author":[{"family":"Mendez","given":"Loriane"},{"family":"Borsa","given":"Philippe"},{"family":"Cruz","given":"Sebastian M."},{"family":"Grissac","given":"Sophie","non-dropping-particle":"de"},{"family":"Hennicke","given":"Janos"},{"family":"Lallemand","given":"Joelle"},{"family":"Prudor","given":"Aurélien"},{"family":"Weimerskirch","given":"Henri"}],"accessed":{"date-parts":[["2020",7,3]]},"issued":{"date-parts":[["2017",3,24]]}}}],"schema":"https://github.com/citation-style-language/schema/raw/master/csl-citation.json"} </w:instrText>
      </w:r>
      <w:r w:rsidRPr="008137D8">
        <w:fldChar w:fldCharType="separate"/>
      </w:r>
      <w:r w:rsidRPr="00FA081D">
        <w:rPr>
          <w:rFonts w:ascii="Calibri" w:hAnsi="Calibri" w:cs="Calibri"/>
        </w:rPr>
        <w:t>(Gilmour et al., 2018; Mendez et al., 2017)</w:t>
      </w:r>
      <w:r w:rsidRPr="008137D8">
        <w:fldChar w:fldCharType="end"/>
      </w:r>
      <w:r w:rsidRPr="008137D8">
        <w:t xml:space="preserve"> and contrasting at-sea observations </w:t>
      </w:r>
      <w:r>
        <w:t>of associations with high and low chlorophyll-</w:t>
      </w:r>
      <w:r w:rsidRPr="001F16CC">
        <w:rPr>
          <w:i/>
          <w:iCs/>
        </w:rPr>
        <w:t>a</w:t>
      </w:r>
      <w:r>
        <w:t xml:space="preserve"> concentrations </w:t>
      </w:r>
      <w:r w:rsidRPr="008137D8">
        <w:fldChar w:fldCharType="begin"/>
      </w:r>
      <w:r>
        <w:instrText xml:space="preserve"> ADDIN ZOTERO_ITEM CSL_CITATION {"citationID":"sn5EIZV6","properties":{"formattedCitation":"(Ballance et al., 1997; Mendez et al., 2016; Weimerskirch et al., 2005a)","plainCitation":"(Ballance et al., 1997; Mendez et al., 2016; Weimerskirch et al., 2005a)","noteIndex":0},"citationItems":[{"id":185,"uris":["http://zotero.org/groups/2526645/items/PTDMTAKP"],"uri":["http://zotero.org/groups/2526645/items/PTDMTAKP"],"itemData":{"id":185,"type":"article-journal","abstract":"The oceanic eastern tropical Paciﬁc supports a speciose seabird community that feeds in ﬂocks and depends for food on schools of tunas and dolphins, which force prey to the surface. We analyzed data collected throughout an area of 40 ϫ 106 km2 of open ocean over 10 years (1979–1988) during 1136 at-sea days, from 1750 feeding ﬂocks comprising 51 688 birds of 49 species. A PCA identiﬁed three distinct ﬂock types based on species composition: ‘‘Sooty Tern Flocks’’ (n ϭ 941 ﬂocks) with a large number of Sooty Terns (Sterna fuscata), ‘‘Juan-Wedge Flocks’’ (n ϭ 402 ﬂocks) with a large number of Juan Fernandez Petrels (Pterodroma externa) and Wedge-tailed Shearwaters (Pufﬁnus paciﬁcus), and ‘‘Booby Flocks’’ (n ϭ 407 ﬂocks) with a large number of Red-footed and Masked Boobies (Sula sula and S. dactylatra, respectively). Flock types exhibited largely disjunct distributions that mirrored patterns in thermocline depth and surface water chlorophyll content. Sooty Tern Flocks occurred in areas with deepest thermocline (77.6 m) and lowest chlorophyll (0.14 mg/m3), Juan-Wedge Flocks in areas of intermediate thermocline (68.8 m) and chlorophyll (0.16 mg/m3), and Booby Flocks in areas of shallowest thermocline (62.5 m) and highest chlorophyll (0.17 mg/m3). These differences were statistically signiﬁcant. As thermocline depth and surface water chlorophyll are reliable indicators of surface water productivity, we conclude that Sooty Tern Flocks foraged in waters of low productivity, Juan-Wedge Flocks in waters of intermediate productivity, and Booby Flocks in waters of highest productivity.","container-title":"Ecology","issue":"5","language":"en","page":"1502-1518","source":"Zotero","title":"Seabird community structure along a productivity gradient: Importance of competition and energetic constraint","volume":"78","author":[{"family":"Ballance","given":"Lisa T"},{"family":"Pitman","given":"Robert L"},{"family":"Reilly","given":"Stephen B"}],"issued":{"date-parts":[["1997"]]}}},{"id":156,"uris":["http://zotero.org/groups/2526645/items/TFFX83KH"],"uri":["http://zotero.org/groups/2526645/items/TFFX83KH"],"itemData":{"id":156,"type":"article-journal","abstract":"Seabirds are considered to be good indicators of the marine environment. However, little is known about the effects of environmental variability on the foraging behaviour of tropical seabirds. Red-footed boobies (RFB) nesting on Europa Island (Mozambique Channel) were ﬁtted with GPS devices over four years and different breeding stages. We ﬁrst show that the durations of foraging trips vary extensively according to the stage of the breeding, being short during brooding, intermediate during incubation and long during ﬂedging. This result highlights the importance of considering breeding stage when conducting comparisons of foraging between sites or years. In addition, we show that RFB adjusted their foraging behaviour between years (2003, 2011, 2012 and 2013) according to the prevailing environmental conditions. During 2011, RFB made longer foraging trips with larger area-restricted search (ARS) zones over a larger total surface area, suggesting that the foraging conditions were probably poor. This year was characterized by a decrease of the major environmental drivers of the Mozambique Channel system, i.e. particularly low chlorophyll concentrations in the northern part of the Mozambique Channel, as well as a weak eddy activity. This observation suggests that environmental conditions may have altered the southward transport and concentration processes structuring the trophic chain, leading to adverse conditions for a central-place forager like the RFB. Our results emphasize that environmental and breeding stage variation should be taken into account to better understand the distribution of these predators in marine tropical ecosystems.","container-title":"Acta Oecologica","DOI":"10.1016/j.actao.2015.10.017","ISSN":"1146609X","journalAbbreviation":"Acta Oecologica","language":"en","page":"87-97","source":"DOI.org (Crossref)","title":"Variability in foraging behaviour of red-footed boobies nesting on Europa Island","URL":"https://linkinghub.elsevier.com/retrieve/pii/S1146609X15300412","volume":"72","author":[{"family":"Mendez","given":"Loriane"},{"family":"Cotté","given":"Cédric"},{"family":"Prudor","given":"Aurélien"},{"family":"Weimerskirch","given":"Henri"}],"accessed":{"date-parts":[["2020",7,3]]},"issued":{"date-parts":[["2016",4]]}}},{"id":153,"uris":["http://zotero.org/groups/2526645/items/EQDKPCQG"],"uri":["http://zotero.org/groups/2526645/items/EQDKPCQG"],"itemData":{"id":153,"type":"article-journal","abstract":"The foraging behaviour of animals depends on the distribution, abundance and predictability of their food resources. In the marine environment, top predators such as seabirds are known to concentrate their foraging effort in specific oceanic features where productivity is elevated or prey concentrated. When marine productivity is low and prey distribution unpredictable, such as in tropical waters, selection should favour the evolution of flexible foraging strategies. By using GPS, Argos transmitters and activity recorders, we studied the foraging strategy of red-footed boobies (RFBs) Sula sula breeding on Europa Island in the Mozambique Channel, to examine the way a central place forager searches for prey in tropical waters. RFBs only foraged during the day-time and never sat on the water at night; thus, they consequently had a limited maximum foraging range of 148 km. Primary production within this range was low overall (average 0.165 mg chlorophyll m–3), with a high spatial and temporal heterogeneity due to the presence of strong geostrophic currents and surface mixing by storms. RFBs appear to adjust their foraging strategy to cope with this situation. Individual birds do not return to the same oceanic sites from one trip to the next, but generally head in the direction of zones where productivity is enhanced. Active foraging, i.e. periods when birds spent time on the sea surface or dived, occurred at the most distant part of the foraging trip. Despite their limited foraging range and the low productivity of surrounding waters, red-footed boobies are able to track zones of prey availability located in areas of enhanced primary production. Searching is probably favoured by the presence of sub-surface predators that chase prey to the surface. The foraging strategy of this tropical sulid appears to differ extensively from that of temperate or polar seabirds whose prey distribution and availability are more predictable.","container-title":"Marine Ecology Progress Series","DOI":"10.3354/meps288251","ISSN":"0171-8630, 1616-1599","journalAbbreviation":"Mar. Ecol. Prog. Ser.","language":"en","page":"251-261","source":"DOI.org (Crossref)","title":"Foraging strategy of a tropical seabird, the red-footed booby, in a dynamic marine environment","URL":"http://www.int-res.com/abstracts/meps/v288/p251-261/","volume":"288","author":[{"family":"Weimerskirch","given":"Henri"},{"family":"Le Corre","given":"Matthieu"},{"family":"Jaquemet","given":"Sebastien"},{"family":"Marsac","given":"Francis"}],"accessed":{"date-parts":[["2020",7,3]]},"issued":{"date-parts":[["2005"]]}}}],"schema":"https://github.com/citation-style-language/schema/raw/master/csl-citation.json"} </w:instrText>
      </w:r>
      <w:r w:rsidRPr="008137D8">
        <w:fldChar w:fldCharType="separate"/>
      </w:r>
      <w:r w:rsidRPr="00713D44">
        <w:rPr>
          <w:rFonts w:ascii="Calibri" w:hAnsi="Calibri" w:cs="Calibri"/>
        </w:rPr>
        <w:t>(Ballance et al., 1997; Mendez et al., 2016; Weimerskirch et al., 2005a)</w:t>
      </w:r>
      <w:r w:rsidRPr="008137D8">
        <w:fldChar w:fldCharType="end"/>
      </w:r>
      <w:r w:rsidRPr="008137D8">
        <w:t>.</w:t>
      </w:r>
      <w:r>
        <w:t xml:space="preserve"> Variability in the availability of l</w:t>
      </w:r>
      <w:r w:rsidRPr="00743A6E">
        <w:t>ocally</w:t>
      </w:r>
      <w:r>
        <w:t>-</w:t>
      </w:r>
      <w:r w:rsidRPr="00743A6E">
        <w:t xml:space="preserve">available prey </w:t>
      </w:r>
      <w:r>
        <w:t>affect dive depths; dives a</w:t>
      </w:r>
      <w:r w:rsidRPr="00743A6E">
        <w:t xml:space="preserve">re 4x deeper in the Indian Ocean than </w:t>
      </w:r>
      <w:r>
        <w:t xml:space="preserve">in </w:t>
      </w:r>
      <w:r w:rsidRPr="00743A6E">
        <w:t xml:space="preserve">the Pacific Ocean </w:t>
      </w:r>
      <w:r>
        <w:fldChar w:fldCharType="begin"/>
      </w:r>
      <w:r>
        <w:instrText xml:space="preserve"> ADDIN ZOTERO_ITEM CSL_CITATION {"citationID":"QxtE9uY1","properties":{"formattedCitation":"(Adams et al., 2020; Le Corre, 2001; Lewis et al., 2005; Schreiber, 2003)","plainCitation":"(Adams et al., 2020; Le Corre, 2001; Lewis et al., 2005; Schreiber, 2003)","noteIndex":0},"citationItems":[{"id":150,"uris":["http://zotero.org/groups/2526645/items/VGUZXCBV"],"uri":["http://zotero.org/groups/2526645/items/VGUZXCBV"],"itemData":{"id":150,"type":"report","abstract":"Due to recent interest in developing offshore wind energy infrastructure around the main Hawaiian Islands (MHI), U.S. Geological Survey Western Ecological Research Center (USGS-WERC) partnered with the Bureau of Ocean Energy Management (BOEM) from 2013-2016 to study breeding Hawaiian seabird distributions, habitat utilizations, and ranging behaviors within near-island and outer continental shelf waters. In this study, we employed several bio-logging technologies to track at-sea movement and behavior of five MHI-breeding seabird species: Brown Booby (Sula leucogaster), Laysan Albatross (Phoebastria immutabilis), Red-tailed Tropicbird (Phaethon rubricauda), Red-footed Booby (Sula sula), and Wedge-tailed Shearwater (Ardenna pacifica). Studies were conducted at multiple breeding colonies on or near the islands of Maui, O'ahu, and Kaua'i. We utilized Global Positioning System (GPS) tags to track seabird spatial movements, temperature-depth recorders (TDRs) to measure diving and immersion patterns, and accelerometry to identify behaviors. This data release provides all data collected in this study, organized into the following sections: 1. Deployments - Summary of all deployment and ancillary information for birds on which bio-loggers were deployed and for which data were recovered. To be used in conjunction with compiled bio-logger data (2-5, below) in this data release. 2. GPS-e-obs - GPS and accelerometry data collected using e-obs model tags 3. GPS-iGotU - GPS data collected using iGotu model tags 4. TDR FastLog - TDR data of potential dives 5. TDR WetDry - TDR data of wet (immersion) time periods All data are relatable by a unique \"DeployID\" used for every deployment of a tag (or combination of tags) on a bird. Summary information and file metadata for each section of this release provide specific details on data structure, formatting, and potential use.","genre":"US Department of the Interior, Bureau of Ocean Energy Management, Pacific OCS Region","language":"en","note":"publisher: U.S. Geological Survey","number":"OCS Study BOEM 2020-006","page":"111","source":"DOI.org (Datacite)","title":"Habitat affinities and at-sea ranging behaviors among main Hawaiian Island seabirds: Breeding seabird telemetry, 2013-2016.","title-short":"At-sea ranging behavior of seabirds breeding in the main Hawaiian Islands","URL":"https://www.sciencebase.gov/catalog/item/5b6cded4e4b0f5d578752dcf","author":[{"family":"Adams","given":"Josh"},{"family":"Felis","given":"Jonathan J"},{"family":"Czapanskiy","given":"Max F"}],"accessed":{"date-parts":[["2020",7,3]]},"issued":{"date-parts":[["2020"]]}}},{"id":261,"uris":["http://zotero.org/groups/2526645/items/5NY28CD8"],"uri":["http://zotero.org/groups/2526645/items/5NY28CD8"],"itemData":{"id":261,"type":"article-journal","abstract":"Tropical seabirds have evolved a wide range of breeding regimes to ®t with their local environment. The western Indian Ocean shows various oceanic situations, providing opportunities to link variations in breeding phenology with variations of the environment. The breeding seasons of seabirds at Europa Island (Mozambique Channel, western Indian Ocean) are analysed. Three oceanic, tuna-associated species (the sooty tern Sterna fuscata, the red-footed booby Sula sula, and Audubon's shearwater Puf®nus lherminieri) breed during austral winter (June±October), whereas the red-tailed tropicbird Phaethon rubricauda breeds during austral summer (November±April). During winter, sea-surface temperatures are the lowest, subtropical waters are the closest to the island, and long-line catches of tunas are important. Thermal fronts occur during winter, in relation to the northward shift of subtropical waters. This is known to be favourable to tunas, and I suggest that the winter breeding of sooty terns, red-footed boobies and Audubon's shearwaters is because of an increase in the abundance of tunas. Geographic variations in the breeding phenology of sooty terns in the western Indian Ocean largely support the hypothesis that sooty terns take advantage of cool subtropical waters, when those waters are within their foraging range. The red-tailed tropicbird is a solitary forager, not associated with tunas. During the chick-rearing period, 40% of the mass of food brought to the chicks consists of dolphin-®shes Coryphaena spp. Those warm water, surface dwelling ®shes are known to migrate in relation to sea-surface temperatures. Seasonal changes in the occurrence or vulnerability of dolphin-®sh in the Mozambique Channel may have favoured a summer breeding regime in red-tailed tropicbirds at Europa Island. Further studies of the marine life of seabirds are needed to test these hypotheses and to learn more about the foraging ecology of tropical seabirds.","container-title":"Journal of Zoology","DOI":"10.1017/S0952836901000759","ISSN":"09528369, 14697998","issue":"2","journalAbbreviation":"J. Zoology","language":"en","page":"239-249","source":"DOI.org (Crossref)","title":"Breeding seasons of seabirds at Europa Island (southern Mozambique Channel) in relation to seasonal changes in the marine environment","URL":"http://doi.wiley.com/10.1017/S0952836901000759","volume":"254","author":[{"family":"Le Corre","given":"Matthieu"}],"accessed":{"date-parts":[["2020",7,2]]},"issued":{"date-parts":[["2001",6]]}}},{"id":151,"uris":["http://zotero.org/groups/2526645/items/WIA5JKLK"],"uri":["http://zotero.org/groups/2526645/items/WIA5JKLK"],"itemData":{"id":151,"type":"article-journal","container-title":"Ibis","DOI":"10.1111/j.1474-919x.2005.00428.x","ISSN":"00191019","issue":"2","language":"en","page":"408-414","source":"DOI.org (Crossref)","title":"Sex-specific foraging behaviour in tropical boobies: Does size matter?","title-short":"Sex-specific foraging behaviour in tropical boobies","URL":"http://doi.wiley.com/10.1111/j.1474-919x.2005.00428.x","volume":"147","author":[{"family":"Lewis","given":"Sue"},{"family":"Schreiber","given":"E. A."},{"family":"Daunt","given":"Francis"},{"family":"Schenk","given":"Gary A."},{"family":"Orr","given":"Kate"},{"family":"Adams","given":"Aileen"},{"family":"Wanless","given":"Sarah"},{"family":"Hamer","given":"Keith C."}],"accessed":{"date-parts":[["2020",7,3]]},"issued":{"date-parts":[["2005",3,30]]}}},{"id":248,"uris":["http://zotero.org/groups/2526645/items/2MQ6TXHD"],"uri":["http://zotero.org/groups/2526645/items/2MQ6TXHD"],"itemData":{"id":248,"type":"report","language":"en","page":"306","title":"Breeding biology and ecology of the seabords of Johnston Atoll, central Pacific Ocean: Results of a long-term monitoring project 1984-2003. Report submitted to Project Manager for Chemical Stockpile Demilitarization, Aberdeen Proving Ground, Maryland.","author":[{"family":"Schreiber","given":"Elizabeth A"}],"issued":{"date-parts":[["2003",12]]}}}],"schema":"https://github.com/citation-style-language/schema/raw/master/csl-citation.json"} </w:instrText>
      </w:r>
      <w:r>
        <w:fldChar w:fldCharType="separate"/>
      </w:r>
      <w:r w:rsidRPr="00697D72">
        <w:rPr>
          <w:rFonts w:ascii="Calibri" w:hAnsi="Calibri" w:cs="Calibri"/>
        </w:rPr>
        <w:t>(Adams et al., 2020; Le Corre, 2001; Lewis et al., 2005; Schreiber, 2003)</w:t>
      </w:r>
      <w:r>
        <w:fldChar w:fldCharType="end"/>
      </w:r>
      <w:r w:rsidRPr="00743A6E">
        <w:t>.</w:t>
      </w:r>
      <w:r>
        <w:t xml:space="preserve"> </w:t>
      </w:r>
    </w:p>
    <w:p w14:paraId="532EB528" w14:textId="77777777" w:rsidR="000A04FC" w:rsidRDefault="000A04FC" w:rsidP="000A04FC">
      <w:pPr>
        <w:spacing w:line="360" w:lineRule="auto"/>
        <w:ind w:firstLine="720"/>
        <w:contextualSpacing/>
      </w:pPr>
      <w:r>
        <w:t xml:space="preserve">With relatively </w:t>
      </w:r>
      <w:r w:rsidRPr="000727C0">
        <w:t>high wing-load</w:t>
      </w:r>
      <w:r>
        <w:t>ing</w:t>
      </w:r>
      <w:r w:rsidRPr="000727C0">
        <w:t xml:space="preserve"> </w:t>
      </w:r>
      <w:r>
        <w:fldChar w:fldCharType="begin"/>
      </w:r>
      <w:r>
        <w:instrText xml:space="preserve"> ADDIN ZOTERO_ITEM CSL_CITATION {"citationID":"bKKn4IXN","properties":{"formattedCitation":"(Van Oordt et al., 2018)","plainCitation":"(Van Oordt et al., 2018)","noteIndex":0},"citationItems":[{"id":130,"uris":["http://zotero.org/groups/2526645/items/7KPJGUCJ"],"uri":["http://zotero.org/groups/2526645/items/7KPJGUCJ"],"itemData":{"id":130,"type":"article-journal","abstract":"Wing size and shape, expressed as wing loading and aspect ratio respectively, together with bill morphology are parameters that can reveal differences related to the foraging ecology of seabirds. Six species of booby (Sulidae) that inhabit the Paciﬁc are the focus of this study: four mainly pelagic species, Masked Booby Sula dactylatra, Nazca Booby Sula granti, Red-footed Booby Sula sula and Brown Booby Sula leucogaster, and two coastal species, Blue-footed Booby Sula nebouxii and Peruvian Booby Sula variegata. Pelagic boobies showed segregation among species in body mass and relative bill size, and they differed in wing morphology (wing loading and aspect ratio) from the coastal boobies. The coastal Peruvian and Blue-footed Boobies are largely allopatric but overlap in northern Peru. In their area of sympatry, they showed evidence of character displacement in body size and in wing and bill morphology, which suggests that competition plays an important role in sympatry. This study improves our understanding of ecological interactions among Paciﬁc boobies and of how selective pressures have shaped their ecomorphology and foraging behaviours.","container-title":"Ibis","DOI":"10.1111/ibi.12545","ISSN":"00191019","issue":"2","journalAbbreviation":"Ibis","language":"en","page":"313-326","source":"DOI.org (Crossref)","title":"Ecomorphology and foraging behaviour of Pacific boobies","URL":"http://doi.wiley.com/10.1111/ibi.12545","volume":"160","author":[{"family":"Van Oordt","given":"Francis"},{"family":"Torres-Mura","given":"Juan Carlos"},{"family":"Hertel","given":"Fritz"}],"accessed":{"date-parts":[["2020",7,6]]},"issued":{"date-parts":[["2018",4]]}}}],"schema":"https://github.com/citation-style-language/schema/raw/master/csl-citation.json"} </w:instrText>
      </w:r>
      <w:r>
        <w:fldChar w:fldCharType="separate"/>
      </w:r>
      <w:r w:rsidRPr="009C2AB9">
        <w:rPr>
          <w:rFonts w:ascii="Calibri" w:hAnsi="Calibri" w:cs="Calibri"/>
        </w:rPr>
        <w:t>(Van Oordt et al., 2018)</w:t>
      </w:r>
      <w:r>
        <w:fldChar w:fldCharType="end"/>
      </w:r>
      <w:r w:rsidRPr="000727C0">
        <w:t xml:space="preserve">, </w:t>
      </w:r>
      <w:r>
        <w:t>r</w:t>
      </w:r>
      <w:r w:rsidRPr="000727C0">
        <w:t xml:space="preserve">ed-footed boobies </w:t>
      </w:r>
      <w:r>
        <w:t xml:space="preserve">rely on local wind conditions to transit and forage efficiently </w:t>
      </w:r>
      <w:r>
        <w:fldChar w:fldCharType="begin"/>
      </w:r>
      <w:r>
        <w:instrText xml:space="preserve"> ADDIN ZOTERO_ITEM CSL_CITATION {"citationID":"waZM18kv","properties":{"formattedCitation":"(e.g. wind velocity of 3\\uc0\\u8211{}6 m sec\\super -1\\nosupersub{}, Kappes et al., 2011; Weimerskirch et al., 2005b)","plainCitation":"(e.g. wind velocity of 3–6 m sec-1, Kappes et al., 2011; Weimerskirch et al., 2005b)","noteIndex":0},"citationItems":[{"id":163,"uris":["http://zotero.org/groups/2526645/items/SIXYBAFD"],"uri":["http://zotero.org/groups/2526645/items/SIXYBAFD"],"itemData":{"id":163,"type":"article-journal","abstract":"Inter- and intraspecific competition can lead to resource partitioning in sympatric species, processes likely affected by environmental productivity and population size. We investigated the foraging behaviour and diet of masked (Sula dactylatra) and red-footed (S. sula) boobies at Tromelin Island, western Indian Ocean, to examine the role of resource partitioning in the foraging strategies of these sympatric species in an extreme oligotrophic environment. We compared our results to published studies with differing environmental conditions or population sizes. We used GPS loggers and Argos transmitters to track foraging movements and used time–depth recorders to estimate dive depths. Masked boobies travelled further and at faster rates than redfooted boobies, and sexes did not differ in foraging behaviour. Based on randomization tests, the foraging range of each species (95% utilization distribution; UD) overlapped significantly. However, at core foraging areas (50% and 25% UD), interspecific segregation was greater than expected by chance alone. No intraspecific spatial segregation was detected between sexes. Environmental characteristics of area-restricted search zones differed between species, but not sexes; masked boobies utilized warmer, deeper, and less windy oceanic environments than red-footed boobies. Masked boobies attained greater diving depths than red-footed boobies and consumed primarily flying fish, whereas red-footed boobies consumed mostly squid. Red-footed and masked boobies breeding in the extreme oligotrophic environment near Tromelin demonstrated greater dietary partitioning differences in foraging ranges compared to a less oligotrophic environment. This suggests that environmental productivity may play a role in processes of resource partitioning in these sympatric species.","container-title":"Marine Ecology Progress Series","DOI":"10.3354/meps09376","ISSN":"0171-8630, 1616-1599","journalAbbreviation":"Mar. Ecol. Prog. Ser.","language":"en","page":"281-294","source":"DOI.org (Crossref)","title":"Variability of resource partitioning in sympatric tropical boobies","URL":"http://www.int-res.com/abstracts/meps/v441/p281-294/","volume":"441","author":[{"family":"Kappes","given":"Michelle A"},{"family":"Weimerskirch","given":"Henri"},{"family":"Pinaud","given":"David"},{"family":"Le Corre","given":"Matthieu"}],"accessed":{"date-parts":[["2020",7,3]]},"issued":{"date-parts":[["2011",11,15]]}},"prefix":"e.g. wind velocity of 3–6 m sec&lt;sup&gt;-1&lt;/sup&gt;,"},{"id":164,"uris":["http://zotero.org/groups/2526645/items/866LMWWN"],"uri":["http://zotero.org/groups/2526645/items/866LMWWN"],"itemData":{"id":164,"type":"article-journal","container-title":"Proceedings of the Royal Society B: Biological Sciences","DOI":"10.1098/rspb.2004.2918","ISSN":"0962-8452, 1471-2954","issue":"1558","journalAbbreviation":"Proc. R. Soc. B","language":"en","page":"53-61","source":"DOI.org (Crossref)","title":"The three-dimensional flight of red-footed boobies: adaptations to foraging in a tropical environment?","title-short":"The three-dimensional flight of red-footed boobies","URL":"https://royalsocietypublishing.org/doi/10.1098/rspb.2004.2918","volume":"272","author":[{"family":"Weimerskirch","given":"Henri"},{"family":"Le Corre","given":"Matthieu"},{"family":"Ropert-Coudert","given":"Yan"},{"family":"Kato","given":"Akiko"},{"family":"Marsac","given":"Francis"}],"accessed":{"date-parts":[["2020",7,3]]},"issued":{"date-parts":[["2005",1,7]]}}}],"schema":"https://github.com/citation-style-language/schema/raw/master/csl-citation.json"} </w:instrText>
      </w:r>
      <w:r>
        <w:fldChar w:fldCharType="separate"/>
      </w:r>
      <w:r w:rsidRPr="00263D4C">
        <w:rPr>
          <w:rFonts w:ascii="Calibri" w:hAnsi="Calibri" w:cs="Calibri"/>
          <w:szCs w:val="24"/>
        </w:rPr>
        <w:t>(e.g. wind velocity of 3–6 m sec</w:t>
      </w:r>
      <w:r w:rsidRPr="00263D4C">
        <w:rPr>
          <w:rFonts w:ascii="Calibri" w:hAnsi="Calibri" w:cs="Calibri"/>
          <w:szCs w:val="24"/>
          <w:vertAlign w:val="superscript"/>
        </w:rPr>
        <w:t>-1</w:t>
      </w:r>
      <w:r w:rsidRPr="00263D4C">
        <w:rPr>
          <w:rFonts w:ascii="Calibri" w:hAnsi="Calibri" w:cs="Calibri"/>
          <w:szCs w:val="24"/>
        </w:rPr>
        <w:t>, Kappes et al., 2011; Weimerskirch et al., 2005b)</w:t>
      </w:r>
      <w:r>
        <w:fldChar w:fldCharType="end"/>
      </w:r>
      <w:r>
        <w:t xml:space="preserve"> and individuals will </w:t>
      </w:r>
      <w:r w:rsidRPr="000727C0">
        <w:t xml:space="preserve">when wind speed </w:t>
      </w:r>
      <w:r>
        <w:t>i</w:t>
      </w:r>
      <w:r w:rsidRPr="000727C0">
        <w:t xml:space="preserve">s low </w:t>
      </w:r>
      <w:r>
        <w:fldChar w:fldCharType="begin"/>
      </w:r>
      <w:r>
        <w:instrText xml:space="preserve"> ADDIN ZOTERO_ITEM CSL_CITATION {"citationID":"vCR75OMi","properties":{"formattedCitation":"(Schreiber and Chovan, 1986)","plainCitation":"(Schreiber and Chovan, 1986)","noteIndex":0},"citationItems":[{"id":141,"uris":["http://zotero.org/groups/2526645/items/M2TX5TWU"],"uri":["http://zotero.org/groups/2526645/items/M2TX5TWU"],"itemData":{"id":141,"type":"article-journal","container-title":"The Condor","DOI":"10.2307/1368276","ISSN":"00105422, 1938-5129","issue":"4","journalAbbreviation":"The Condor","language":"en","page":"487-492","source":"DOI.org (Crossref)","title":"Roosting by Pelagic Seabirds: Energetic, Populational, and Social Considerations","title-short":"Roosting by Pelagic Seabirds","URL":"https://academic.oup.com/condor/article/88/4/487-492/5188885","volume":"88","author":[{"family":"Schreiber","given":"Ralph W."},{"family":"Chovan","given":"Judith L."}],"accessed":{"date-parts":[["2020",7,3]]},"issued":{"date-parts":[["1986",11]]}}}],"schema":"https://github.com/citation-style-language/schema/raw/master/csl-citation.json"} </w:instrText>
      </w:r>
      <w:r>
        <w:fldChar w:fldCharType="separate"/>
      </w:r>
      <w:r w:rsidRPr="00713D44">
        <w:rPr>
          <w:rFonts w:ascii="Calibri" w:hAnsi="Calibri" w:cs="Calibri"/>
        </w:rPr>
        <w:t>(Schreiber and Chovan, 1986)</w:t>
      </w:r>
      <w:r>
        <w:fldChar w:fldCharType="end"/>
      </w:r>
      <w:r w:rsidRPr="000727C0">
        <w:t>.</w:t>
      </w:r>
    </w:p>
    <w:p w14:paraId="41E8A090" w14:textId="4DCBB7D0" w:rsidR="000A04FC" w:rsidRPr="0003504C" w:rsidRDefault="000A04FC" w:rsidP="000A04FC">
      <w:pPr>
        <w:pStyle w:val="Heading3"/>
        <w:spacing w:line="360" w:lineRule="auto"/>
        <w:contextualSpacing/>
      </w:pPr>
      <w:r>
        <w:t>6.2 Range and relation to MPAS</w:t>
      </w:r>
    </w:p>
    <w:p w14:paraId="71F8D0F7" w14:textId="06746C4B" w:rsidR="000A04FC" w:rsidRDefault="000A04FC" w:rsidP="001962B9">
      <w:pPr>
        <w:spacing w:line="360" w:lineRule="auto"/>
        <w:contextualSpacing/>
      </w:pPr>
      <w:r w:rsidRPr="00A75644">
        <w:t xml:space="preserve">Red-footed boobies </w:t>
      </w:r>
      <w:r>
        <w:t>traveled</w:t>
      </w:r>
      <w:r w:rsidRPr="00A75644">
        <w:t xml:space="preserve"> </w:t>
      </w:r>
      <w:r>
        <w:t xml:space="preserve">86.3 </w:t>
      </w:r>
      <w:r>
        <w:rPr>
          <w:rFonts w:cstheme="minorHAnsi"/>
        </w:rPr>
        <w:t>±</w:t>
      </w:r>
      <w:r>
        <w:t xml:space="preserve"> 47.7 km (mean </w:t>
      </w:r>
      <w:r>
        <w:rPr>
          <w:rFonts w:cstheme="minorHAnsi"/>
        </w:rPr>
        <w:t>±</w:t>
      </w:r>
      <w:r>
        <w:t xml:space="preserve"> SD) from nests</w:t>
      </w:r>
      <w:r w:rsidRPr="00A75644">
        <w:t xml:space="preserve"> during foraging trips, though these distances varied greatly </w:t>
      </w:r>
      <w:r>
        <w:t>among</w:t>
      </w:r>
      <w:r w:rsidRPr="00A75644">
        <w:t xml:space="preserve"> colonies and ocean basins (</w:t>
      </w:r>
      <w:r w:rsidR="007101B7">
        <w:rPr>
          <w:b/>
          <w:bCs/>
        </w:rPr>
        <w:t>T</w:t>
      </w:r>
      <w:r>
        <w:rPr>
          <w:b/>
          <w:bCs/>
        </w:rPr>
        <w:t xml:space="preserve">able </w:t>
      </w:r>
      <w:r w:rsidR="007101B7">
        <w:rPr>
          <w:b/>
          <w:bCs/>
        </w:rPr>
        <w:t>B</w:t>
      </w:r>
      <w:r>
        <w:rPr>
          <w:b/>
          <w:bCs/>
        </w:rPr>
        <w:t>1</w:t>
      </w:r>
      <w:r w:rsidRPr="00A75644">
        <w:t>).</w:t>
      </w:r>
      <w:r w:rsidR="00245B5B">
        <w:t xml:space="preserve"> At Palmy</w:t>
      </w:r>
      <w:r w:rsidR="001962B9">
        <w:t>ra</w:t>
      </w:r>
      <w:r w:rsidR="00774D33">
        <w:t xml:space="preserve"> Atoll</w:t>
      </w:r>
      <w:r w:rsidR="001962B9">
        <w:t>, 10%</w:t>
      </w:r>
      <w:r>
        <w:t xml:space="preserve"> </w:t>
      </w:r>
      <w:r w:rsidRPr="00D60726">
        <w:t xml:space="preserve">of core </w:t>
      </w:r>
      <w:r>
        <w:t>r</w:t>
      </w:r>
      <w:r w:rsidRPr="00D60726">
        <w:t>ed-footed boob</w:t>
      </w:r>
      <w:r>
        <w:t>y</w:t>
      </w:r>
      <w:r w:rsidRPr="00D60726">
        <w:t xml:space="preserve"> habitat areas occur outside MPA boundaries</w:t>
      </w:r>
      <w:r w:rsidR="000B6549">
        <w:t xml:space="preserve">, and </w:t>
      </w:r>
      <w:r w:rsidR="00D010B2">
        <w:t>21</w:t>
      </w:r>
      <w:r w:rsidR="000B6549">
        <w:t>% of core habitat occur outside</w:t>
      </w:r>
      <w:r w:rsidR="00D010B2">
        <w:t xml:space="preserve"> </w:t>
      </w:r>
      <w:r w:rsidR="00D010B2" w:rsidRPr="00D010B2">
        <w:t>Papahānaumokuākea</w:t>
      </w:r>
      <w:r w:rsidRPr="00D60726">
        <w:t xml:space="preserve"> </w:t>
      </w:r>
      <w:r>
        <w:fldChar w:fldCharType="begin"/>
      </w:r>
      <w:r w:rsidR="007E7E5D">
        <w:instrText xml:space="preserve"> ADDIN ZOTERO_ITEM CSL_CITATION {"citationID":"H3nMCLeG","properties":{"formattedCitation":"(Young et al., 2015; {\\b{}Figure 3B})","plainCitation":"(Young et al., 2015; Figure 3B)","noteIndex":0},"citationItems":[{"id":160,"uris":["http://zotero.org/groups/2526645/items/5UN8DH2W"],"uri":["http://zotero.org/groups/2526645/items/5UN8DH2W"],"itemData":{"id":160,"type":"article-journal","abstract":"Despite many biotic, physical, and political challenges for place-based conservation in open ocean environments, conservation of discrete oceanic regions by designating pelagic marine protected areas (PMPAs) has gained considerable traction. In the oligotrophic central Paciﬁc, a patchy and dynamic ecosystem, a robust network of PMPAs has recently been established. However, evaluations of PMPA efﬁcacy in providing appropriate habitat coverage for pelagic species are lacking, particularly in the tropics. Here, we used high resolution GPS tracking and home range analyses of tropical boobies to determine the distribution and foraging habitat use of three sympatric species (Sula sula, Sula dactylatra, and Sula leucogaster) in two PMPAs that varied substantially in size and shape. At each site we characterized the extent and use of foraging habitat inside and outside the PMPA that surrounded each breeding colony. We found profound variation within and among species in foraging behavior and habitat use across the two sites; this was partially explained by variation in bathymetry. Yet, despite variation both in PMPA size and shape, and in foraging behavior of the birds, we determined that the PMPAs each encapsulated more than 85% (n = 216 trips) of foraging habitat for each species, indicating that these PMPAs provided important habitat coverage for highly mobile tropical species. While this study highlights the challenges in effectively designing PMPAs even for relatively well-studied, central place foragers, given strong variation in foraging ecologies across sites, it also suggests that PMPAs do provide meaningful habitat coverage for at least some pelagic species.","container-title":"Biological Conservation","DOI":"10.1016/j.biocon.2014.10.027","ISSN":"00063207","journalAbbreviation":"Biological Conservation","language":"en","page":"226-235","source":"DOI.org (Crossref)","title":"Pelagic marine protected areas protect foraging habitat for multiple breeding seabirds in the central Pacific","URL":"https://linkinghub.elsevier.com/retrieve/pii/S000632071400408X","volume":"181","author":[{"family":"Young","given":"Hillary S."},{"family":"Maxwell","given":"Sara M."},{"family":"Conners","given":"Melinda G."},{"family":"Shaffer","given":"Scott A."}],"accessed":{"date-parts":[["2020",7,3]]},"issued":{"date-parts":[["2015",1]]}},"suffix":"; &lt;b&gt;Figure 3B&lt;/b&gt;"}],"schema":"https://github.com/citation-style-language/schema/raw/master/csl-citation.json"} </w:instrText>
      </w:r>
      <w:r>
        <w:fldChar w:fldCharType="separate"/>
      </w:r>
      <w:r w:rsidR="007E7E5D" w:rsidRPr="007E7E5D">
        <w:rPr>
          <w:rFonts w:ascii="Calibri" w:hAnsi="Calibri" w:cs="Calibri"/>
          <w:szCs w:val="24"/>
        </w:rPr>
        <w:t xml:space="preserve">(Young et al., 2015; </w:t>
      </w:r>
      <w:r w:rsidR="007E7E5D" w:rsidRPr="007E7E5D">
        <w:rPr>
          <w:rFonts w:ascii="Calibri" w:hAnsi="Calibri" w:cs="Calibri"/>
          <w:b/>
          <w:bCs/>
          <w:szCs w:val="24"/>
        </w:rPr>
        <w:t>Figure 3B</w:t>
      </w:r>
      <w:r w:rsidR="007E7E5D" w:rsidRPr="007E7E5D">
        <w:rPr>
          <w:rFonts w:ascii="Calibri" w:hAnsi="Calibri" w:cs="Calibri"/>
          <w:szCs w:val="24"/>
        </w:rPr>
        <w:t>)</w:t>
      </w:r>
      <w:r>
        <w:fldChar w:fldCharType="end"/>
      </w:r>
      <w:r w:rsidRPr="00D60726">
        <w:t>.</w:t>
      </w:r>
    </w:p>
    <w:p w14:paraId="363ECD0C" w14:textId="654B5FFE" w:rsidR="000A04FC" w:rsidRDefault="000A04FC" w:rsidP="000A04FC">
      <w:pPr>
        <w:pStyle w:val="Heading3"/>
        <w:spacing w:line="360" w:lineRule="auto"/>
        <w:contextualSpacing/>
      </w:pPr>
      <w:r>
        <w:t>6.</w:t>
      </w:r>
      <w:r w:rsidR="00641B12">
        <w:t>3</w:t>
      </w:r>
      <w:r>
        <w:t xml:space="preserve"> </w:t>
      </w:r>
      <w:r w:rsidR="005B4B41">
        <w:t>Suitability of the Palmyra-Kingman MPA</w:t>
      </w:r>
    </w:p>
    <w:p w14:paraId="224D2139" w14:textId="56386AA2" w:rsidR="000A04FC" w:rsidRDefault="000A04FC" w:rsidP="000A04FC">
      <w:pPr>
        <w:spacing w:line="360" w:lineRule="auto"/>
        <w:contextualSpacing/>
      </w:pPr>
      <w:r>
        <w:t>Red-footed boobies had a restricted foraging range closer to the colony compared with other pelagic species. However, a single, stationary, atoll-centered MPA barely encompassed their mean movement range (</w:t>
      </w:r>
      <w:r>
        <w:rPr>
          <w:b/>
          <w:bCs/>
        </w:rPr>
        <w:t xml:space="preserve">Figure </w:t>
      </w:r>
      <w:r w:rsidR="007E7E5D">
        <w:rPr>
          <w:b/>
          <w:bCs/>
        </w:rPr>
        <w:t>3</w:t>
      </w:r>
      <w:r>
        <w:t xml:space="preserve">). Red-footed boobies could benefit from a </w:t>
      </w:r>
      <w:r w:rsidR="00641B12">
        <w:t>mobile</w:t>
      </w:r>
      <w:r>
        <w:t xml:space="preserve"> MPA because they rely on subsurface predators, patchy prey, and ephemeral oceanographic processes within a small range (&lt;100 km)</w:t>
      </w:r>
      <w:r w:rsidR="00EB6D42">
        <w:t xml:space="preserve"> of the nest</w:t>
      </w:r>
      <w:r>
        <w:t xml:space="preserve">. Their reliance on subsurface predators, however, also increases potential adverse effects of </w:t>
      </w:r>
      <w:r>
        <w:lastRenderedPageBreak/>
        <w:t xml:space="preserve">climate change if subsurface predator abundance decreases, or if predators forage deeper in the water column </w:t>
      </w:r>
      <w:r>
        <w:fldChar w:fldCharType="begin"/>
      </w:r>
      <w:r>
        <w:instrText xml:space="preserve"> ADDIN ZOTERO_ITEM CSL_CITATION {"citationID":"nCCBbpGd","properties":{"formattedCitation":"(Chambers et al., 2011; Maxwell and Morgan, 2013)","plainCitation":"(Chambers et al., 2011; Maxwell and Morgan, 2013)","noteIndex":0},"citationItems":[{"id":1915,"uris":["http://zotero.org/groups/2526645/items/EBUHVVUF"],"uri":["http://zotero.org/groups/2526645/items/EBUHVVUF"],"itemData":{"id":1915,"type":"article-journal","abstract":"Although there is growing evidence of climate warming, for many regions the broader effects of climate variation on marine top predators remains unknown owing to the difﬁculty in obtaining, for synthesis, long-term and shortterm datasets on multiple species. In the Australian region, climatic and oceanographic variability and change have been shown to affect marine species, often with profound consequences. Many seabirds are apex predators for which changes in climatic and oceanic dynamics have driven range movements poleward, reduced breeding success and altered breeding timing for some species. Here we review the literature to assess and determine the vulnerability of Australian seabirds to variation and change in climate and identify which species and ecosystems may be more resilient to future climate warming. It is clear from this synthesis that not all Australian seabirds are affected similarly, with responses varying by species and location. In addition, the paucity of information on the distribution and biology of seabird prey, foraging patterns and movements of seabirds, and the ability of seabirds to switch between prey species or adjust timing of life-cycles make generalisations about potential effects of future climate change and adaptive capacity in seabirds difﬁcult. This applies both within Australia and elsewhere, where data are similarly sparse.","container-title":"Emu - Austral Ornithology","DOI":"10.1071/MU10033","ISSN":"0158-4197, 1448-5540","issue":"3","journalAbbreviation":"Emu - Austral Ornithology","language":"en","page":"235-251","source":"DOI.org (Crossref)","title":"Observed and predicted effects of climate on Australian seabirds","URL":"https://www.tandfonline.com/doi/full/10.1071/MU10033","volume":"111","author":[{"family":"Chambers","given":"Lynda E."},{"family":"Devney","given":"Carol A."},{"family":"Congdon","given":"Bradley C."},{"family":"Dunlop","given":"Nic"},{"family":"Woehler","given":"Eric J."},{"family":"Dann","given":"Peter"}],"accessed":{"date-parts":[["2021",6,25]]},"issued":{"date-parts":[["2011",9]]}}},{"id":266,"uris":["http://zotero.org/groups/2526645/items/E4QY7EDL"],"uri":["http://zotero.org/groups/2526645/items/E4QY7EDL"],"itemData":{"id":266,"type":"article-journal","abstract":"Scientists and managers have become increasingly interested in how pelagic marine protected areas (PMPAs), or protected areas away from the coast, can be used to protect pelagic species. Subsurface-predator facilitated foraging (‘facilitated foraging’) between seabirds and subsurface predators, such as tunas, is a key ecological interaction in the tropical oceans where a number of large PMPAs have been created. In facilitated foraging, subsurface predators drive forage fish to the surface, where they are made available to seabirds. Because this is a critical interaction for seabirds, a reduction or cessation of fishing effort within tropical PMPAs may increase subsurface predator density, resulting in more foraging opportunities for seabirds closer to colonies. This interaction is well documented in the Eastern Tropical Pacific, and to a lesser extent in the Indian Ocean, but is poorly studied in the Central Tropical Pacific. Here, we review our current state of knowledge of facilitated foraging, particularly in relation to questions critical to PMPA management. We specifically consider 2 components of the foraging ecology of tropical seabird species: (1) diet and foraging methods, including flock feeding behavior, i.e. how species forage in association with other species or conspecifics, and (2) association with subsurface predators. We consider the spatial scale of this interaction as it pertains to the distribution of seabirds and tunas and to PMPA boundaries. We conclude with discussion of data gaps and the implications for managers. The present review of facilitated foraging will help focus future efforts and multidisciplinary collaborations on this important but understudied interaction.","container-title":"Marine Ecology Progress Series","DOI":"10.3354/meps10255","ISSN":"0171-8630, 1616-1599","journalAbbreviation":"Mar. Ecol. Prog. Ser.","language":"en","page":"289-303","source":"DOI.org (Crossref)","title":"Foraging of seabirds on pelagic fishes: implications for management of pelagic marine protected areas","title-short":"Foraging of seabirds on pelagic fishes","URL":"http://www.int-res.com/abstracts/meps/v481/p289-303/","volume":"481","author":[{"family":"Maxwell","given":"Sara M"},{"family":"Morgan","given":"Lance E"}],"accessed":{"date-parts":[["2020",7,2]]},"issued":{"date-parts":[["2013",5,7]]}}}],"schema":"https://github.com/citation-style-language/schema/raw/master/csl-citation.json"} </w:instrText>
      </w:r>
      <w:r>
        <w:fldChar w:fldCharType="separate"/>
      </w:r>
      <w:r w:rsidRPr="00776D77">
        <w:rPr>
          <w:rFonts w:ascii="Calibri" w:hAnsi="Calibri" w:cs="Calibri"/>
        </w:rPr>
        <w:t>(Chambers et al., 2011; Maxwell and Morgan, 2013)</w:t>
      </w:r>
      <w:r>
        <w:fldChar w:fldCharType="end"/>
      </w:r>
      <w:r>
        <w:t>.</w:t>
      </w:r>
    </w:p>
    <w:p w14:paraId="040055B6" w14:textId="74D9F51A" w:rsidR="000A04FC" w:rsidRDefault="000A04FC" w:rsidP="000A04FC">
      <w:pPr>
        <w:pStyle w:val="Heading2"/>
      </w:pPr>
      <w:r>
        <w:t>7</w:t>
      </w:r>
      <w:r w:rsidR="000D1F16">
        <w:t>.</w:t>
      </w:r>
      <w:r>
        <w:t xml:space="preserve"> Great frigatebird</w:t>
      </w:r>
    </w:p>
    <w:p w14:paraId="1BE4DDF8" w14:textId="58C91261" w:rsidR="000A04FC" w:rsidRDefault="000A04FC" w:rsidP="000A04FC">
      <w:pPr>
        <w:pStyle w:val="Heading3"/>
        <w:spacing w:line="360" w:lineRule="auto"/>
        <w:contextualSpacing/>
      </w:pPr>
      <w:r>
        <w:t>7.1 Habitat</w:t>
      </w:r>
    </w:p>
    <w:p w14:paraId="36242512" w14:textId="36DF918E" w:rsidR="000A04FC" w:rsidRPr="009F6265" w:rsidRDefault="000A04FC" w:rsidP="000A04FC">
      <w:pPr>
        <w:spacing w:line="360" w:lineRule="auto"/>
        <w:contextualSpacing/>
      </w:pPr>
      <w:r>
        <w:t>Great frigatebirds, like sooty terns and red-footed boobies, also are pelagic foragers that rely on subsurface predators for foraging, yet they are unique among this group because they do not have waterproof plumage and cannot land on the water. This may help explain some of the contrasting habitat associations observed for this species. Contrasting observations of frigatebird occurrences with chlorophyll-</w:t>
      </w:r>
      <w:r>
        <w:rPr>
          <w:i/>
          <w:iCs/>
        </w:rPr>
        <w:t>a</w:t>
      </w:r>
      <w:r>
        <w:t>, SST, and eddy circulation could reflect underlying regional differences in productivity, temperature, and currents that drive habitat associations with subsurface predators. For example,</w:t>
      </w:r>
      <w:r w:rsidRPr="00FA0CA6">
        <w:t xml:space="preserve"> great frigatebirds </w:t>
      </w:r>
      <w:r>
        <w:t>are</w:t>
      </w:r>
      <w:r w:rsidRPr="00FA0CA6">
        <w:t xml:space="preserve"> positively </w:t>
      </w:r>
      <w:r>
        <w:fldChar w:fldCharType="begin"/>
      </w:r>
      <w:r>
        <w:instrText xml:space="preserve"> ADDIN ZOTERO_ITEM CSL_CITATION {"citationID":"IjeTnRUS","properties":{"formattedCitation":"(Jaquemet et al., 2005; Weimerskirch et al., 2010)","plainCitation":"(Jaquemet et al., 2005; Weimerskirch et al., 2010)","noteIndex":0},"citationItems":[{"id":226,"uris":["http://zotero.org/groups/2526645/items/4RBBXY33"],"uri":["http://zotero.org/groups/2526645/items/4RBBXY33"],"itemData":{"id":226,"type":"article-journal","container-title":"Marine Biology","DOI":"10.1007/s00227-005-1610-0","ISSN":"0025-3162, 1432-1793","issue":"3","journalAbbreviation":"Marine Biology","language":"en","page":"573-582","source":"DOI.org (Crossref)","title":"Foraging habitats of the seabird community of Europa Island (Mozambique Channel)","URL":"http://link.springer.com/10.1007/s00227-005-1610-0","volume":"147","author":[{"family":"Jaquemet","given":"Sébastien"},{"family":"Le Corre","given":"Matthieu"},{"family":"Marsac","given":"Francis"},{"family":"Potier","given":"Michel"},{"family":"Weimerskirch","given":"Henri"}],"accessed":{"date-parts":[["2020",7,2]]},"issued":{"date-parts":[["2005",7]]}}},{"id":46,"uris":["http://zotero.org/groups/2526645/items/TSNXYVYS"],"uri":["http://zotero.org/groups/2526645/items/TSNXYVYS"],"itemData":{"id":46,"type":"article-journal","abstract":"Great Frigatebirds (Fregata minor) are large tropical seabirds that rely primarily on sub-surface predators such as tunas or cetaceans to capture their prey. We studied the foraging movements of 14 Great Frigatebirds breeding on Aldabra Island (9.4°S, 46.4°E), the largest colony in the Indian Ocean. This colony is located at more than 500 km from the main ﬁshing grounds of a very important industrial purse-seine ﬁshery targeting surface-dwelling tunas. Despite their slow ﬂight speeds (16 km hÀ1), frigatebirds are able to forage at more than 1000 km from the colonies when breeding, using 2500–4750 km long foraging loops over oceanic waters. All trips were directed to the north of the island up to the equator. Foraging bouts, indicated by reduced ﬂight speeds, were rare and located throughout the trips. Foraging spots tended to be more frequent on higher surface chlorophyll concentration and in association with some cyclonic vortices. However, mesoscale activity is relatively weak between Aldabra and the equator and the chlorophyll variability is mostly the result of wind-mixing processes during the southwest monsoon. These results suggest that frigatebirds forage for widely distributed resources to the north of Aldabra. The northernmost foraging bouts were located in the vicinity of the purse-seine ﬁshing grounds, but without a signiﬁcant overlap between frigatebirds and tuna ﬂeets. The results of the study are compared with those from another population at Europa Island (22.3°S, 40.3°E) where birds were foraging on predictable features, the edge of cyclonic eddies that are marked in the Mozambique Channel. We discuss the consequences of the reliance of populations on contrasted oceanographic conditions on foraging strategies and on the evolution of life histories in these long-lived animals in a changing climate, as well as the possible effects of overﬁshing on frigatebird populations.","container-title":"Progress in Oceanography","DOI":"10.1016/j.pocean.2010.04.003","ISSN":"00796611","issue":"1-2","journalAbbreviation":"Progress in Oceanography","language":"en","page":"204-213","source":"DOI.org (Crossref)","title":"Foraging movements of great frigatebirds from Aldabra Island: Relationship with environmental variables and interactions with fisheries","title-short":"Foraging movements of great frigatebirds from Aldabra Island","URL":"https://linkinghub.elsevier.com/retrieve/pii/S0079661110000376","volume":"86","author":[{"family":"Weimerskirch","given":"Henri"},{"family":"Le Corre","given":"Matthieu"},{"family":"Tew Kai","given":"Emilie"},{"family":"Marsac","given":"Francis"}],"accessed":{"date-parts":[["2020",7,7]]},"issued":{"date-parts":[["2010",7]]}}}],"schema":"https://github.com/citation-style-language/schema/raw/master/csl-citation.json"} </w:instrText>
      </w:r>
      <w:r>
        <w:fldChar w:fldCharType="separate"/>
      </w:r>
      <w:r w:rsidRPr="006E135D">
        <w:rPr>
          <w:rFonts w:ascii="Calibri" w:hAnsi="Calibri" w:cs="Calibri"/>
        </w:rPr>
        <w:t>(Jaquemet et al., 2005; Weimerskirch et al., 2010)</w:t>
      </w:r>
      <w:r>
        <w:fldChar w:fldCharType="end"/>
      </w:r>
      <w:r w:rsidRPr="00FA0CA6">
        <w:t xml:space="preserve"> </w:t>
      </w:r>
      <w:r>
        <w:t>and</w:t>
      </w:r>
      <w:r w:rsidRPr="00FA0CA6">
        <w:t xml:space="preserve"> negatively </w:t>
      </w:r>
      <w:r>
        <w:fldChar w:fldCharType="begin"/>
      </w:r>
      <w:r>
        <w:instrText xml:space="preserve"> ADDIN ZOTERO_ITEM CSL_CITATION {"citationID":"FmD1qmEA","properties":{"formattedCitation":"(Thiers et al., 2014; but see Weimerskirch et al., 2004)","plainCitation":"(Thiers et al., 2014; but see Weimerskirch et al., 2004)","noteIndex":0},"citationItems":[{"id":42,"uris":["http://zotero.org/groups/2526645/items/852C2XE6"],"uri":["http://zotero.org/groups/2526645/items/852C2XE6"],"itemData":{"id":42,"type":"article-journal","abstract":"In tropical waters resources are usually scarce and patchy, and predatory species generally show specific adaptations for foraging. Tropical seabirds often forage in association with sub-surface predators that create feeding opportunities by bringing prey close to the surface, and the birds often aggregate in large multispecific flocks. Here we hypothesize that frigatebirds, a tropical seabird adapted to foraging with low energetic costs, could be a good predictor of the distribution of their associated predatory species, including other seabirds (e.g. boobies, terns) and subsurface predators (e.g., dolphins, tunas). To test this hypothesis, we compared distribution patterns of marine predators in the Mozambique Channel based on a long-term dataset of both vessel- and aerial surveys, as well as tracking data of frigatebirds. By developing species distribution models (SDMs), we identified key marine areas for tropical predators in relation to contemporaneous oceanographic features to investigate multi-species spatial overlap areas and identify predator hotspots in the Mozambique Channel. SDMs reasonably matched observed patterns and both static (e.g. bathymetry) and dynamic (e.g. Chlorophyll a concentration and sea surface temperature) factors were important explaining predator distribution patterns. We found that the distribution of frigatebirds included the distributions of the associated species. The central part of the channel appeared to be the best habitat for the four groups of species considered in this study (frigatebirds, brown terns, boobies and sub-surface predators).","container-title":"PLoS ONE","DOI":"10.1371/journal.pone.0115057","ISSN":"1932-6203","issue":"12","journalAbbreviation":"PLoS ONE","language":"en","page":"e115057","source":"DOI.org (Crossref)","title":"Combining Methods to Describe Important Marine Habitats for Top Predators: Application to Identify Biological Hotspots in Tropical Waters","title-short":"Combining Methods to Describe Important Marine Habitats for Top Predators","URL":"https://dx.plos.org/10.1371/journal.pone.0115057","volume":"9","author":[{"family":"Thiers","given":"Laurie"},{"family":"Louzao","given":"Maite"},{"family":"Ridoux","given":"Vincent"},{"family":"Le Corre","given":"Matthieu"},{"family":"Jaquemet","given":"Sébastien"},{"family":"Weimerskirch","given":"Henri"}],"accessed":{"date-parts":[["2020",7,7]]},"issued":{"date-parts":[["2014",12,10]]}}},{"id":1807,"uris":["http://zotero.org/groups/2526645/items/LIJCPWHY"],"uri":["http://zotero.org/groups/2526645/items/LIJCPWHY"],"itemData":{"id":1807,"type":"article-journal","abstract":"Although oceanic tropical waters occupy almost 50% of the total area of pelagic oceans, knowledge of the foraging ecology of top predators in these low productivity waters is limitied. This is particularly the case for tropical seabirds that are believed to rely on scarce and unpredictable resources and have developed specific foraging strategies to exploit these resources. Frigatebirds are tropical seabirds that rely on subsurface predators such as tuna or cetaceans to feed. We studied the foraging strategy at sea of great frigatebirds breeding on Europa Island in the Mozambique Channel using satellite transmitters and altimeters. When foraging, birds moved at slow speeds (average 16.4 km h–1) and stayed at an average altitude of 180 m, continuously climbing and descending. During climbs, they reached high altitudes (maximum 2867 m) and during descent rarely came close to the surface to feed. Birds came to the surface on average 6.2 times d–1 . Feeding opportunities occurred only during the day, peaking early in the morning and late in the afternoon. Frigatebirds foraged over extensive distances, up to 612 km from the island, usually during the incubation or post-breeding periods, concentrating their effort in the western oceanic waters of the channel where overall productivity, although low, was still higher than in the eastern part of the channel. The higher productivity in the western waters is due to the presence of a persistent field of mesoscale anticyclonic gyres. Birds tended to avoid the centre of cold eddies and remained at the edge of eddies. When brooding chicks, birds foraged closer to the island, at an average distance of 94 km, mainly in the northwest of the island, in the vicinity of shallow waters of the Bassas da India Bank. During both long and short trips, birds did not return to the same area. Diet was composed essentially of flying-fish and Ommastrephid squids. The results of the study indicate that the strategy of frigatebirds is based on wide ranging foraging directed toward scarce prey patches that are encountered irregularly, and are not predictable in exact location at a coarse scale. At a mesoscale level, birds appear to favour large areas with slightly enhanced productivity such as a zone of strong eddies. Since they feed in close association with subsurface predators, mainly tuna in our area, it can be predicted that large predators such as seabirds or tuna are spread over extensive areas and have an unpredictable localisation at a coarse scale, but have some specific preferences on a regional scale.","container-title":"Marine Ecology Progress Series","DOI":"10.3354/meps275297","ISSN":"0171-8630, 1616-1599","journalAbbreviation":"Mar. Ecol. Prog. Ser.","language":"en","page":"297-308","source":"DOI.org (Crossref)","title":"Foraging strategy of a top predator in tropical waters: great frigatebirds in the Mozambique Channel","title-short":"Foraging strategy of a top predator in tropical waters","URL":"http://www.int-res.com/abstracts/meps/v275/p297-308/","volume":"275","author":[{"family":"Weimerskirch","given":"H"},{"family":"Le Corre","given":"M"},{"family":"Jaquemet","given":"S"},{"family":"Potier","given":"M"},{"family":"Marsac","given":"F"}],"accessed":{"date-parts":[["2021",2,18]]},"issued":{"date-parts":[["2004"]]}},"prefix":"but see"}],"schema":"https://github.com/citation-style-language/schema/raw/master/csl-citation.json"} </w:instrText>
      </w:r>
      <w:r>
        <w:fldChar w:fldCharType="separate"/>
      </w:r>
      <w:r w:rsidRPr="007373FE">
        <w:rPr>
          <w:rFonts w:ascii="Calibri" w:hAnsi="Calibri" w:cs="Calibri"/>
        </w:rPr>
        <w:t>(Thiers et al., 2014; but see Weimerskirch et al., 2004)</w:t>
      </w:r>
      <w:r>
        <w:fldChar w:fldCharType="end"/>
      </w:r>
      <w:r w:rsidRPr="00FA0CA6">
        <w:t xml:space="preserve"> associated with chlorophyll-</w:t>
      </w:r>
      <w:r w:rsidRPr="00FA2E5C">
        <w:rPr>
          <w:i/>
          <w:iCs/>
        </w:rPr>
        <w:t>a</w:t>
      </w:r>
      <w:r w:rsidRPr="00FA0CA6">
        <w:t xml:space="preserve"> concentrations</w:t>
      </w:r>
      <w:r w:rsidR="0040021E">
        <w:t xml:space="preserve"> throughout their </w:t>
      </w:r>
      <w:r w:rsidR="00ED0610">
        <w:t>range</w:t>
      </w:r>
      <w:r w:rsidRPr="00FA0CA6">
        <w:t>.</w:t>
      </w:r>
      <w:r w:rsidRPr="00816BEB">
        <w:t xml:space="preserve"> Great frigatebirds also </w:t>
      </w:r>
      <w:r>
        <w:t xml:space="preserve">occurred with both </w:t>
      </w:r>
      <w:r w:rsidRPr="00816BEB">
        <w:t xml:space="preserve">warm water </w:t>
      </w:r>
      <w:r>
        <w:fldChar w:fldCharType="begin"/>
      </w:r>
      <w:r>
        <w:instrText xml:space="preserve"> ADDIN ZOTERO_ITEM CSL_CITATION {"citationID":"xxw04st1","properties":{"formattedCitation":"(Dunlop et al., 1988; Smith and Hyrenbach, 2003; Thiers et al., 2014)","plainCitation":"(Dunlop et al., 1988; Smith and Hyrenbach, 2003; Thiers et al., 2014)","noteIndex":0},"citationItems":[{"id":138,"uris":["http://zotero.org/groups/2526645/items/EENSQE9Y"],"uri":["http://zotero.org/groups/2526645/items/EENSQE9Y"],"itemData":{"id":138,"type":"article-journal","abstract":"A survey of pelagic seabird distribution in the eastern Indian Ocean was conducted during October 1987. Five seabird assemblages were identified, associated with different marine environments. Sea surface salinity appeared to be the most important factor in tropical, oceanic waters and sea surface temperature in shelf waters. A distinct and relatively species-rich community occurred over the South Equatorial Current, where seabird biomasses were relatively high, albeit patchiiy distributed. Overall, the patterns of abundance of pelagic seabirds north-west of Australia reflected the known patterns of nutrient enrichment and marine productivity. There was evidence of some biogeographic commonality in seabirds between the tropical Pacific and eastern Indian Oceans, resulting from a 'throughflow' of water types.","container-title":"Marine and Freshwater Research","DOI":"10.1071/MF9880661","ISSN":"1323-1650","issue":"5","journalAbbreviation":"Mar. Freshwater Res.","language":"en","page":"661","source":"DOI.org (Crossref)","title":"Distribution and abundance of marine birds in the Eastern Indian Ocean","URL":"http://www.publish.csiro.au/?paper=MF9880661","volume":"39","author":[{"family":"Dunlop","given":"JN"},{"family":"Wooller","given":"RD"},{"family":"Cheshire","given":"NG"}],"accessed":{"date-parts":[["2020",7,6]]},"issued":{"date-parts":[["1988"]]}}},{"id":133,"uris":["http://zotero.org/groups/2526645/items/XXV64WLH"],"uri":["http://zotero.org/groups/2526645/items/XXV64WLH"],"itemData":{"id":133,"type":"article-journal","container-title":"Marine Ornithology","language":"en","page":"155-166","source":"Zotero","title":"Galapagos Islands to British Columbia: Seabird communities along a 9000 km transect from the tropical to the subarctic eastern Pacific Ocean","volume":"31","author":[{"family":"Smith","given":"Joanna L"},{"family":"Hyrenbach","given":"K David"}],"issued":{"date-parts":[["2003"]]}}},{"id":42,"uris":["http://zotero.org/groups/2526645/items/852C2XE6"],"uri":["http://zotero.org/groups/2526645/items/852C2XE6"],"itemData":{"id":42,"type":"article-journal","abstract":"In tropical waters resources are usually scarce and patchy, and predatory species generally show specific adaptations for foraging. Tropical seabirds often forage in association with sub-surface predators that create feeding opportunities by bringing prey close to the surface, and the birds often aggregate in large multispecific flocks. Here we hypothesize that frigatebirds, a tropical seabird adapted to foraging with low energetic costs, could be a good predictor of the distribution of their associated predatory species, including other seabirds (e.g. boobies, terns) and subsurface predators (e.g., dolphins, tunas). To test this hypothesis, we compared distribution patterns of marine predators in the Mozambique Channel based on a long-term dataset of both vessel- and aerial surveys, as well as tracking data of frigatebirds. By developing species distribution models (SDMs), we identified key marine areas for tropical predators in relation to contemporaneous oceanographic features to investigate multi-species spatial overlap areas and identify predator hotspots in the Mozambique Channel. SDMs reasonably matched observed patterns and both static (e.g. bathymetry) and dynamic (e.g. Chlorophyll a concentration and sea surface temperature) factors were important explaining predator distribution patterns. We found that the distribution of frigatebirds included the distributions of the associated species. The central part of the channel appeared to be the best habitat for the four groups of species considered in this study (frigatebirds, brown terns, boobies and sub-surface predators).","container-title":"PLoS ONE","DOI":"10.1371/journal.pone.0115057","ISSN":"1932-6203","issue":"12","journalAbbreviation":"PLoS ONE","language":"en","page":"e115057","source":"DOI.org (Crossref)","title":"Combining Methods to Describe Important Marine Habitats for Top Predators: Application to Identify Biological Hotspots in Tropical Waters","title-short":"Combining Methods to Describe Important Marine Habitats for Top Predators","URL":"https://dx.plos.org/10.1371/journal.pone.0115057","volume":"9","author":[{"family":"Thiers","given":"Laurie"},{"family":"Louzao","given":"Maite"},{"family":"Ridoux","given":"Vincent"},{"family":"Le Corre","given":"Matthieu"},{"family":"Jaquemet","given":"Sébastien"},{"family":"Weimerskirch","given":"Henri"}],"accessed":{"date-parts":[["2020",7,7]]},"issued":{"date-parts":[["2014",12,10]]}}}],"schema":"https://github.com/citation-style-language/schema/raw/master/csl-citation.json"} </w:instrText>
      </w:r>
      <w:r>
        <w:fldChar w:fldCharType="separate"/>
      </w:r>
      <w:r w:rsidRPr="00F05DA4">
        <w:rPr>
          <w:rFonts w:ascii="Calibri" w:hAnsi="Calibri" w:cs="Calibri"/>
        </w:rPr>
        <w:t>(Dunlop et al., 1988; Smith and Hyrenbach, 2003; Thiers et al., 2014)</w:t>
      </w:r>
      <w:r>
        <w:fldChar w:fldCharType="end"/>
      </w:r>
      <w:r w:rsidRPr="00816BEB">
        <w:t xml:space="preserve"> and cool water </w:t>
      </w:r>
      <w:r>
        <w:fldChar w:fldCharType="begin"/>
      </w:r>
      <w:r>
        <w:instrText xml:space="preserve"> ADDIN ZOTERO_ITEM CSL_CITATION {"citationID":"al64piJq","properties":{"formattedCitation":"(Jaquemet et al., 2005)","plainCitation":"(Jaquemet et al., 2005)","noteIndex":0},"citationItems":[{"id":226,"uris":["http://zotero.org/groups/2526645/items/4RBBXY33"],"uri":["http://zotero.org/groups/2526645/items/4RBBXY33"],"itemData":{"id":226,"type":"article-journal","container-title":"Marine Biology","DOI":"10.1007/s00227-005-1610-0","ISSN":"0025-3162, 1432-1793","issue":"3","journalAbbreviation":"Marine Biology","language":"en","page":"573-582","source":"DOI.org (Crossref)","title":"Foraging habitats of the seabird community of Europa Island (Mozambique Channel)","URL":"http://link.springer.com/10.1007/s00227-005-1610-0","volume":"147","author":[{"family":"Jaquemet","given":"Sébastien"},{"family":"Le Corre","given":"Matthieu"},{"family":"Marsac","given":"Francis"},{"family":"Potier","given":"Michel"},{"family":"Weimerskirch","given":"Henri"}],"accessed":{"date-parts":[["2020",7,2]]},"issued":{"date-parts":[["2005",7]]}}}],"schema":"https://github.com/citation-style-language/schema/raw/master/csl-citation.json"} </w:instrText>
      </w:r>
      <w:r>
        <w:fldChar w:fldCharType="separate"/>
      </w:r>
      <w:r w:rsidRPr="00564D5B">
        <w:rPr>
          <w:rFonts w:ascii="Calibri" w:hAnsi="Calibri" w:cs="Calibri"/>
        </w:rPr>
        <w:t>(Jaquemet et al., 2005)</w:t>
      </w:r>
      <w:r>
        <w:fldChar w:fldCharType="end"/>
      </w:r>
      <w:r w:rsidR="00D809F3">
        <w:t xml:space="preserve"> in the Indian and Pacific Oceans</w:t>
      </w:r>
      <w:r>
        <w:t xml:space="preserve">. Similar to sooty terns and red-footed boobies, great frigatebirds </w:t>
      </w:r>
      <w:r w:rsidRPr="00816BEB">
        <w:t xml:space="preserve">also </w:t>
      </w:r>
      <w:r>
        <w:t xml:space="preserve">use the </w:t>
      </w:r>
      <w:r w:rsidRPr="00816BEB">
        <w:t>SST range 23.8–25.8°C</w:t>
      </w:r>
      <w:r>
        <w:t>, though</w:t>
      </w:r>
      <w:r w:rsidRPr="00816BEB">
        <w:t xml:space="preserve"> SST gradients </w:t>
      </w:r>
      <w:r>
        <w:t>are not related to</w:t>
      </w:r>
      <w:r w:rsidRPr="00816BEB">
        <w:t xml:space="preserve"> foraging behaviors</w:t>
      </w:r>
      <w:r w:rsidR="00C320E4">
        <w:t xml:space="preserve"> in the Indian Ocean</w:t>
      </w:r>
      <w:r w:rsidRPr="00816BEB">
        <w:t xml:space="preserve"> </w:t>
      </w:r>
      <w:r>
        <w:fldChar w:fldCharType="begin"/>
      </w:r>
      <w:r>
        <w:instrText xml:space="preserve"> ADDIN ZOTERO_ITEM CSL_CITATION {"citationID":"FgI7cYcx","properties":{"formattedCitation":"(Tew Kai and Marsac, 2010)","plainCitation":"(Tew Kai and Marsac, 2010)","noteIndex":0},"citationItems":[{"id":33,"uris":["http://zotero.org/groups/2526645/items/3MUGPWVI"],"uri":["http://zotero.org/groups/2526645/items/3MUGPWVI"],"itemData":{"id":33,"type":"article-journal","abstract":"Mesoscale physical features as fronts and eddies appear to play a key role in the dynamics of marine communities. In the Indian Ocean, the Mozambique Channel (MC) is a natural laboratory to investigate mesoscale eddies (100–300 km in diameter); indeed, four to seven eddies per year are know to transit through the Channel, from North to South. We studied the structuring role of the mesoscale eddies on spatial dynamics and foraging strategy of top predators using seabirds and tuna as examples. Emphasis was on the central part of the MC (16–24°S) where eddy activity is most developed. We integrated three main categories of information: (i) satellite altimetry for sea-level anomaly (SLA) and geostrophic current, remotely-sensed surface temperature (SST) and SeaWiFS data for chlorophyll concentration (CC); (ii) individual tracking of Great Frigatebirds (Fregata minor) to characterize foraging areas; and (iii) detailed catch statistics from purse-seine ﬁsheries to describe distribution of tuna schools. Generalized Additive Models were applied to quantify the relative inﬂuence of mesoscale descriptors, SST and CC on foraging behaviour of Great Frigatebirds and location of purse-seine sets. Our results show that seabirds are more closely tied to mesoscale eddies compared to tuna. We underline the role of eddy boundaries on the response of frigatebirds and tuna. Good foraging conditions are promoted along the edge of eddies as a result of the interplay of the maturation process from cyclonic eddies and the concentration process by eddy interactions. A decrease in the number or intensity of eddies in the MC, as observed during strong El Niño events, could potentially affect the eddy-related ecosystem with putative negative repercussions on central-place foragers such as Great Frigatebirds. We discuss the importance of a better understanding of the ‘‘eddy system”, in marine conservation and tuna ﬁsheries management in the Mozambique Channel.","container-title":"Progress in Oceanography","DOI":"10.1016/j.pocean.2010.04.010","ISSN":"00796611","issue":"1-2","journalAbbreviation":"Progress in Oceanography","language":"en","page":"214-223","source":"DOI.org (Crossref)","title":"Influence of mesoscale eddies on spatial structuring of top predators’ communities in the Mozambique Channel","URL":"https://linkinghub.elsevier.com/retrieve/pii/S0079661110000443","volume":"86","author":[{"family":"Tew Kai","given":"Emilie"},{"family":"Marsac","given":"Francis"}],"accessed":{"date-parts":[["2020",7,7]]},"issued":{"date-parts":[["2010",7]]}}}],"schema":"https://github.com/citation-style-language/schema/raw/master/csl-citation.json"} </w:instrText>
      </w:r>
      <w:r>
        <w:fldChar w:fldCharType="separate"/>
      </w:r>
      <w:r w:rsidRPr="00564D5B">
        <w:rPr>
          <w:rFonts w:ascii="Calibri" w:hAnsi="Calibri" w:cs="Calibri"/>
        </w:rPr>
        <w:t>(Tew Kai and Marsac, 2010)</w:t>
      </w:r>
      <w:r>
        <w:fldChar w:fldCharType="end"/>
      </w:r>
      <w:r w:rsidRPr="00816BEB">
        <w:t>.</w:t>
      </w:r>
      <w:r w:rsidRPr="000B1D30">
        <w:t xml:space="preserve"> </w:t>
      </w:r>
      <w:r w:rsidRPr="007074DA">
        <w:t xml:space="preserve">Great frigatebirds </w:t>
      </w:r>
      <w:r>
        <w:t>use</w:t>
      </w:r>
      <w:r w:rsidRPr="007074DA">
        <w:t xml:space="preserve"> cyclonic eddies </w:t>
      </w:r>
      <w:r>
        <w:fldChar w:fldCharType="begin"/>
      </w:r>
      <w:r>
        <w:instrText xml:space="preserve"> ADDIN ZOTERO_ITEM CSL_CITATION {"citationID":"OM0CPA14","properties":{"formattedCitation":"(Weimerskirch et al., 2010)","plainCitation":"(Weimerskirch et al., 2010)","noteIndex":0},"citationItems":[{"id":46,"uris":["http://zotero.org/groups/2526645/items/TSNXYVYS"],"uri":["http://zotero.org/groups/2526645/items/TSNXYVYS"],"itemData":{"id":46,"type":"article-journal","abstract":"Great Frigatebirds (Fregata minor) are large tropical seabirds that rely primarily on sub-surface predators such as tunas or cetaceans to capture their prey. We studied the foraging movements of 14 Great Frigatebirds breeding on Aldabra Island (9.4°S, 46.4°E), the largest colony in the Indian Ocean. This colony is located at more than 500 km from the main ﬁshing grounds of a very important industrial purse-seine ﬁshery targeting surface-dwelling tunas. Despite their slow ﬂight speeds (16 km hÀ1), frigatebirds are able to forage at more than 1000 km from the colonies when breeding, using 2500–4750 km long foraging loops over oceanic waters. All trips were directed to the north of the island up to the equator. Foraging bouts, indicated by reduced ﬂight speeds, were rare and located throughout the trips. Foraging spots tended to be more frequent on higher surface chlorophyll concentration and in association with some cyclonic vortices. However, mesoscale activity is relatively weak between Aldabra and the equator and the chlorophyll variability is mostly the result of wind-mixing processes during the southwest monsoon. These results suggest that frigatebirds forage for widely distributed resources to the north of Aldabra. The northernmost foraging bouts were located in the vicinity of the purse-seine ﬁshing grounds, but without a signiﬁcant overlap between frigatebirds and tuna ﬂeets. The results of the study are compared with those from another population at Europa Island (22.3°S, 40.3°E) where birds were foraging on predictable features, the edge of cyclonic eddies that are marked in the Mozambique Channel. We discuss the consequences of the reliance of populations on contrasted oceanographic conditions on foraging strategies and on the evolution of life histories in these long-lived animals in a changing climate, as well as the possible effects of overﬁshing on frigatebird populations.","container-title":"Progress in Oceanography","DOI":"10.1016/j.pocean.2010.04.003","ISSN":"00796611","issue":"1-2","journalAbbreviation":"Progress in Oceanography","language":"en","page":"204-213","source":"DOI.org (Crossref)","title":"Foraging movements of great frigatebirds from Aldabra Island: Relationship with environmental variables and interactions with fisheries","title-short":"Foraging movements of great frigatebirds from Aldabra Island","URL":"https://linkinghub.elsevier.com/retrieve/pii/S0079661110000376","volume":"86","author":[{"family":"Weimerskirch","given":"Henri"},{"family":"Le Corre","given":"Matthieu"},{"family":"Tew Kai","given":"Emilie"},{"family":"Marsac","given":"Francis"}],"accessed":{"date-parts":[["2020",7,7]]},"issued":{"date-parts":[["2010",7]]}}}],"schema":"https://github.com/citation-style-language/schema/raw/master/csl-citation.json"} </w:instrText>
      </w:r>
      <w:r>
        <w:fldChar w:fldCharType="separate"/>
      </w:r>
      <w:r w:rsidRPr="00564D5B">
        <w:rPr>
          <w:rFonts w:ascii="Calibri" w:hAnsi="Calibri" w:cs="Calibri"/>
        </w:rPr>
        <w:t>(Weimerskirch et al., 2010)</w:t>
      </w:r>
      <w:r>
        <w:fldChar w:fldCharType="end"/>
      </w:r>
      <w:r w:rsidRPr="007074DA">
        <w:t xml:space="preserve">, the edges of cyclonic eddies and </w:t>
      </w:r>
      <w:r>
        <w:t>waters with greater</w:t>
      </w:r>
      <w:r w:rsidRPr="007074DA">
        <w:t xml:space="preserve"> </w:t>
      </w:r>
      <w:r>
        <w:t xml:space="preserve">relative eddy kinetic energy </w:t>
      </w:r>
      <w:r>
        <w:fldChar w:fldCharType="begin"/>
      </w:r>
      <w:r>
        <w:instrText xml:space="preserve"> ADDIN ZOTERO_ITEM CSL_CITATION {"citationID":"JMa95SUQ","properties":{"formattedCitation":"(Tew Kai and Marsac, 2010)","plainCitation":"(Tew Kai and Marsac, 2010)","noteIndex":0},"citationItems":[{"id":33,"uris":["http://zotero.org/groups/2526645/items/3MUGPWVI"],"uri":["http://zotero.org/groups/2526645/items/3MUGPWVI"],"itemData":{"id":33,"type":"article-journal","abstract":"Mesoscale physical features as fronts and eddies appear to play a key role in the dynamics of marine communities. In the Indian Ocean, the Mozambique Channel (MC) is a natural laboratory to investigate mesoscale eddies (100–300 km in diameter); indeed, four to seven eddies per year are know to transit through the Channel, from North to South. We studied the structuring role of the mesoscale eddies on spatial dynamics and foraging strategy of top predators using seabirds and tuna as examples. Emphasis was on the central part of the MC (16–24°S) where eddy activity is most developed. We integrated three main categories of information: (i) satellite altimetry for sea-level anomaly (SLA) and geostrophic current, remotely-sensed surface temperature (SST) and SeaWiFS data for chlorophyll concentration (CC); (ii) individual tracking of Great Frigatebirds (Fregata minor) to characterize foraging areas; and (iii) detailed catch statistics from purse-seine ﬁsheries to describe distribution of tuna schools. Generalized Additive Models were applied to quantify the relative inﬂuence of mesoscale descriptors, SST and CC on foraging behaviour of Great Frigatebirds and location of purse-seine sets. Our results show that seabirds are more closely tied to mesoscale eddies compared to tuna. We underline the role of eddy boundaries on the response of frigatebirds and tuna. Good foraging conditions are promoted along the edge of eddies as a result of the interplay of the maturation process from cyclonic eddies and the concentration process by eddy interactions. A decrease in the number or intensity of eddies in the MC, as observed during strong El Niño events, could potentially affect the eddy-related ecosystem with putative negative repercussions on central-place foragers such as Great Frigatebirds. We discuss the importance of a better understanding of the ‘‘eddy system”, in marine conservation and tuna ﬁsheries management in the Mozambique Channel.","container-title":"Progress in Oceanography","DOI":"10.1016/j.pocean.2010.04.010","ISSN":"00796611","issue":"1-2","journalAbbreviation":"Progress in Oceanography","language":"en","page":"214-223","source":"DOI.org (Crossref)","title":"Influence of mesoscale eddies on spatial structuring of top predators’ communities in the Mozambique Channel","URL":"https://linkinghub.elsevier.com/retrieve/pii/S0079661110000443","volume":"86","author":[{"family":"Tew Kai","given":"Emilie"},{"family":"Marsac","given":"Francis"}],"accessed":{"date-parts":[["2020",7,7]]},"issued":{"date-parts":[["2010",7]]}}}],"schema":"https://github.com/citation-style-language/schema/raw/master/csl-citation.json"} </w:instrText>
      </w:r>
      <w:r>
        <w:fldChar w:fldCharType="separate"/>
      </w:r>
      <w:r w:rsidRPr="000F2AFF">
        <w:rPr>
          <w:rFonts w:ascii="Calibri" w:hAnsi="Calibri" w:cs="Calibri"/>
        </w:rPr>
        <w:t>(Tew Kai and Marsac, 2010)</w:t>
      </w:r>
      <w:r>
        <w:fldChar w:fldCharType="end"/>
      </w:r>
      <w:r w:rsidRPr="007074DA">
        <w:t xml:space="preserve">, the frontal zones between eddies where geostrophic currents </w:t>
      </w:r>
      <w:r>
        <w:t>a</w:t>
      </w:r>
      <w:r w:rsidRPr="007074DA">
        <w:t xml:space="preserve">re strongest </w:t>
      </w:r>
      <w:r>
        <w:fldChar w:fldCharType="begin"/>
      </w:r>
      <w:r>
        <w:instrText xml:space="preserve"> ADDIN ZOTERO_ITEM CSL_CITATION {"citationID":"lpIGkEOY","properties":{"formattedCitation":"(Jaquemet et al., 2014)","plainCitation":"(Jaquemet et al., 2014)","noteIndex":0},"citationItems":[{"id":196,"uris":["http://zotero.org/groups/2526645/items/LIN3MK5R"],"uri":["http://zotero.org/groups/2526645/items/LIN3MK5R"],"itemData":{"id":196,"type":"article-journal","abstract":"The Mozambique Channel (western Indian Ocean) is a dynamic environment characterised by strong mesoscale features, which inﬂuence all biological components of the pelagic ecosystem. We investigated the distribution, abundance and feeding behaviour of seabirds in the Mozambique Channel in relation to physical and biological environmental variables, with a speciﬁc interest in mesoscale features. Seabird censuses were conducted in summer and winter during 7 cruises in the southern and northern Mozambique Channel. Tropical species accounted for 49% of the 37 species identiﬁed and 97% of the individuals, and species from the sub-Antarctic region constituted 30% of the identiﬁcations. The typically tropical sooty tern (Onychoprion fuscata) was the dominant species during all cruises, and overall accounted for 74% of the species observations and 85% of counted birds. Outputs of Generalised Linear Models at the scale of the Mozambique Channel suggested that higher densities of ﬂying and feeding birds occurred in areas with lower sea surface temperatures and lower surface chlorophyll a concentrations. Most of the ﬂocks of feeding birds did not associate with surface schools of ﬁsh or marine mammals, but when they did, these ﬂocks were larger, especially when associated with tuna. While tropical species seemed to favour cyclonic eddies, frontal and divergence zones, non-tropical species were more frequently recorded over shelf waters. Sooty terns foraged preferentially in cyclonic eddies where zooplankton, micronekton and tuna schools were abundant. Among other major tropical species, frigatebirds (Fregata spp.) predominated in frontal zones between eddies, where tuna schools also frequently occurred and where geostrophic currents were the strongest. Red-footed boobies (Sula sula) concentrated in divergence zones characterised by low sea level anomalies, low geostrophic currents, and high zooplankton biomass close to the surface. Our results highlight the importance of mescoscale features in structuring the tropical seabird community in the Mozambique Channel, in addition to segregating tropical and non-tropical species. The mechanisms underlying the segregation of tropical seabirds seem to partially differ from that of other tropical regions, and this may be a consequence of the strong local mesoscale activity, affecting prey size and availability schemes. Beyond characterising the foraging habitats of the seabird community of the Mozambique Channel, this study highlights the importance of this region as a hot spot for seabirds; especially the southern part, where several endangered sub-Antarctic species over-winter.","container-title":"Deep Sea Research Part II: Topical Studies in Oceanography","DOI":"10.1016/j.dsr2.2013.10.027","ISSN":"09670645","journalAbbreviation":"Deep Sea Research Part II: Topical Studies in Oceanography","language":"en","page":"200-211","source":"DOI.org (Crossref)","title":"Contrasted structuring effects of mesoscale features on the seabird community in the Mozambique Channel","URL":"https://linkinghub.elsevier.com/retrieve/pii/S0967064513004219","volume":"100","author":[{"family":"Jaquemet","given":"S."},{"family":"Ternon","given":"J.F."},{"family":"Kaehler","given":"S."},{"family":"Thiebot","given":"J.B."},{"family":"Dyer","given":"B."},{"family":"Bemanaja","given":"E."},{"family":"Marteau","given":"C."},{"family":"Le Corre","given":"M."}],"accessed":{"date-parts":[["2020",7,3]]},"issued":{"date-parts":[["2014",2]]}}}],"schema":"https://github.com/citation-style-language/schema/raw/master/csl-citation.json"} </w:instrText>
      </w:r>
      <w:r>
        <w:fldChar w:fldCharType="separate"/>
      </w:r>
      <w:r w:rsidRPr="000F2AFF">
        <w:rPr>
          <w:rFonts w:ascii="Calibri" w:hAnsi="Calibri" w:cs="Calibri"/>
        </w:rPr>
        <w:t>(Jaquemet et al., 2014)</w:t>
      </w:r>
      <w:r>
        <w:fldChar w:fldCharType="end"/>
      </w:r>
      <w:r w:rsidRPr="007074DA">
        <w:t xml:space="preserve">, and Lagrangian coherent structures </w:t>
      </w:r>
      <w:r>
        <w:fldChar w:fldCharType="begin"/>
      </w:r>
      <w:r>
        <w:instrText xml:space="preserve"> ADDIN ZOTERO_ITEM CSL_CITATION {"citationID":"cPCylVMw","properties":{"formattedCitation":"(Tew Kai et al., 2009)","plainCitation":"(Tew Kai et al., 2009)","noteIndex":0},"citationItems":[{"id":32,"uris":["http://zotero.org/groups/2526645/items/SSHX6B46"],"uri":["http://zotero.org/groups/2526645/items/SSHX6B46"],"itemData":{"id":32,"type":"article-journal","container-title":"Proceedings of the National Academy of Sciences","DOI":"10.1073/pnas.0811034106","ISSN":"0027-8424, 1091-6490","issue":"20","journalAbbreviation":"Proceedings of the National Academy of Sciences","language":"en","page":"8245-8250","source":"DOI.org (Crossref)","title":"Top marine predators track Lagrangian coherent structures","URL":"http://www.pnas.org/cgi/doi/10.1073/pnas.0811034106","volume":"106","author":[{"family":"Tew Kai","given":"E."},{"family":"Rossi","given":"V."},{"family":"Sudre","given":"J."},{"family":"Weimerskirch","given":"H."},{"family":"Lopez","given":"C."},{"family":"Hernandez-Garcia","given":"E."},{"family":"Marsac","given":"F."},{"family":"Garçon","given":"V."}],"accessed":{"date-parts":[["2020",7,7]]},"issued":{"date-parts":[["2009",5,19]]}}}],"schema":"https://github.com/citation-style-language/schema/raw/master/csl-citation.json"} </w:instrText>
      </w:r>
      <w:r>
        <w:fldChar w:fldCharType="separate"/>
      </w:r>
      <w:r w:rsidRPr="000F2AFF">
        <w:rPr>
          <w:rFonts w:ascii="Calibri" w:hAnsi="Calibri" w:cs="Calibri"/>
        </w:rPr>
        <w:t>(Tew Kai et al., 2009)</w:t>
      </w:r>
      <w:r>
        <w:fldChar w:fldCharType="end"/>
      </w:r>
      <w:r w:rsidR="00C320E4">
        <w:t xml:space="preserve"> in the Indian Ocean</w:t>
      </w:r>
      <w:r w:rsidRPr="007074DA">
        <w:t>.</w:t>
      </w:r>
    </w:p>
    <w:p w14:paraId="23AF034D" w14:textId="53F18B59" w:rsidR="000A04FC" w:rsidRDefault="000A04FC" w:rsidP="000A04FC">
      <w:pPr>
        <w:spacing w:line="360" w:lineRule="auto"/>
        <w:ind w:firstLine="720"/>
        <w:contextualSpacing/>
      </w:pPr>
      <w:r>
        <w:t xml:space="preserve">Great frigatebirds have more consistent relationships with bathymetry and wind. Stationary features including seamounts, deep water </w:t>
      </w:r>
      <w:r w:rsidRPr="007913FB">
        <w:t>(&gt;200 m)</w:t>
      </w:r>
      <w:r>
        <w:t>,</w:t>
      </w:r>
      <w:r w:rsidRPr="007913FB">
        <w:t xml:space="preserve"> </w:t>
      </w:r>
      <w:r>
        <w:t>and off-shelf habitat provide some consistency when describing great frigatebird habitats, and could help identify regions commonly searched  or that have increased chances for encountering subsurface predators</w:t>
      </w:r>
      <w:r w:rsidRPr="007913FB">
        <w:t xml:space="preserve"> </w:t>
      </w:r>
      <w:r w:rsidR="00D530E9">
        <w:t xml:space="preserve">throughout their range </w:t>
      </w:r>
      <w:r>
        <w:fldChar w:fldCharType="begin"/>
      </w:r>
      <w:r>
        <w:instrText xml:space="preserve"> ADDIN ZOTERO_ITEM CSL_CITATION {"citationID":"UyltGuGo","properties":{"formattedCitation":"(Gilmour et al., 2012; Schreiber, 2003; Smith and Hyrenbach, 2003; Weimerskirch et al., 2004)","plainCitation":"(Gilmour et al., 2012; Schreiber, 2003; Smith and Hyrenbach, 2003; Weimerskirch et al., 2004)","noteIndex":0},"citationItems":[{"id":1733,"uris":["http://zotero.org/groups/2526645/items/BBK6W4TS"],"uri":["http://zotero.org/groups/2526645/items/BBK6W4TS"],"itemData":{"id":1733,"type":"article-journal","container-title":"Marine Ornithology","page":"17-23","title":"Satellite telemetry of great frigatebirds &lt;i&gt;Fregata minor&lt;/i&gt; rearing chicks on Tern Island, North Central Pacific Ocean","volume":"40","author":[{"family":"Gilmour","given":"Morgan E."},{"family":"Schreiber","given":"E.A."},{"family":"Dearborn","given":"Donald C."}],"issued":{"date-parts":[["2012"]]}}},{"id":248,"uris":["http://zotero.org/groups/2526645/items/2MQ6TXHD"],"uri":["http://zotero.org/groups/2526645/items/2MQ6TXHD"],"itemData":{"id":248,"type":"report","language":"en","page":"306","title":"Breeding biology and ecology of the seabords of Johnston Atoll, central Pacific Ocean: Results of a long-term monitoring project 1984-2003. Report submitted to Project Manager for Chemical Stockpile Demilitarization, Aberdeen Proving Ground, Maryland.","author":[{"family":"Schreiber","given":"Elizabeth A"}],"issued":{"date-parts":[["2003",12]]}}},{"id":133,"uris":["http://zotero.org/groups/2526645/items/XXV64WLH"],"uri":["http://zotero.org/groups/2526645/items/XXV64WLH"],"itemData":{"id":133,"type":"article-journal","container-title":"Marine Ornithology","language":"en","page":"155-166","source":"Zotero","title":"Galapagos Islands to British Columbia: Seabird communities along a 9000 km transect from the tropical to the subarctic eastern Pacific Ocean","volume":"31","author":[{"family":"Smith","given":"Joanna L"},{"family":"Hyrenbach","given":"K David"}],"issued":{"date-parts":[["2003"]]}}},{"id":1807,"uris":["http://zotero.org/groups/2526645/items/LIJCPWHY"],"uri":["http://zotero.org/groups/2526645/items/LIJCPWHY"],"itemData":{"id":1807,"type":"article-journal","abstract":"Although oceanic tropical waters occupy almost 50% of the total area of pelagic oceans, knowledge of the foraging ecology of top predators in these low productivity waters is limitied. This is particularly the case for tropical seabirds that are believed to rely on scarce and unpredictable resources and have developed specific foraging strategies to exploit these resources. Frigatebirds are tropical seabirds that rely on subsurface predators such as tuna or cetaceans to feed. We studied the foraging strategy at sea of great frigatebirds breeding on Europa Island in the Mozambique Channel using satellite transmitters and altimeters. When foraging, birds moved at slow speeds (average 16.4 km h–1) and stayed at an average altitude of 180 m, continuously climbing and descending. During climbs, they reached high altitudes (maximum 2867 m) and during descent rarely came close to the surface to feed. Birds came to the surface on average 6.2 times d–1 . Feeding opportunities occurred only during the day, peaking early in the morning and late in the afternoon. Frigatebirds foraged over extensive distances, up to 612 km from the island, usually during the incubation or post-breeding periods, concentrating their effort in the western oceanic waters of the channel where overall productivity, although low, was still higher than in the eastern part of the channel. The higher productivity in the western waters is due to the presence of a persistent field of mesoscale anticyclonic gyres. Birds tended to avoid the centre of cold eddies and remained at the edge of eddies. When brooding chicks, birds foraged closer to the island, at an average distance of 94 km, mainly in the northwest of the island, in the vicinity of shallow waters of the Bassas da India Bank. During both long and short trips, birds did not return to the same area. Diet was composed essentially of flying-fish and Ommastrephid squids. The results of the study indicate that the strategy of frigatebirds is based on wide ranging foraging directed toward scarce prey patches that are encountered irregularly, and are not predictable in exact location at a coarse scale. At a mesoscale level, birds appear to favour large areas with slightly enhanced productivity such as a zone of strong eddies. Since they feed in close association with subsurface predators, mainly tuna in our area, it can be predicted that large predators such as seabirds or tuna are spread over extensive areas and have an unpredictable localisation at a coarse scale, but have some specific preferences on a regional scale.","container-title":"Marine Ecology Progress Series","DOI":"10.3354/meps275297","ISSN":"0171-8630, 1616-1599","journalAbbreviation":"Mar. Ecol. Prog. Ser.","language":"en","page":"297-308","source":"DOI.org (Crossref)","title":"Foraging strategy of a top predator in tropical waters: great frigatebirds in the Mozambique Channel","title-short":"Foraging strategy of a top predator in tropical waters","URL":"http://www.int-res.com/abstracts/meps/v275/p297-308/","volume":"275","author":[{"family":"Weimerskirch","given":"H"},{"family":"Le Corre","given":"M"},{"family":"Jaquemet","given":"S"},{"family":"Potier","given":"M"},{"family":"Marsac","given":"F"}],"accessed":{"date-parts":[["2021",2,18]]},"issued":{"date-parts":[["2004"]]}}}],"schema":"https://github.com/citation-style-language/schema/raw/master/csl-citation.json"} </w:instrText>
      </w:r>
      <w:r>
        <w:fldChar w:fldCharType="separate"/>
      </w:r>
      <w:r w:rsidRPr="00194B30">
        <w:rPr>
          <w:rFonts w:ascii="Calibri" w:hAnsi="Calibri" w:cs="Calibri"/>
        </w:rPr>
        <w:t>(Gilmour et al., 2012; Schreiber, 2003; Smith and Hyrenbach, 2003; Weimerskirch et al., 2004)</w:t>
      </w:r>
      <w:r>
        <w:fldChar w:fldCharType="end"/>
      </w:r>
      <w:r w:rsidRPr="007913FB">
        <w:t xml:space="preserve">. Great frigatebirds </w:t>
      </w:r>
      <w:r>
        <w:t>a</w:t>
      </w:r>
      <w:r w:rsidRPr="007913FB">
        <w:t xml:space="preserve">re negatively associated with </w:t>
      </w:r>
      <w:r>
        <w:t>areas with greater bathymetric</w:t>
      </w:r>
      <w:r w:rsidRPr="007913FB">
        <w:t xml:space="preserve"> slope </w:t>
      </w:r>
      <w:r>
        <w:fldChar w:fldCharType="begin"/>
      </w:r>
      <w:r>
        <w:instrText xml:space="preserve"> ADDIN ZOTERO_ITEM CSL_CITATION {"citationID":"HJTt9la7","properties":{"formattedCitation":"(Thiers et al., 2014)","plainCitation":"(Thiers et al., 2014)","noteIndex":0},"citationItems":[{"id":42,"uris":["http://zotero.org/groups/2526645/items/852C2XE6"],"uri":["http://zotero.org/groups/2526645/items/852C2XE6"],"itemData":{"id":42,"type":"article-journal","abstract":"In tropical waters resources are usually scarce and patchy, and predatory species generally show specific adaptations for foraging. Tropical seabirds often forage in association with sub-surface predators that create feeding opportunities by bringing prey close to the surface, and the birds often aggregate in large multispecific flocks. Here we hypothesize that frigatebirds, a tropical seabird adapted to foraging with low energetic costs, could be a good predictor of the distribution of their associated predatory species, including other seabirds (e.g. boobies, terns) and subsurface predators (e.g., dolphins, tunas). To test this hypothesis, we compared distribution patterns of marine predators in the Mozambique Channel based on a long-term dataset of both vessel- and aerial surveys, as well as tracking data of frigatebirds. By developing species distribution models (SDMs), we identified key marine areas for tropical predators in relation to contemporaneous oceanographic features to investigate multi-species spatial overlap areas and identify predator hotspots in the Mozambique Channel. SDMs reasonably matched observed patterns and both static (e.g. bathymetry) and dynamic (e.g. Chlorophyll a concentration and sea surface temperature) factors were important explaining predator distribution patterns. We found that the distribution of frigatebirds included the distributions of the associated species. The central part of the channel appeared to be the best habitat for the four groups of species considered in this study (frigatebirds, brown terns, boobies and sub-surface predators).","container-title":"PLoS ONE","DOI":"10.1371/journal.pone.0115057","ISSN":"1932-6203","issue":"12","journalAbbreviation":"PLoS ONE","language":"en","page":"e115057","source":"DOI.org (Crossref)","title":"Combining Methods to Describe Important Marine Habitats for Top Predators: Application to Identify Biological Hotspots in Tropical Waters","title-short":"Combining Methods to Describe Important Marine Habitats for Top Predators","URL":"https://dx.plos.org/10.1371/journal.pone.0115057","volume":"9","author":[{"family":"Thiers","given":"Laurie"},{"family":"Louzao","given":"Maite"},{"family":"Ridoux","given":"Vincent"},{"family":"Le Corre","given":"Matthieu"},{"family":"Jaquemet","given":"Sébastien"},{"family":"Weimerskirch","given":"Henri"}],"accessed":{"date-parts":[["2020",7,7]]},"issued":{"date-parts":[["2014",12,10]]}}}],"schema":"https://github.com/citation-style-language/schema/raw/master/csl-citation.json"} </w:instrText>
      </w:r>
      <w:r>
        <w:fldChar w:fldCharType="separate"/>
      </w:r>
      <w:r w:rsidRPr="00194B30">
        <w:rPr>
          <w:rFonts w:ascii="Calibri" w:hAnsi="Calibri" w:cs="Calibri"/>
        </w:rPr>
        <w:t>(Thiers et al., 2014)</w:t>
      </w:r>
      <w:r>
        <w:fldChar w:fldCharType="end"/>
      </w:r>
      <w:r w:rsidRPr="007913FB">
        <w:t xml:space="preserve"> </w:t>
      </w:r>
      <w:r>
        <w:t xml:space="preserve">and they do not appear to associate </w:t>
      </w:r>
      <w:r w:rsidRPr="007913FB">
        <w:t xml:space="preserve">with shelf habitat </w:t>
      </w:r>
      <w:r>
        <w:fldChar w:fldCharType="begin"/>
      </w:r>
      <w:r>
        <w:instrText xml:space="preserve"> ADDIN ZOTERO_ITEM CSL_CITATION {"citationID":"owUGqVUO","properties":{"formattedCitation":"(Jaquemet et al., 2014)","plainCitation":"(Jaquemet et al., 2014)","noteIndex":0},"citationItems":[{"id":196,"uris":["http://zotero.org/groups/2526645/items/LIN3MK5R"],"uri":["http://zotero.org/groups/2526645/items/LIN3MK5R"],"itemData":{"id":196,"type":"article-journal","abstract":"The Mozambique Channel (western Indian Ocean) is a dynamic environment characterised by strong mesoscale features, which inﬂuence all biological components of the pelagic ecosystem. We investigated the distribution, abundance and feeding behaviour of seabirds in the Mozambique Channel in relation to physical and biological environmental variables, with a speciﬁc interest in mesoscale features. Seabird censuses were conducted in summer and winter during 7 cruises in the southern and northern Mozambique Channel. Tropical species accounted for 49% of the 37 species identiﬁed and 97% of the individuals, and species from the sub-Antarctic region constituted 30% of the identiﬁcations. The typically tropical sooty tern (Onychoprion fuscata) was the dominant species during all cruises, and overall accounted for 74% of the species observations and 85% of counted birds. Outputs of Generalised Linear Models at the scale of the Mozambique Channel suggested that higher densities of ﬂying and feeding birds occurred in areas with lower sea surface temperatures and lower surface chlorophyll a concentrations. Most of the ﬂocks of feeding birds did not associate with surface schools of ﬁsh or marine mammals, but when they did, these ﬂocks were larger, especially when associated with tuna. While tropical species seemed to favour cyclonic eddies, frontal and divergence zones, non-tropical species were more frequently recorded over shelf waters. Sooty terns foraged preferentially in cyclonic eddies where zooplankton, micronekton and tuna schools were abundant. Among other major tropical species, frigatebirds (Fregata spp.) predominated in frontal zones between eddies, where tuna schools also frequently occurred and where geostrophic currents were the strongest. Red-footed boobies (Sula sula) concentrated in divergence zones characterised by low sea level anomalies, low geostrophic currents, and high zooplankton biomass close to the surface. Our results highlight the importance of mescoscale features in structuring the tropical seabird community in the Mozambique Channel, in addition to segregating tropical and non-tropical species. The mechanisms underlying the segregation of tropical seabirds seem to partially differ from that of other tropical regions, and this may be a consequence of the strong local mesoscale activity, affecting prey size and availability schemes. Beyond characterising the foraging habitats of the seabird community of the Mozambique Channel, this study highlights the importance of this region as a hot spot for seabirds; especially the southern part, where several endangered sub-Antarctic species over-winter.","container-title":"Deep Sea Research Part II: Topical Studies in Oceanography","DOI":"10.1016/j.dsr2.2013.10.027","ISSN":"09670645","journalAbbreviation":"Deep Sea Research Part II: Topical Studies in Oceanography","language":"en","page":"200-211","source":"DOI.org (Crossref)","title":"Contrasted structuring effects of mesoscale features on the seabird community in the Mozambique Channel","URL":"https://linkinghub.elsevier.com/retrieve/pii/S0967064513004219","volume":"100","author":[{"family":"Jaquemet","given":"S."},{"family":"Ternon","given":"J.F."},{"family":"Kaehler","given":"S."},{"family":"Thiebot","given":"J.B."},{"family":"Dyer","given":"B."},{"family":"Bemanaja","given":"E."},{"family":"Marteau","given":"C."},{"family":"Le Corre","given":"M."}],"accessed":{"date-parts":[["2020",7,3]]},"issued":{"date-parts":[["2014",2]]}}}],"schema":"https://github.com/citation-style-language/schema/raw/master/csl-citation.json"} </w:instrText>
      </w:r>
      <w:r>
        <w:fldChar w:fldCharType="separate"/>
      </w:r>
      <w:r w:rsidRPr="001D13DF">
        <w:rPr>
          <w:rFonts w:ascii="Calibri" w:hAnsi="Calibri" w:cs="Calibri"/>
        </w:rPr>
        <w:t>(Jaquemet et al., 2014)</w:t>
      </w:r>
      <w:r>
        <w:fldChar w:fldCharType="end"/>
      </w:r>
      <w:r w:rsidR="0094018D">
        <w:t xml:space="preserve"> in the Indian Ocean</w:t>
      </w:r>
      <w:r w:rsidRPr="007913FB">
        <w:t>.</w:t>
      </w:r>
      <w:r>
        <w:t xml:space="preserve"> G</w:t>
      </w:r>
      <w:r w:rsidRPr="007F1F60">
        <w:t xml:space="preserve">reat frigatebirds </w:t>
      </w:r>
      <w:r>
        <w:t>have</w:t>
      </w:r>
      <w:r w:rsidRPr="007F1F60">
        <w:t xml:space="preserve"> </w:t>
      </w:r>
      <w:r>
        <w:t xml:space="preserve">one of </w:t>
      </w:r>
      <w:r w:rsidRPr="007F1F60">
        <w:t xml:space="preserve">the </w:t>
      </w:r>
      <w:r>
        <w:t>lowest</w:t>
      </w:r>
      <w:r w:rsidRPr="007F1F60">
        <w:t xml:space="preserve"> wing-loading</w:t>
      </w:r>
      <w:r>
        <w:t>s</w:t>
      </w:r>
      <w:r w:rsidRPr="007F1F60">
        <w:t xml:space="preserve"> among all </w:t>
      </w:r>
      <w:r>
        <w:t>seabirds</w:t>
      </w:r>
      <w:r w:rsidRPr="007F1F60">
        <w:t xml:space="preserve"> </w:t>
      </w:r>
      <w:r>
        <w:fldChar w:fldCharType="begin"/>
      </w:r>
      <w:r>
        <w:instrText xml:space="preserve"> ADDIN ZOTERO_ITEM CSL_CITATION {"citationID":"Xl8pMBoD","properties":{"formattedCitation":"(Brewer and Hertel, 2007)","plainCitation":"(Brewer and Hertel, 2007)","noteIndex":0},"citationItems":[{"id":131,"uris":["http://zotero.org/groups/2526645/items/HBMV6CLH"],"uri":["http://zotero.org/groups/2526645/items/HBMV6CLH"],"itemData":{"id":131,"type":"article-journal","abstract":"The selective pressures associated with ﬂight are signiﬁcant factors in shaping the morphology of volant forms. Tropical seabirds are of particular interest because of their long foraging bouts, which can last hundreds of kilometers in search of unpredictable (spatially and temporally) resources. Here, we contrast wing loading (WL), aspect ratio (AR), and planform shape among ﬁve pelecaniform seabirds and correlate morphological diversity with known differences in ﬂight strategies. Overall, WL and AR scaled with body mass. The Great Frigratebird had lower WL than that predicted, whereas the Red-tailed Tropicbird had higher WL than that predicted. The tropicbird also exhibited a lower AR than that predicted. Visualization of planform shape was accomplished by using Thin-plate spline relative warp analysis (TPS/RWA), and three major regions of variations were discovered: wing base, mid-wing, and distal wing/wing tip. As expected, the three boobies were more similar than either the tropicbird or the frigatebird. The tropicbird had a broader distal wing and more rounded wing tip, associated with its greater use of ﬂapping ﬂight. The frigatebird showed the greatest deviation in the distal wing and wing tip associated with the high maneuverability required for aerial pursuit and kleptoparasitism. By using TPS/RWA, important differences were detected in planform shape that would have otherwise gone unnoticed when using only WL and AR. These differences correlated strongly with parameters such as maneuverability, ﬂapping, and soaring ﬂight. J. Morphol. 268:866–877, 2007. Ó 2007 Wiley-Liss, Inc.","container-title":"Journal of Morphology","DOI":"10.1002/jmor.10555","ISSN":"03622525, 10974687","issue":"10","journalAbbreviation":"J. Morphol.","language":"en","page":"866-877","source":"DOI.org (Crossref)","title":"Wing morphology and flight behavior of pelecaniform seabirds","URL":"http://doi.wiley.com/10.1002/jmor.10555","volume":"268","author":[{"family":"Brewer","given":"Michael L."},{"family":"Hertel","given":"Fritz"}],"accessed":{"date-parts":[["2020",7,6]]},"issued":{"date-parts":[["2007",10]]}}}],"schema":"https://github.com/citation-style-language/schema/raw/master/csl-citation.json"} </w:instrText>
      </w:r>
      <w:r>
        <w:fldChar w:fldCharType="separate"/>
      </w:r>
      <w:r w:rsidRPr="001D13DF">
        <w:rPr>
          <w:rFonts w:ascii="Calibri" w:hAnsi="Calibri" w:cs="Calibri"/>
        </w:rPr>
        <w:t>(Brewer and Hertel, 2007)</w:t>
      </w:r>
      <w:r>
        <w:fldChar w:fldCharType="end"/>
      </w:r>
      <w:r>
        <w:t xml:space="preserve">, and they can fly great distances with very little energy expenditure and especially with optimal wind velocities </w:t>
      </w:r>
      <w:r>
        <w:fldChar w:fldCharType="begin"/>
      </w:r>
      <w:r>
        <w:instrText xml:space="preserve"> ADDIN ZOTERO_ITEM CSL_CITATION {"citationID":"9GQimFMF","properties":{"formattedCitation":"(&gt;15\\uc0\\u8211{}18 km hr\\super -1\\nosupersub{}, Schreiber and Chovan, 1986)","plainCitation":"(&gt;15–18 km hr-1, Schreiber and Chovan, 1986)","noteIndex":0},"citationItems":[{"id":141,"uris":["http://zotero.org/groups/2526645/items/M2TX5TWU"],"uri":["http://zotero.org/groups/2526645/items/M2TX5TWU"],"itemData":{"id":141,"type":"article-journal","container-title":"The Condor","DOI":"10.2307/1368276","ISSN":"00105422, 1938-5129","issue":"4","journalAbbreviation":"The Condor","language":"en","page":"487-492","source":"DOI.org (Crossref)","title":"Roosting by Pelagic Seabirds: Energetic, Populational, and Social Considerations","title-short":"Roosting by Pelagic Seabirds","URL":"https://academic.oup.com/condor/article/88/4/487-492/5188885","volume":"88","author":[{"family":"Schreiber","given":"Ralph W."},{"family":"Chovan","given":"Judith L."}],"accessed":{"date-parts":[["2020",7,3]]},"issued":{"date-parts":[["1986",11]]}},"prefix":"&gt;15–18 km hr&lt;sup&gt;-1&lt;/sup&gt;,"}],"schema":"https://github.com/citation-style-language/schema/raw/master/csl-citation.json"} </w:instrText>
      </w:r>
      <w:r>
        <w:fldChar w:fldCharType="separate"/>
      </w:r>
      <w:r w:rsidRPr="001D13DF">
        <w:rPr>
          <w:rFonts w:ascii="Calibri" w:hAnsi="Calibri" w:cs="Calibri"/>
          <w:szCs w:val="24"/>
        </w:rPr>
        <w:t>(&gt;15–18 km hr</w:t>
      </w:r>
      <w:r w:rsidRPr="001D13DF">
        <w:rPr>
          <w:rFonts w:ascii="Calibri" w:hAnsi="Calibri" w:cs="Calibri"/>
          <w:szCs w:val="24"/>
          <w:vertAlign w:val="superscript"/>
        </w:rPr>
        <w:t>-1</w:t>
      </w:r>
      <w:r w:rsidRPr="001D13DF">
        <w:rPr>
          <w:rFonts w:ascii="Calibri" w:hAnsi="Calibri" w:cs="Calibri"/>
          <w:szCs w:val="24"/>
        </w:rPr>
        <w:t>, Schreiber and Chovan, 1986)</w:t>
      </w:r>
      <w:r>
        <w:fldChar w:fldCharType="end"/>
      </w:r>
      <w:r>
        <w:t xml:space="preserve">. </w:t>
      </w:r>
      <w:r w:rsidRPr="007F1F60">
        <w:t xml:space="preserve">Overall, great frigatebirds exhibit a positive relationship between flight speed and wind velocity </w:t>
      </w:r>
      <w:r>
        <w:fldChar w:fldCharType="begin"/>
      </w:r>
      <w:r>
        <w:instrText xml:space="preserve"> ADDIN ZOTERO_ITEM CSL_CITATION {"citationID":"6mrD39Z6","properties":{"formattedCitation":"(Weimerskirch and Prudor, 2019)","plainCitation":"(Weimerskirch and Prudor, 2019)","noteIndex":0},"citationItems":[{"id":155,"uris":["http://zotero.org/groups/2526645/items/SAE8KMNA"],"uri":["http://zotero.org/groups/2526645/items/SAE8KMNA"],"itemData":{"id":155,"type":"article-journal","container-title":"Scientific Reports","DOI":"10.1038/s41598-019-41481-x","ISSN":"2045-2322","issue":"1","journalAbbreviation":"Sci Rep","language":"en","page":"5400","source":"DOI.org (Crossref)","title":"Cyclone avoidance behaviour by foraging seabirds","URL":"http://www.nature.com/articles/s41598-019-41481-x","volume":"9","author":[{"family":"Weimerskirch","given":"Henri"},{"family":"Prudor","given":"Aurélien"}],"accessed":{"date-parts":[["2020",7,3]]},"issued":{"date-parts":[["2019",12]]}}}],"schema":"https://github.com/citation-style-language/schema/raw/master/csl-citation.json"} </w:instrText>
      </w:r>
      <w:r>
        <w:fldChar w:fldCharType="separate"/>
      </w:r>
      <w:r w:rsidRPr="005C662A">
        <w:rPr>
          <w:rFonts w:ascii="Calibri" w:hAnsi="Calibri" w:cs="Calibri"/>
        </w:rPr>
        <w:t>(Weimerskirch and Prudor, 2019)</w:t>
      </w:r>
      <w:r>
        <w:fldChar w:fldCharType="end"/>
      </w:r>
      <w:r w:rsidRPr="007F1F60">
        <w:t>, though they avoid tail winds when leaving the</w:t>
      </w:r>
      <w:r>
        <w:t>ir</w:t>
      </w:r>
      <w:r w:rsidRPr="007F1F60">
        <w:t xml:space="preserve"> colony</w:t>
      </w:r>
      <w:r>
        <w:t xml:space="preserve"> on foraging trips</w:t>
      </w:r>
      <w:r w:rsidRPr="007F1F60">
        <w:t xml:space="preserve"> </w:t>
      </w:r>
      <w:r>
        <w:fldChar w:fldCharType="begin"/>
      </w:r>
      <w:r>
        <w:instrText xml:space="preserve"> ADDIN ZOTERO_ITEM CSL_CITATION {"citationID":"p8m6V7Mx","properties":{"formattedCitation":"(Collet et al., 2020)","plainCitation":"(Collet et al., 2020)","noteIndex":0},"citationItems":[{"id":154,"uris":["http://zotero.org/groups/2526645/items/GS39MTMA"],"uri":["http://zotero.org/groups/2526645/items/GS39MTMA"],"itemData":{"id":154,"type":"article-journal","abstract":"Abstract\n            A widespread hypothesis for the ontogeny of behavior and decision-making is the early-exploration-later-canalization hypothesis. It postulates that juveniles are more exploratory and adults more consistent in their behavior. In addition, it is often assumed that naïve juveniles could overcome the costs of individual experience building by copying more the decisions of others than adults (early-conformism-later-self-defining hypothesis). Here, we compare the central place foraging movements of adults and postfledging juveniles in their first flights around the colony before dispersal and migration in two sympatric species of tropical seabirds: red-footed boobies and great frigatebirds. Using GPS records of individual movements, we analyzed the foraging directions of seabirds from the colony across successive trips. Juveniles of both species showed significant within-individual consistency in foraging direction but at lower levels than adults. Juveniles leaving the colony within the same time window showed significant but low between-individual resemblance in foraging direction at levels similar to adults. In both species, homing efficiency was lower in juveniles than in adults. Juvenile foraging directions were initially influenced by wind conditions, particularly in low wing loading frigatebirds. Wind conditions progressively lost influence on juvenile foraging directions during their first weeks of flights. In contrast, within-individual consistency, between-individual resemblance, and homing efficiency did not show signs of progression in juveniles. Our results support the early-exploration-later-canalization hypothesis but not the early-conformism-later-self-defining hypothesis. Relaxed constraints on self-feeding efficiency could favor high variability in postfledging tropical seabirds. Our simple approach could be applied to further test these hypotheses by comparing strategies across a wide range of central place foragers.","container-title":"Behavioral Ecology","DOI":"10.1093/beheco/araa028","ISSN":"1045-2249, 1465-7279","issue":"3","language":"en","page":"815-825","source":"DOI.org (Crossref)","title":"First explorations: ontogeny of central place foraging directions in two tropical seabirds","title-short":"First explorations","URL":"https://academic.oup.com/beheco/article/31/3/815/5815715","volume":"31","author":[{"family":"Collet","given":"Julien"},{"family":"Prudor","given":"Aurélien"},{"family":"Corbeau","given":"Alexandre"},{"family":"Mendez","given":"Loriane"},{"family":"Weimerskirch","given":"Henri"}],"editor":[{"family":"Quinn","given":"John"}],"accessed":{"date-parts":[["2020",7,3]]},"issued":{"date-parts":[["2020",6,19]]}}}],"schema":"https://github.com/citation-style-language/schema/raw/master/csl-citation.json"} </w:instrText>
      </w:r>
      <w:r>
        <w:fldChar w:fldCharType="separate"/>
      </w:r>
      <w:r w:rsidRPr="005C662A">
        <w:rPr>
          <w:rFonts w:ascii="Calibri" w:hAnsi="Calibri" w:cs="Calibri"/>
        </w:rPr>
        <w:t>(Collet et al., 2020)</w:t>
      </w:r>
      <w:r>
        <w:fldChar w:fldCharType="end"/>
      </w:r>
      <w:r w:rsidR="00E7259E">
        <w:t xml:space="preserve"> in the Indian Ocean</w:t>
      </w:r>
      <w:r w:rsidRPr="007F1F60">
        <w:t xml:space="preserve">. </w:t>
      </w:r>
      <w:r w:rsidRPr="00816BEB">
        <w:t xml:space="preserve">Atmospheric thermal </w:t>
      </w:r>
      <w:r w:rsidRPr="00816BEB">
        <w:lastRenderedPageBreak/>
        <w:t xml:space="preserve">fronts also enable great frigatebirds to </w:t>
      </w:r>
      <w:r>
        <w:t>travel large distances</w:t>
      </w:r>
      <w:r w:rsidRPr="00816BEB">
        <w:t xml:space="preserve"> </w:t>
      </w:r>
      <w:r>
        <w:t xml:space="preserve">and </w:t>
      </w:r>
      <w:r w:rsidRPr="00816BEB">
        <w:t xml:space="preserve">make faster ascents and descents </w:t>
      </w:r>
      <w:r>
        <w:fldChar w:fldCharType="begin"/>
      </w:r>
      <w:r>
        <w:instrText xml:space="preserve"> ADDIN ZOTERO_ITEM CSL_CITATION {"citationID":"tuLOHB0i","properties":{"formattedCitation":"(De Monte et al., 2012)","plainCitation":"(De Monte et al., 2012)","noteIndex":0},"citationItems":[{"id":45,"uris":["http://zotero.org/groups/2526645/items/VUKSGSZZ"],"uri":["http://zotero.org/groups/2526645/items/VUKSGSZZ"],"itemData":{"id":45,"type":"article-journal","container-title":"Journal of The Royal Society Interface","DOI":"10.1098/rsif.2012.0509","ISSN":"1742-5689, 1742-5662","issue":"77","journalAbbreviation":"J. R. Soc. Interface","language":"en","page":"3351-3358","source":"DOI.org (Crossref)","title":"Frigatebird behaviour at the ocean–atmosphere interface: integrating animal behaviour with multi-satellite data","title-short":"Frigatebird behaviour at the ocean–atmosphere interface","URL":"https://royalsocietypublishing.org/doi/10.1098/rsif.2012.0509","volume":"9","author":[{"family":"De Monte","given":"Silvia"},{"family":"Cotté","given":"Cedric"},{"family":"Ovidio","given":"Francesco","non-dropping-particle":"d'"},{"family":"Lévy","given":"Marina"},{"family":"Le Corre","given":"Matthieu"},{"family":"Weimerskirch","given":"Henri"}],"accessed":{"date-parts":[["2020",7,7]]},"issued":{"date-parts":[["2012",12,7]]}}}],"schema":"https://github.com/citation-style-language/schema/raw/master/csl-citation.json"} </w:instrText>
      </w:r>
      <w:r>
        <w:fldChar w:fldCharType="separate"/>
      </w:r>
      <w:r w:rsidRPr="0024022B">
        <w:rPr>
          <w:rFonts w:ascii="Calibri" w:hAnsi="Calibri" w:cs="Calibri"/>
        </w:rPr>
        <w:t>(De Monte et al., 2012)</w:t>
      </w:r>
      <w:r>
        <w:fldChar w:fldCharType="end"/>
      </w:r>
      <w:r w:rsidRPr="00816BEB">
        <w:t xml:space="preserve">. </w:t>
      </w:r>
    </w:p>
    <w:p w14:paraId="0C1E59B2" w14:textId="1AC251CE" w:rsidR="000A04FC" w:rsidRDefault="000A04FC" w:rsidP="000A04FC">
      <w:pPr>
        <w:pStyle w:val="Heading3"/>
        <w:spacing w:line="360" w:lineRule="auto"/>
        <w:contextualSpacing/>
      </w:pPr>
      <w:r>
        <w:t>7.2 Range and relation to MPAs</w:t>
      </w:r>
    </w:p>
    <w:p w14:paraId="0363C867" w14:textId="280196D3" w:rsidR="000A04FC" w:rsidRDefault="000A04FC" w:rsidP="000A04FC">
      <w:pPr>
        <w:spacing w:line="360" w:lineRule="auto"/>
        <w:contextualSpacing/>
      </w:pPr>
      <w:r>
        <w:t xml:space="preserve">Great frigatebirds travel 324 </w:t>
      </w:r>
      <w:r>
        <w:rPr>
          <w:rFonts w:cstheme="minorHAnsi"/>
        </w:rPr>
        <w:t>±</w:t>
      </w:r>
      <w:r>
        <w:t xml:space="preserve"> 317 km (mean </w:t>
      </w:r>
      <w:r>
        <w:rPr>
          <w:rFonts w:cstheme="minorHAnsi"/>
        </w:rPr>
        <w:t>±</w:t>
      </w:r>
      <w:r>
        <w:t xml:space="preserve"> SD) during breeding season foraging trips (</w:t>
      </w:r>
      <w:r>
        <w:rPr>
          <w:b/>
          <w:bCs/>
        </w:rPr>
        <w:t xml:space="preserve">Table </w:t>
      </w:r>
      <w:r w:rsidR="00DB551C">
        <w:rPr>
          <w:b/>
          <w:bCs/>
        </w:rPr>
        <w:t>B</w:t>
      </w:r>
      <w:r>
        <w:rPr>
          <w:b/>
          <w:bCs/>
        </w:rPr>
        <w:t>1</w:t>
      </w:r>
      <w:r>
        <w:t>).</w:t>
      </w:r>
      <w:r w:rsidRPr="003821AA">
        <w:t xml:space="preserve"> </w:t>
      </w:r>
      <w:r>
        <w:t xml:space="preserve">They exhibit one of the longest parental care periods among seabirds </w:t>
      </w:r>
      <w:r>
        <w:fldChar w:fldCharType="begin"/>
      </w:r>
      <w:r>
        <w:instrText xml:space="preserve"> ADDIN ZOTERO_ITEM CSL_CITATION {"citationID":"beZ3N6jI","properties":{"formattedCitation":"(14 months, Schreiber and Ashmole, 1970)","plainCitation":"(14 months, Schreiber and Ashmole, 1970)","noteIndex":0},"citationItems":[{"id":213,"uris":["http://zotero.org/groups/2526645/items/ATVZYRLI"],"uri":["http://zotero.org/groups/2526645/items/ATVZYRLI"],"itemData":{"id":213,"type":"article-journal","container-title":"Ibis","DOI":"10.1111/j.1474-919X.1970.tb00113.x","ISSN":"00191019","issue":"3","language":"en","page":"363-394","source":"DOI.org (Crossref)","title":"Sea-bird breeding seasons on Christmas Island, Pacific Ocean","URL":"http://doi.wiley.com/10.1111/j.1474-919X.1970.tb00113.x","volume":"112","author":[{"family":"Schreiber","given":"Ralph W."},{"family":"Ashmole","given":"N. Philip"}],"accessed":{"date-parts":[["2020",7,3]]},"issued":{"date-parts":[["1970"]]}},"prefix":"14 months,"}],"schema":"https://github.com/citation-style-language/schema/raw/master/csl-citation.json"} </w:instrText>
      </w:r>
      <w:r>
        <w:fldChar w:fldCharType="separate"/>
      </w:r>
      <w:r w:rsidRPr="0024022B">
        <w:rPr>
          <w:rFonts w:ascii="Calibri" w:hAnsi="Calibri" w:cs="Calibri"/>
        </w:rPr>
        <w:t>(14 months, Schreiber and Ashmole, 1970)</w:t>
      </w:r>
      <w:r>
        <w:fldChar w:fldCharType="end"/>
      </w:r>
      <w:r>
        <w:t xml:space="preserve"> requiring central place foraging females to rely on seasonally-shifting resources surrounding atolls. Male great frigatebirds abandon the nest after 4.5</w:t>
      </w:r>
      <w:r>
        <w:rPr>
          <w:rFonts w:cstheme="minorHAnsi"/>
        </w:rPr>
        <w:t>–</w:t>
      </w:r>
      <w:r>
        <w:t xml:space="preserve">6 months </w:t>
      </w:r>
      <w:r>
        <w:fldChar w:fldCharType="begin"/>
      </w:r>
      <w:r>
        <w:instrText xml:space="preserve"> ADDIN ZOTERO_ITEM CSL_CITATION {"citationID":"6N8WQ489","properties":{"formattedCitation":"(Lagarde et al., 2004)","plainCitation":"(Lagarde et al., 2004)","noteIndex":0},"citationItems":[{"id":54,"uris":["http://zotero.org/groups/2526645/items/DZKGJHJH"],"uri":["http://zotero.org/groups/2526645/items/DZKGJHJH"],"itemData":{"id":54,"type":"article-journal","abstract":"The participation of both sexes to parental care have been studied in two different frigatebird species: the Great Frigatebird (Fregata minor), exhibiting a clear sexual size dimorphism, and the Lesser Frigatebird (Fregata ariel), with little sexual size dimorphism. Our results show that Great Frigatebirds perform an unequal division of labour during the chick rearing period: males desert the nest around three months after hatching and females undertake alone the long remaining chick rearing period. On the other hand, male and female Lesser Frigatebirds share equally parental duties until the chick is able to ﬂy. These results are discussed in the light of explicative hypotheses of Reversed Sexual Size Dimorphism.","container-title":"Revue d'ecologie - La terre et la vie","journalAbbreviation":"Rev. Écol. (Terre Vie)","language":"en","page":"465-474","source":"Zotero","title":"Parental care in frigatebirds: A comparison between two sympatric species","volume":"59","author":[{"family":"Lagarde","given":"Frédéric"},{"family":"Lormée","given":"Hervé"},{"family":"Corre","given":"Matthieu LE"}],"issued":{"date-parts":[["2004"]]}}}],"schema":"https://github.com/citation-style-language/schema/raw/master/csl-citation.json"} </w:instrText>
      </w:r>
      <w:r>
        <w:fldChar w:fldCharType="separate"/>
      </w:r>
      <w:r w:rsidRPr="009D61AD">
        <w:rPr>
          <w:rFonts w:ascii="Calibri" w:hAnsi="Calibri" w:cs="Calibri"/>
        </w:rPr>
        <w:t>(Lagarde et al., 2004)</w:t>
      </w:r>
      <w:r>
        <w:fldChar w:fldCharType="end"/>
      </w:r>
      <w:r>
        <w:t xml:space="preserve"> and do not have this prolonged constraint and are free to travel much farther than females.</w:t>
      </w:r>
    </w:p>
    <w:p w14:paraId="260BB684" w14:textId="77777777" w:rsidR="000A04FC" w:rsidRDefault="000A04FC" w:rsidP="000A04FC">
      <w:pPr>
        <w:spacing w:line="360" w:lineRule="auto"/>
        <w:ind w:firstLine="720"/>
        <w:contextualSpacing/>
      </w:pPr>
      <w:r>
        <w:t>Chick-rearing g</w:t>
      </w:r>
      <w:r w:rsidRPr="008D092F">
        <w:t xml:space="preserve">reat frigatebirds travel up to 160 km outside </w:t>
      </w:r>
      <w:r>
        <w:t xml:space="preserve">the </w:t>
      </w:r>
      <w:r w:rsidRPr="008D092F">
        <w:t>Papahānaumokuākea boundar</w:t>
      </w:r>
      <w:r>
        <w:t>y</w:t>
      </w:r>
      <w:r w:rsidRPr="008D092F">
        <w:t xml:space="preserve"> </w:t>
      </w:r>
      <w:r>
        <w:fldChar w:fldCharType="begin"/>
      </w:r>
      <w:r>
        <w:instrText xml:space="preserve"> ADDIN ZOTERO_ITEM CSL_CITATION {"citationID":"jwB1HrGf","properties":{"formattedCitation":"(Gilmour et al., 2012)","plainCitation":"(Gilmour et al., 2012)","noteIndex":0},"citationItems":[{"id":1733,"uris":["http://zotero.org/groups/2526645/items/BBK6W4TS"],"uri":["http://zotero.org/groups/2526645/items/BBK6W4TS"],"itemData":{"id":1733,"type":"article-journal","container-title":"Marine Ornithology","page":"17-23","title":"Satellite telemetry of great frigatebirds &lt;i&gt;Fregata minor&lt;/i&gt; rearing chicks on Tern Island, North Central Pacific Ocean","volume":"40","author":[{"family":"Gilmour","given":"Morgan E."},{"family":"Schreiber","given":"E.A."},{"family":"Dearborn","given":"Donald C."}],"issued":{"date-parts":[["2012"]]}}}],"schema":"https://github.com/citation-style-language/schema/raw/master/csl-citation.json"} </w:instrText>
      </w:r>
      <w:r>
        <w:fldChar w:fldCharType="separate"/>
      </w:r>
      <w:r w:rsidRPr="00AC1E7E">
        <w:rPr>
          <w:rFonts w:ascii="Calibri" w:hAnsi="Calibri" w:cs="Calibri"/>
        </w:rPr>
        <w:t>(Gilmour et al., 2012)</w:t>
      </w:r>
      <w:r>
        <w:fldChar w:fldCharType="end"/>
      </w:r>
      <w:r>
        <w:t xml:space="preserve">, and one study estimated mean travel distances at Johnston Atoll exceeded MPA boundaries by &gt;500 km </w:t>
      </w:r>
      <w:r>
        <w:fldChar w:fldCharType="begin"/>
      </w:r>
      <w:r>
        <w:instrText xml:space="preserve"> ADDIN ZOTERO_ITEM CSL_CITATION {"citationID":"X4QOKWNT","properties":{"formattedCitation":"(Maxwell and Morgan, 2013; mean distances sourced from Weimerskirch et al., 2004)","plainCitation":"(Maxwell and Morgan, 2013; mean distances sourced from Weimerskirch et al., 2004)","noteIndex":0},"citationItems":[{"id":266,"uris":["http://zotero.org/groups/2526645/items/E4QY7EDL"],"uri":["http://zotero.org/groups/2526645/items/E4QY7EDL"],"itemData":{"id":266,"type":"article-journal","abstract":"Scientists and managers have become increasingly interested in how pelagic marine protected areas (PMPAs), or protected areas away from the coast, can be used to protect pelagic species. Subsurface-predator facilitated foraging (‘facilitated foraging’) between seabirds and subsurface predators, such as tunas, is a key ecological interaction in the tropical oceans where a number of large PMPAs have been created. In facilitated foraging, subsurface predators drive forage fish to the surface, where they are made available to seabirds. Because this is a critical interaction for seabirds, a reduction or cessation of fishing effort within tropical PMPAs may increase subsurface predator density, resulting in more foraging opportunities for seabirds closer to colonies. This interaction is well documented in the Eastern Tropical Pacific, and to a lesser extent in the Indian Ocean, but is poorly studied in the Central Tropical Pacific. Here, we review our current state of knowledge of facilitated foraging, particularly in relation to questions critical to PMPA management. We specifically consider 2 components of the foraging ecology of tropical seabird species: (1) diet and foraging methods, including flock feeding behavior, i.e. how species forage in association with other species or conspecifics, and (2) association with subsurface predators. We consider the spatial scale of this interaction as it pertains to the distribution of seabirds and tunas and to PMPA boundaries. We conclude with discussion of data gaps and the implications for managers. The present review of facilitated foraging will help focus future efforts and multidisciplinary collaborations on this important but understudied interaction.","container-title":"Marine Ecology Progress Series","DOI":"10.3354/meps10255","ISSN":"0171-8630, 1616-1599","journalAbbreviation":"Mar. Ecol. Prog. Ser.","language":"en","page":"289-303","source":"DOI.org (Crossref)","title":"Foraging of seabirds on pelagic fishes: implications for management of pelagic marine protected areas","title-short":"Foraging of seabirds on pelagic fishes","URL":"http://www.int-res.com/abstracts/meps/v481/p289-303/","volume":"481","author":[{"family":"Maxwell","given":"Sara M"},{"family":"Morgan","given":"Lance E"}],"accessed":{"date-parts":[["2020",7,2]]},"issued":{"date-parts":[["2013",5,7]]}}},{"id":1807,"uris":["http://zotero.org/groups/2526645/items/LIJCPWHY"],"uri":["http://zotero.org/groups/2526645/items/LIJCPWHY"],"itemData":{"id":1807,"type":"article-journal","abstract":"Although oceanic tropical waters occupy almost 50% of the total area of pelagic oceans, knowledge of the foraging ecology of top predators in these low productivity waters is limitied. This is particularly the case for tropical seabirds that are believed to rely on scarce and unpredictable resources and have developed specific foraging strategies to exploit these resources. Frigatebirds are tropical seabirds that rely on subsurface predators such as tuna or cetaceans to feed. We studied the foraging strategy at sea of great frigatebirds breeding on Europa Island in the Mozambique Channel using satellite transmitters and altimeters. When foraging, birds moved at slow speeds (average 16.4 km h–1) and stayed at an average altitude of 180 m, continuously climbing and descending. During climbs, they reached high altitudes (maximum 2867 m) and during descent rarely came close to the surface to feed. Birds came to the surface on average 6.2 times d–1 . Feeding opportunities occurred only during the day, peaking early in the morning and late in the afternoon. Frigatebirds foraged over extensive distances, up to 612 km from the island, usually during the incubation or post-breeding periods, concentrating their effort in the western oceanic waters of the channel where overall productivity, although low, was still higher than in the eastern part of the channel. The higher productivity in the western waters is due to the presence of a persistent field of mesoscale anticyclonic gyres. Birds tended to avoid the centre of cold eddies and remained at the edge of eddies. When brooding chicks, birds foraged closer to the island, at an average distance of 94 km, mainly in the northwest of the island, in the vicinity of shallow waters of the Bassas da India Bank. During both long and short trips, birds did not return to the same area. Diet was composed essentially of flying-fish and Ommastrephid squids. The results of the study indicate that the strategy of frigatebirds is based on wide ranging foraging directed toward scarce prey patches that are encountered irregularly, and are not predictable in exact location at a coarse scale. At a mesoscale level, birds appear to favour large areas with slightly enhanced productivity such as a zone of strong eddies. Since they feed in close association with subsurface predators, mainly tuna in our area, it can be predicted that large predators such as seabirds or tuna are spread over extensive areas and have an unpredictable localisation at a coarse scale, but have some specific preferences on a regional scale.","container-title":"Marine Ecology Progress Series","DOI":"10.3354/meps275297","ISSN":"0171-8630, 1616-1599","journalAbbreviation":"Mar. Ecol. Prog. Ser.","language":"en","page":"297-308","source":"DOI.org (Crossref)","title":"Foraging strategy of a top predator in tropical waters: great frigatebirds in the Mozambique Channel","title-short":"Foraging strategy of a top predator in tropical waters","URL":"http://www.int-res.com/abstracts/meps/v275/p297-308/","volume":"275","author":[{"family":"Weimerskirch","given":"H"},{"family":"Le Corre","given":"M"},{"family":"Jaquemet","given":"S"},{"family":"Potier","given":"M"},{"family":"Marsac","given":"F"}],"accessed":{"date-parts":[["2021",2,18]]},"issued":{"date-parts":[["2004"]]}},"prefix":"mean distances sourced from"}],"schema":"https://github.com/citation-style-language/schema/raw/master/csl-citation.json"} </w:instrText>
      </w:r>
      <w:r>
        <w:fldChar w:fldCharType="separate"/>
      </w:r>
      <w:r w:rsidRPr="00BA6212">
        <w:rPr>
          <w:rFonts w:ascii="Calibri" w:hAnsi="Calibri" w:cs="Calibri"/>
        </w:rPr>
        <w:t>(Maxwell and Morgan, 2013; mean distances sourced from Weimerskirch et al., 2004)</w:t>
      </w:r>
      <w:r>
        <w:fldChar w:fldCharType="end"/>
      </w:r>
      <w:r>
        <w:t>.</w:t>
      </w:r>
    </w:p>
    <w:p w14:paraId="4094E2EC" w14:textId="38EAC91E" w:rsidR="000A04FC" w:rsidRDefault="000A04FC" w:rsidP="000A04FC">
      <w:pPr>
        <w:pStyle w:val="Heading3"/>
        <w:spacing w:line="360" w:lineRule="auto"/>
        <w:contextualSpacing/>
      </w:pPr>
      <w:r>
        <w:t>7.</w:t>
      </w:r>
      <w:r w:rsidR="001E1240">
        <w:t>3</w:t>
      </w:r>
      <w:r>
        <w:t xml:space="preserve"> </w:t>
      </w:r>
      <w:r w:rsidR="005B4B41">
        <w:t>Suitability of the Palmyra-Kingman MPA</w:t>
      </w:r>
    </w:p>
    <w:p w14:paraId="2AD2424A" w14:textId="761F07B8" w:rsidR="000A04FC" w:rsidRDefault="000A04FC" w:rsidP="000A04FC">
      <w:pPr>
        <w:spacing w:line="360" w:lineRule="auto"/>
        <w:contextualSpacing/>
      </w:pPr>
      <w:r>
        <w:t>Great frigatebirds typically travel several hundred kilometers while foraging in association with subsurface predators. The small, stationary Palmyra</w:t>
      </w:r>
      <w:r w:rsidR="007A30EF">
        <w:t>-Kingman</w:t>
      </w:r>
      <w:r>
        <w:t xml:space="preserve"> MPA provides limited protection for this pelagic species (</w:t>
      </w:r>
      <w:r>
        <w:rPr>
          <w:b/>
          <w:bCs/>
        </w:rPr>
        <w:t>Table 2</w:t>
      </w:r>
      <w:r>
        <w:t xml:space="preserve">). </w:t>
      </w:r>
      <w:r w:rsidR="002B1CE4">
        <w:t>Mobile</w:t>
      </w:r>
      <w:r>
        <w:t xml:space="preserve"> MPAs that track thermal front and eddy habitats </w:t>
      </w:r>
      <w:r>
        <w:fldChar w:fldCharType="begin"/>
      </w:r>
      <w:r>
        <w:instrText xml:space="preserve"> ADDIN ZOTERO_ITEM CSL_CITATION {"citationID":"XhgOtw7n","properties":{"formattedCitation":"(Tew Kai and Marsac, 2010)","plainCitation":"(Tew Kai and Marsac, 2010)","noteIndex":0},"citationItems":[{"id":33,"uris":["http://zotero.org/groups/2526645/items/3MUGPWVI"],"uri":["http://zotero.org/groups/2526645/items/3MUGPWVI"],"itemData":{"id":33,"type":"article-journal","abstract":"Mesoscale physical features as fronts and eddies appear to play a key role in the dynamics of marine communities. In the Indian Ocean, the Mozambique Channel (MC) is a natural laboratory to investigate mesoscale eddies (100–300 km in diameter); indeed, four to seven eddies per year are know to transit through the Channel, from North to South. We studied the structuring role of the mesoscale eddies on spatial dynamics and foraging strategy of top predators using seabirds and tuna as examples. Emphasis was on the central part of the MC (16–24°S) where eddy activity is most developed. We integrated three main categories of information: (i) satellite altimetry for sea-level anomaly (SLA) and geostrophic current, remotely-sensed surface temperature (SST) and SeaWiFS data for chlorophyll concentration (CC); (ii) individual tracking of Great Frigatebirds (Fregata minor) to characterize foraging areas; and (iii) detailed catch statistics from purse-seine ﬁsheries to describe distribution of tuna schools. Generalized Additive Models were applied to quantify the relative inﬂuence of mesoscale descriptors, SST and CC on foraging behaviour of Great Frigatebirds and location of purse-seine sets. Our results show that seabirds are more closely tied to mesoscale eddies compared to tuna. We underline the role of eddy boundaries on the response of frigatebirds and tuna. Good foraging conditions are promoted along the edge of eddies as a result of the interplay of the maturation process from cyclonic eddies and the concentration process by eddy interactions. A decrease in the number or intensity of eddies in the MC, as observed during strong El Niño events, could potentially affect the eddy-related ecosystem with putative negative repercussions on central-place foragers such as Great Frigatebirds. We discuss the importance of a better understanding of the ‘‘eddy system”, in marine conservation and tuna ﬁsheries management in the Mozambique Channel.","container-title":"Progress in Oceanography","DOI":"10.1016/j.pocean.2010.04.010","ISSN":"00796611","issue":"1-2","journalAbbreviation":"Progress in Oceanography","language":"en","page":"214-223","source":"DOI.org (Crossref)","title":"Influence of mesoscale eddies on spatial structuring of top predators’ communities in the Mozambique Channel","URL":"https://linkinghub.elsevier.com/retrieve/pii/S0079661110000443","volume":"86","author":[{"family":"Tew Kai","given":"Emilie"},{"family":"Marsac","given":"Francis"}],"accessed":{"date-parts":[["2020",7,7]]},"issued":{"date-parts":[["2010",7]]}}}],"schema":"https://github.com/citation-style-language/schema/raw/master/csl-citation.json"} </w:instrText>
      </w:r>
      <w:r>
        <w:fldChar w:fldCharType="separate"/>
      </w:r>
      <w:r w:rsidRPr="000D7CD6">
        <w:rPr>
          <w:rFonts w:ascii="Calibri" w:hAnsi="Calibri" w:cs="Calibri"/>
        </w:rPr>
        <w:t>(Tew Kai and Marsac, 2010)</w:t>
      </w:r>
      <w:r>
        <w:fldChar w:fldCharType="end"/>
      </w:r>
      <w:r>
        <w:t xml:space="preserve"> might best benefit great frigatebirds, especially given their reliance on Palmyra’s pelagic waters year-round throughout their 14-month breeding cycle.</w:t>
      </w:r>
      <w:r w:rsidRPr="009D6204">
        <w:t xml:space="preserve"> </w:t>
      </w:r>
      <w:r>
        <w:t>Great frigatebirds would also benefit from MPA designs that considered spatiotemporal aspects of important, facultative sub-surface predators (e.g., fishing regulations; adequate MPA sizes).</w:t>
      </w:r>
    </w:p>
    <w:p w14:paraId="5F45E074" w14:textId="1181A711" w:rsidR="000A04FC" w:rsidRDefault="000A04FC" w:rsidP="000A04FC">
      <w:pPr>
        <w:pStyle w:val="Heading2"/>
      </w:pPr>
      <w:r>
        <w:t>8</w:t>
      </w:r>
      <w:r w:rsidR="000D1F16">
        <w:t>.</w:t>
      </w:r>
      <w:r>
        <w:t xml:space="preserve"> Bottlenose dolphin</w:t>
      </w:r>
    </w:p>
    <w:p w14:paraId="16C0BE99" w14:textId="09CCC0CA" w:rsidR="000A04FC" w:rsidRDefault="000A04FC" w:rsidP="000A04FC">
      <w:pPr>
        <w:pStyle w:val="Heading3"/>
        <w:spacing w:line="360" w:lineRule="auto"/>
        <w:contextualSpacing/>
      </w:pPr>
      <w:r>
        <w:t>8.1 Habitat</w:t>
      </w:r>
    </w:p>
    <w:p w14:paraId="7B5CC21B" w14:textId="521A85BE" w:rsidR="000A04FC" w:rsidRDefault="000A04FC" w:rsidP="000A04FC">
      <w:pPr>
        <w:spacing w:line="360" w:lineRule="auto"/>
        <w:contextualSpacing/>
      </w:pPr>
      <w:r>
        <w:t xml:space="preserve">Bottlenose dolphins use nearshore and pelagic habitats. Two ecological forms </w:t>
      </w:r>
      <w:r w:rsidRPr="00494AF3">
        <w:t>(coastal and oceanic ecotypes)</w:t>
      </w:r>
      <w:r>
        <w:t xml:space="preserve"> can occur in the same region yet occupy different ecological niches. Many open, transient populations also exist </w:t>
      </w:r>
      <w:r>
        <w:fldChar w:fldCharType="begin"/>
      </w:r>
      <w:r>
        <w:instrText xml:space="preserve"> ADDIN ZOTERO_ITEM CSL_CITATION {"citationID":"bqp9F8bj","properties":{"formattedCitation":"(Santos-Carvallo et al., 2015)","plainCitation":"(Santos-Carvallo et al., 2015)","noteIndex":0},"citationItems":[{"id":647,"uris":["http://zotero.org/groups/2526645/items/9R6U9NGX"],"uri":["http://zotero.org/groups/2526645/items/9R6U9NGX"],"itemData":{"id":647,"type":"article-journal","container-title":"Marine Mammal Science","DOI":"10.1111/mms.12185","ISSN":"08240469","issue":"2","journalAbbreviation":"Mar Mam Sci","language":"en","page":"790-799","source":"DOI.org (Crossref)","title":"Trophic niche overlap between sympatric resident and transient populations of bottlenose dolphins in the Humboldt Current System off north-central Chile","URL":"http://doi.wiley.com/10.1111/mms.12185","volume":"31","author":[{"family":"Santos-Carvallo","given":"Macarena"},{"family":"Pérez-Alvarez","given":"María José"},{"family":"Muniain","given":"Verónica"},{"family":"Moraga","given":"Rodrigo"},{"family":"Oliva","given":"Doris"},{"family":"Sepúlveda","given":"Maritza"}],"accessed":{"date-parts":[["2020",8,18]]},"issued":{"date-parts":[["2015",4]]}}}],"schema":"https://github.com/citation-style-language/schema/raw/master/csl-citation.json"} </w:instrText>
      </w:r>
      <w:r>
        <w:fldChar w:fldCharType="separate"/>
      </w:r>
      <w:r w:rsidRPr="00566A8B">
        <w:rPr>
          <w:rFonts w:ascii="Calibri" w:hAnsi="Calibri" w:cs="Calibri"/>
        </w:rPr>
        <w:t>(Santos-Carvallo et al., 2015)</w:t>
      </w:r>
      <w:r>
        <w:fldChar w:fldCharType="end"/>
      </w:r>
      <w:r>
        <w:t>. The specific ecotype(s) that occur at Palmyra</w:t>
      </w:r>
      <w:r w:rsidR="006A0EF8">
        <w:t xml:space="preserve"> Atoll and Kingman Reef</w:t>
      </w:r>
      <w:r>
        <w:t xml:space="preserve"> are not documented, but habitat features there common to both ecotypes are available. Bottlenose dolphins have been observed to feed at significantly higher trophic levels than other atoll delphinids, although overall interspecific dietary niche overlap can be minimal </w:t>
      </w:r>
      <w:r>
        <w:fldChar w:fldCharType="begin"/>
      </w:r>
      <w:r>
        <w:instrText xml:space="preserve"> ADDIN ZOTERO_ITEM CSL_CITATION {"citationID":"xtGQbp2t","properties":{"formattedCitation":"(Young et al., 2017)","plainCitation":"(Young et al., 2017)","noteIndex":0},"citationItems":[{"id":622,"uris":["http://zotero.org/groups/2526645/items/P25XX7EA"],"uri":["http://zotero.org/groups/2526645/items/P25XX7EA"],"itemData":{"id":622,"type":"article-journal","container-title":"PLoS ONE","DOI":"10.1371/journal.pone.0181526","ISSN":"1932-6203","issue":"8","journalAbbreviation":"PLoS ONE","language":"en","page":"e0181526","source":"DOI.org (Crossref)","title":"Limited trophic partitioning among sympatric delphinids off a tropical oceanic atoll","URL":"https://dx.plos.org/10.1371/journal.pone.0181526","volume":"12","author":[{"family":"Young","given":"Hillary S."},{"family":"Nigro","given":"Katherine"},{"family":"McCauley","given":"Douglas J."},{"family":"Ballance","given":"Lisa T."},{"family":"Oleson","given":"Erin M."},{"family":"Baumann-Pickering","given":"Simone"}],"accessed":{"date-parts":[["2020",6,29]]},"issued":{"date-parts":[["2017",8,2]]}}}],"schema":"https://github.com/citation-style-language/schema/raw/master/csl-citation.json"} </w:instrText>
      </w:r>
      <w:r>
        <w:fldChar w:fldCharType="separate"/>
      </w:r>
      <w:r w:rsidRPr="00B53A9F">
        <w:rPr>
          <w:rFonts w:ascii="Calibri" w:hAnsi="Calibri" w:cs="Calibri"/>
        </w:rPr>
        <w:t>(Young et al., 2017)</w:t>
      </w:r>
      <w:r>
        <w:fldChar w:fldCharType="end"/>
      </w:r>
      <w:r>
        <w:t xml:space="preserve">. Depth is the most common factor that distinguishes co-occurring coastal and oceanic ecotypes </w:t>
      </w:r>
      <w:r>
        <w:fldChar w:fldCharType="begin"/>
      </w:r>
      <w:r>
        <w:instrText xml:space="preserve"> ADDIN ZOTERO_ITEM CSL_CITATION {"citationID":"d5HojdiF","properties":{"formattedCitation":"(oceanic uses &gt;100 m, D\\uc0\\u237{}az-Gamboa et al., 2018; coastal uses 0\\uc0\\u8211{}18 m, Sim\\uc0\\u245{}es-Lopes et al., 2019)","plainCitation":"(oceanic uses &gt;100 m, Díaz-Gamboa et al., 2018; coastal uses 0–18 m, Simões-Lopes et al., 2019)","noteIndex":0},"citationItems":[{"id":675,"uris":["http://zotero.org/groups/2526645/items/3T2VEQQT"],"uri":["http://zotero.org/groups/2526645/items/3T2VEQQT"],"itemData":{"id":675,"type":"article-journal","abstract":"World populations or stock distinction of Tursiops truncatus has been difﬁcult to assess, because of large variations in morphology, habitat, feeding habits, and social structure among areas, which may reﬂect phylogenetic segregation or ecological plasticity. In the Gulf of California, Mexico, two common bottlenose dolphin ecotypes (inshore and offshore) have been reported. The offshore ecotype is frequently observed in association with sperm whales (Physeter macrocephalus) but the reason for this is still unknown. To explore the degree of resource partitioning/overlap between these species and stocks, we used skin stable isotope values (d13C, d15N) to estimate quantitative metrics of isotopic niche width (Bayesian standard ellipse areas, SEAB) and estimated their diet composition using Bayesian isotopic mixing models. The inshore ecotype in different regions (north, central, and south) of the Gulf of California exhibited distinct d15N values and SEAB, suggesting a latitudinal gradient in nitrogen sources of coastal localities. The SEAB of inshore and offshore bottlenose dolphin ecotypes was completely distinct, indicating resource partitioning. Associated offshore ecotype and sperm whales had overlapping SEAB. The isotopic mixing model indicates that a considerable proportion of both species’ diet is large Humbolt squid. Our results suggest that resource partitioning and species association are two strategies that bottlenose dolphin ecotypes use in this zone.","container-title":"Marine Mammal Science","DOI":"10.1111/mms.12465","ISSN":"08240469","issue":"2","journalAbbreviation":"Mar. Mam. Sci.","language":"en","page":"440-457","source":"DOI.org (Crossref)","title":"Isotopic niche width differentiation between common bottlenose dolphin ecotypes and sperm whales in the Gulf of California","URL":"http://doi.wiley.com/10.1111/mms.12465","volume":"34","author":[{"family":"Díaz-Gamboa","given":"Raúl E."},{"family":"Gendron","given":"Diane"},{"family":"Busquets-Vass","given":"Geraldine"}],"accessed":{"date-parts":[["2020",8,17]]},"issued":{"date-parts":[["2018",4]]}},"prefix":"oceanic uses &gt;100 m,"},{"id":682,"uris":["http://zotero.org/groups/2526645/items/EPNLSCB6"],"uri":["http://zotero.org/groups/2526645/items/EPNLSCB6"],"itemData":{"id":682,"type":"article-journal","abstract":"Phenotypic variations occur in several cetacean species, including common bottlenose dolphins Tursiops truncatus, which can also be distinguished as coastal and offshore ecotypes. In the western South Atlantic, these ecotypes have been described based on skeletal morphology and genetics. However, there is still no clear description to recognize them in the field. Here we searched for external diagnostic patterns that may facilitate their visual distinction and investigated their habitat use. We examined dorsal fin shapes and coloration of photo-identified dolphins distributed in a wide geographic range off the coast of southern and southeastern Brazil. A strong differentiation in the dorsal fin shape was observed, with a more falcate shape for offshore dolphins. We also found that offshore individuals have a darker color pattern, while coastal dolphins show 2 wider striped bands at the throat region and a longer rostrum, revealing that the ecotypes can be well distinguished in the field. We also detected differential habitat use. The coastal ecotype inhabits shallow waters (up to 18 m deep) close to the shore (up to 3 km). The offshore ecotype has a wider distribution and more flexible habitat use. It was usually found in coastal and deeper waters (maximum depth of 758 m and &gt; 200 km from the coast). Although we observed a small area of overlap in the distribution of the 2 ecotypes, both forms were not seen together. Therefore, our results reinforce the presence of a parapatric distribution and distinct morphology between the ecotypes, supporting their prior description as different subspecies.","container-title":"Aquatic Biology","DOI":"10.3354/ab00712","ISSN":"1864-7782, 1864-7790","journalAbbreviation":"Aquat. Biol.","language":"en","page":"101-111","source":"DOI.org (Crossref)","title":"Bottlenose dolphin ecotypes of the western South Atlantic: the puzzle of habitats, coloration patterns and dorsal fin shapes","title-short":"Bottlenose dolphin ecotypes of the western South Atlantic","URL":"https://www.int-res.com/abstracts/ab/v28/p101-111/","volume":"28","author":[{"family":"Simões-Lopes","given":"Pc"},{"family":"Daura-Jorge","given":"Fg"},{"family":"Lodi","given":"L"},{"family":"Bezamat","given":"C"},{"family":"Costa","given":"Apb"},{"family":"Wedekin","given":"Ll"}],"accessed":{"date-parts":[["2020",8,17]]},"issued":{"date-parts":[["2019",9,19]]}},"prefix":"coastal uses 0–18 m,"}],"schema":"https://github.com/citation-style-language/schema/raw/master/csl-citation.json"} </w:instrText>
      </w:r>
      <w:r>
        <w:fldChar w:fldCharType="separate"/>
      </w:r>
      <w:r w:rsidRPr="00FE25B3">
        <w:rPr>
          <w:rFonts w:ascii="Calibri" w:hAnsi="Calibri" w:cs="Calibri"/>
          <w:szCs w:val="24"/>
        </w:rPr>
        <w:t>(oceanic uses &gt;100 m, Díaz-Gamboa et al., 2018; coastal uses 0–18 m, Simões-Lopes et al., 2019)</w:t>
      </w:r>
      <w:r>
        <w:fldChar w:fldCharType="end"/>
      </w:r>
      <w:r w:rsidRPr="00494AF3">
        <w:t xml:space="preserve">. </w:t>
      </w:r>
      <w:r>
        <w:t xml:space="preserve">Depth, productivity, and slope thresholds also distinguish foraging habitats of coastal </w:t>
      </w:r>
      <w:r w:rsidRPr="000327E5">
        <w:t>(</w:t>
      </w:r>
      <w:r>
        <w:t>0</w:t>
      </w:r>
      <w:r>
        <w:rPr>
          <w:rFonts w:cstheme="minorHAnsi"/>
        </w:rPr>
        <w:t>–</w:t>
      </w:r>
      <w:r w:rsidRPr="000327E5">
        <w:t>2 mg m</w:t>
      </w:r>
      <w:r w:rsidRPr="005D51EA">
        <w:rPr>
          <w:vertAlign w:val="superscript"/>
        </w:rPr>
        <w:t>-3</w:t>
      </w:r>
      <w:r>
        <w:t xml:space="preserve"> chlorophyll-</w:t>
      </w:r>
      <w:r>
        <w:rPr>
          <w:i/>
          <w:iCs/>
        </w:rPr>
        <w:t>a</w:t>
      </w:r>
      <w:r>
        <w:t xml:space="preserve">, </w:t>
      </w:r>
      <w:r>
        <w:lastRenderedPageBreak/>
        <w:t xml:space="preserve">no significant slope or depth distinctions) and oceanic </w:t>
      </w:r>
      <w:r w:rsidRPr="000327E5">
        <w:t>(</w:t>
      </w:r>
      <w:r>
        <w:t>400</w:t>
      </w:r>
      <w:r>
        <w:rPr>
          <w:rFonts w:cstheme="minorHAnsi"/>
        </w:rPr>
        <w:t>–</w:t>
      </w:r>
      <w:r>
        <w:t xml:space="preserve">800 m deep, </w:t>
      </w:r>
      <w:r w:rsidRPr="000327E5">
        <w:t>&gt;2 mg m</w:t>
      </w:r>
      <w:r w:rsidRPr="005D51EA">
        <w:rPr>
          <w:vertAlign w:val="superscript"/>
        </w:rPr>
        <w:t>-3</w:t>
      </w:r>
      <w:r>
        <w:t xml:space="preserve"> chlorophyll-</w:t>
      </w:r>
      <w:r>
        <w:rPr>
          <w:i/>
          <w:iCs/>
        </w:rPr>
        <w:t>a</w:t>
      </w:r>
      <w:r>
        <w:t>, 0</w:t>
      </w:r>
      <w:r>
        <w:rPr>
          <w:rFonts w:cstheme="minorHAnsi"/>
        </w:rPr>
        <w:t>–</w:t>
      </w:r>
      <w:r>
        <w:t>5</w:t>
      </w:r>
      <w:r>
        <w:rPr>
          <w:rFonts w:cstheme="minorHAnsi"/>
        </w:rPr>
        <w:t>° slope</w:t>
      </w:r>
      <w:r>
        <w:t xml:space="preserve">) ecotypes </w:t>
      </w:r>
      <w:r>
        <w:fldChar w:fldCharType="begin"/>
      </w:r>
      <w:r>
        <w:instrText xml:space="preserve"> ADDIN ZOTERO_ITEM CSL_CITATION {"citationID":"egIdKs1j","properties":{"formattedCitation":"(Guevara-Aguirre and Gallo-Reynoso, 2016)","plainCitation":"(Guevara-Aguirre and Gallo-Reynoso, 2016)","noteIndex":0},"citationItems":[{"id":653,"uris":["http://zotero.org/groups/2526645/items/KMTAI9IV"],"uri":["http://zotero.org/groups/2526645/items/KMTAI9IV"],"itemData":{"id":653,"type":"article-journal","abstract":"Two ecotypes (coastal and oceanic) of bottlenose dolphins are described in the Gulf of California where the majority of the investigations have been done in coastal regions. This study analyzes if 10 environmental variables (depth, sea color, visibility, sea state, salinity, sea surface temperature, chlorophyll concentration, distance to coast, slope and water density) in Guaymas Basin could differentiate the habitat of both ecotypes, testing the hypothesis of local habitat. Thirteen surveys were conducted along the coastal area and 16 in the offshore area (September 2013-March 2014). Correspondence analysis showed that the coastal ecotype forages and transits in the morning, socializes at noon and rests in the evening, these behaviors were determined by 6 variables (sea surface temperature, visibility, salinity, sea color, distance to coast, and slope). The offshore ecotype forages in the morning and in the afternoon, has a social life at noon, rests in the evening and transits in the morning and afternoon, these behaviors are determined by 4 variables (depth, sea color, sea surface temperature, slope). Ecological niche models showed that 5 variables characterize and differentiate the ecotypes (slope, chlorophyll concentration, distance from the coast, sea state, and sea color). The local habitat hypothesis is proven as each ecotype depends on the cluster of variables of their habitat.","container-title":"Revista Mexicana de Biodiversidad","DOI":"10.1016/j.rmb.2016.07.015","ISSN":"18703453","issue":"3","journalAbbreviation":"Revista Mexicana de Biodiversidad","language":"es","page":"1045-1054","source":"DOI.org (Crossref)","title":"Uso de hábitat de dos ecotipos de toninas (Tursiops truncatus) en el golfo de California, México","URL":"http://revista.ib.unam.mx/index.php/bio/article/view/1612","volume":"87","author":[{"family":"Guevara-Aguirre","given":"Daniel"},{"family":"Gallo-Reynoso","given":"Juan Pablo"}],"accessed":{"date-parts":[["2020",8,18]]},"issued":{"date-parts":[["2016",9]]}}}],"schema":"https://github.com/citation-style-language/schema/raw/master/csl-citation.json"} </w:instrText>
      </w:r>
      <w:r>
        <w:fldChar w:fldCharType="separate"/>
      </w:r>
      <w:r w:rsidRPr="00327563">
        <w:rPr>
          <w:rFonts w:ascii="Calibri" w:hAnsi="Calibri" w:cs="Calibri"/>
        </w:rPr>
        <w:t>(Guevara-Aguirre and Gallo-Reynoso, 2016)</w:t>
      </w:r>
      <w:r>
        <w:fldChar w:fldCharType="end"/>
      </w:r>
      <w:r w:rsidRPr="000327E5">
        <w:t>.</w:t>
      </w:r>
    </w:p>
    <w:p w14:paraId="308F6D70" w14:textId="327EA96F" w:rsidR="000A04FC" w:rsidRDefault="000A04FC" w:rsidP="000A04FC">
      <w:pPr>
        <w:spacing w:line="360" w:lineRule="auto"/>
        <w:ind w:firstLine="720"/>
        <w:contextualSpacing/>
      </w:pPr>
      <w:r>
        <w:t>Depth, slope, and water temperature describe important foraging habitat features that are common to bottlenose dolphins of unspecified ecotype</w:t>
      </w:r>
      <w:r w:rsidR="00A92924">
        <w:t xml:space="preserve"> throughout their range</w:t>
      </w:r>
      <w:r>
        <w:t>. Water depth is the most important feature describing foraging habitats</w:t>
      </w:r>
      <w:r w:rsidR="002837E9">
        <w:t xml:space="preserve"> in the Gulf of Mexico and Atlantic Ocean</w:t>
      </w:r>
      <w:r>
        <w:t xml:space="preserve"> </w:t>
      </w:r>
      <w:r>
        <w:fldChar w:fldCharType="begin"/>
      </w:r>
      <w:r>
        <w:instrText xml:space="preserve"> ADDIN ZOTERO_ITEM CSL_CITATION {"citationID":"94YliViT","properties":{"formattedCitation":"(0\\uc0\\u8211{}1,000 m, De Rock et al., 2019; 0\\uc0\\u8211{}18 m, Moreno and Mathews, 2018)","plainCitation":"(0–1,000 m, De Rock et al., 2019; 0–18 m, Moreno and Mathews, 2018)","noteIndex":0},"citationItems":[{"id":686,"uris":["http://zotero.org/groups/2526645/items/U6YAA7SW"],"uri":["http://zotero.org/groups/2526645/items/U6YAA7SW"],"itemData":{"id":686,"type":"article-journal","abstract":"Knowledge of the occurrence and distribution of cetaceans is particularly important for conservation and management, but is still limited within Namibian waters. We collated 3211 cetacean records from the Namibian Exclusive Economic Zone (EEZ) for the period 2008 to 2016 and applied the principle of minimum cross entropy (MinxEnt) to predict habitat suitability. MinxEnt is a generalised form of maximum entropy modelling that allows incorporation of additional information such as sampling bias. The habitat suitability of 9 cetacean species or species groups (5 odontocete species, 2 mysticete species and 2 taxonomic groups: pilot whales Globicephalus spp. and balaenopterids Balaenopteridae spp.) were predicted per season, in relation to environmental variables likely to drive cetacean presence: sea surface temperature, chlorophyll a concentration, water depth or distance to shore, seabed slope and habitat complexity. The environmental variable which most frequently influenced habitat suitability was depth, which was the main environmental driver for bottlenose dolphin Tursiops truncatus, humpback Megaptera novaeangliae and southern right whales Eubalaena australis. Further, Heaviside’s dolphin Cephalorhynchus heavisidii habitat was best predicted by distance to shore in all seasons, while common dolphin Delphinus delphis and the balaenopterid group habitats were best predicted by habitat complexity, and sperm whale Physeter macrocephalus habitats by chlorophyll a concentration. We identify distinct spatial patterns in habitat suitability for different species and provide baseline maps which can be used by managers of wildlife resources.","container-title":"Marine Ecology Progress Series","DOI":"10.3354/meps12934","ISSN":"0171-8630, 1616-1599","journalAbbreviation":"Mar. Ecol. Prog. Ser.","language":"en","page":"149-167","source":"DOI.org (Crossref)","title":"Predicting large-scale habitat suitability for cetaceans off Namibia using MinxEnt","URL":"https://www.int-res.com/abstracts/meps/v619/p149-167/","volume":"619","author":[{"family":"De Rock","given":"P"},{"family":"Elwen","given":"Sh"},{"family":"Roux","given":"Jp"},{"family":"Leeney","given":"Rh"},{"family":"James","given":"Bs"},{"family":"Visser","given":"V"},{"family":"Martin","given":"Mj"},{"family":"Gridley","given":"T"}],"accessed":{"date-parts":[["2020",8,14]]},"issued":{"date-parts":[["2019",6,4]]}},"prefix":"0–1,000 m,"},{"id":673,"uris":["http://zotero.org/groups/2526645/items/F6IFWD4B"],"uri":["http://zotero.org/groups/2526645/items/F6IFWD4B"],"itemData":{"id":673,"type":"article-journal","abstract":"Estuaries are biologically productive systems that support many cetacean populations and serve as important nursery grounds for their prey but face continued habitat degradation from increasing coastal development. Because estuaries are highly dynamic systems with fine-scale environmental gradients and microhabitats, it is challenging to identify foraging hotspots. To investigate whether bottlenose dolphin (Tursiops truncatus) foraging hotspots occur at fine spatial (500 m) and temporal (time of day and season) scales in a large estuary in the northern Gulf of Mexico, we conducted boat surveys from January to December 2001 in five subareas of Galveston Bay, totaling 3,815 km. Using geospatial techniques, we analyzed the number of dolphins, group behavior, and environmental variables (e.g., water temperature, salinity, turbidity, number of boats and seabirds, and distance to the Gulf) on a 500-m resolution grid. We observed 1,802 dolphins in 262 groups, 57% of which were foraging. Two subareas, Bolivar Roads and the Galveston Ship Channel, comprising only one-fifth of the total surveyed area, accounted for 91% of foraging groups. We identified six foraging hotspots in these two areas that were used throughout the day and in every season. Hotspots were located in deeper channels where dolphins often foraged with bottom trawl shrimp vessels, near ferry landings, and along the jetties where prey are likely exposed or aggregated by currents and tidal fronts. In addition, a greater number of seabirds and vessels were recorded in hotspots relative to where dolphins were not observed. We suggest that this fine spatiotemporal scale approach is a valuable tool for the conservation of vulnerable estuarine cetacean populations, particularly if paired with population and site-fidelity studies. Specifically, determining prime foraging habitat and identifying baseline hotspot density (number of foraging dolphins per unit area) provides useful metrics for detecting changes in habitat usage resulting from habitat degradation or restoration efforts.","container-title":"Aquatic Mammals","DOI":"10.1578/AM.44.6.2018.694","ISSN":"01675427","issue":"6","journalAbbreviation":"Aquatic Mamm","language":"en","page":"694-710","source":"DOI.org (Crossref)","title":"Identifying Foraging Hotspots of Bottlenose Dolphins in a Highly Dynamic System: A Method to Enhance Conservation in Estuaries","title-short":"Identifying Foraging Hotspots of Bottlenose Dolphins in a Highly Dynamic System","URL":"https://www.aquaticmammalsjournal.org/index.php?option=com_content&amp;view=article&amp;id=1799:identifying-foraging-hotspots-of-bottlenose-dolphins-in-a-highly-dynamic-system-a-method-to-enhance-conservation-in-estuaries&amp;catid=172&amp;Itemid=326","volume":"44","author":[{"family":"Moreno","given":"Paula"},{"family":"Mathews","given":"Michael"}],"accessed":{"date-parts":[["2020",8,17]]},"issued":{"date-parts":[["2018",11,15]]}},"prefix":"0–18 m,"}],"schema":"https://github.com/citation-style-language/schema/raw/master/csl-citation.json"} </w:instrText>
      </w:r>
      <w:r>
        <w:fldChar w:fldCharType="separate"/>
      </w:r>
      <w:r w:rsidRPr="003F55BA">
        <w:rPr>
          <w:rFonts w:ascii="Calibri" w:hAnsi="Calibri" w:cs="Calibri"/>
          <w:szCs w:val="24"/>
        </w:rPr>
        <w:t>(0–1,000 m, De Rock et al., 2019; 0–18 m, Moreno and Mathews, 2018)</w:t>
      </w:r>
      <w:r>
        <w:fldChar w:fldCharType="end"/>
      </w:r>
      <w:r>
        <w:t xml:space="preserve">. Bottlenose dolphins </w:t>
      </w:r>
      <w:r w:rsidRPr="009E339C">
        <w:t xml:space="preserve">move in and out </w:t>
      </w:r>
      <w:r>
        <w:t xml:space="preserve">of atolls </w:t>
      </w:r>
      <w:r w:rsidRPr="009E339C">
        <w:t xml:space="preserve">with the tide </w:t>
      </w:r>
      <w:r>
        <w:fldChar w:fldCharType="begin"/>
      </w:r>
      <w:r>
        <w:instrText xml:space="preserve"> ADDIN ZOTERO_ITEM CSL_CITATION {"citationID":"tG1lkYX0","properties":{"formattedCitation":"(McGovern et al., 2020; Shane et al., 1986)","plainCitation":"(McGovern et al., 2020; Shane et al., 1986)","noteIndex":0},"citationItems":[{"id":692,"uris":["http://zotero.org/groups/2526645/items/5C5V4597"],"uri":["http://zotero.org/groups/2526645/items/5C5V4597"],"itemData":{"id":692,"type":"article-journal","container-title":"Marine Mammal Science","DOI":"10.1111/mms.12634","ISSN":"0824-0469, 1748-7692","issue":"1","journalAbbreviation":"Mar Mam Sci","language":"en","page":"305-314","source":"DOI.org (Crossref)","title":"Risky business? A note on repeated live strandings of common bottlenose dolphins ( &lt;i&gt;Tursiops truncatus&lt;/i&gt; ) while foraging in a shallow water environment","title-short":"Risky business?","URL":"https://onlinelibrary.wiley.com/doi/abs/10.1111/mms.12634","volume":"36","author":[{"family":"McGovern","given":"Barry"},{"family":"Gridley","given":"Tess"},{"family":"James","given":"Bridget S."},{"family":"Elwen","given":"Simon"}],"accessed":{"date-parts":[["2020",8,14]]},"issued":{"date-parts":[["2020",1]]}}},{"id":522,"uris":["http://zotero.org/groups/2526645/items/75GPPZUM"],"uri":["http://zotero.org/groups/2526645/items/75GPPZUM"],"itemData":{"id":522,"type":"article-journal","abstract":"The authors review the literature on bottlenose dolphin ecology, behavior and social organization, focusing on data collected on free-ranging animals. Most bottlenose dolphins studied to date have had definable home ranges, and behavioral, morphological and biochemical information indicates discrete stocks in some areas. Bottlenose dolphins appear to form relatively permanent social groups based on sex and age. Mother-calf bonds are long-lasting. Movement patterns are extremely variable from location to location but are relatively predictable at any given site. Food resources are one of the most important factors affecting movements. Bottlenose dolphin behavior is very flexible, and these dolphins are generally active day and night. Feeding peaks in the morning and afternoon have been observed at several sites. Social behavior is an important component of daily activities. Sharks are the most significant predator on bottlenose dolphins in most areas, but captive and wild studies show that dolphins and sharks frequently live in harmony as well. Human activities may be helpful, harmful or neutral to bottlenose dolphins, but interactions with humans are frequent for these coastal cetaceans.","container-title":"Marine Mammal Science","DOI":"10.1111/j.1748-7692.1986.tb00026.x","ISSN":"0824-0469, 1748-7692","issue":"1","journalAbbreviation":"Marine Mammal Sci","language":"en","page":"34-63","source":"DOI.org (Crossref)","title":"Ecology, behavior and social organization of the bottlenose dolphin: A review","title-short":"ECOLOGY, BEHAVIOR AND SOCIAL ORGANIZATION OF THE BOTTLENOSE DOLPHIN","URL":"http://doi.wiley.com/10.1111/j.1748-7692.1986.tb00026.x","volume":"2","author":[{"family":"Shane","given":"Susan H."},{"family":"Wells","given":"Randall S."},{"family":"Wursig","given":"Bernd"}],"accessed":{"date-parts":[["2020",8,11]]},"issued":{"date-parts":[["1986",1]]}}}],"schema":"https://github.com/citation-style-language/schema/raw/master/csl-citation.json"} </w:instrText>
      </w:r>
      <w:r>
        <w:fldChar w:fldCharType="separate"/>
      </w:r>
      <w:r w:rsidRPr="003138E5">
        <w:rPr>
          <w:rFonts w:ascii="Calibri" w:hAnsi="Calibri" w:cs="Calibri"/>
        </w:rPr>
        <w:t>(McGovern et al., 2020; Shane et al., 1986)</w:t>
      </w:r>
      <w:r>
        <w:fldChar w:fldCharType="end"/>
      </w:r>
      <w:r w:rsidRPr="009E339C">
        <w:t xml:space="preserve">, </w:t>
      </w:r>
      <w:r>
        <w:t>and forage during high tide in the intertidal zone</w:t>
      </w:r>
      <w:r w:rsidRPr="009E339C">
        <w:t xml:space="preserve"> </w:t>
      </w:r>
      <w:r>
        <w:fldChar w:fldCharType="begin"/>
      </w:r>
      <w:r>
        <w:instrText xml:space="preserve"> ADDIN ZOTERO_ITEM CSL_CITATION {"citationID":"VZv7hHcl","properties":{"formattedCitation":"(&lt;10 m deep, Vermeulen, 2018)","plainCitation":"(&lt;10 m deep, Vermeulen, 2018)","noteIndex":0},"citationItems":[{"id":678,"uris":["http://zotero.org/groups/2526645/items/28CICZSU"],"uri":["http://zotero.org/groups/2526645/items/28CICZSU"],"itemData":{"id":678,"type":"article-journal","abstract":"Very little information is available on bottlenose dolphin (Tursiops truncatus) habitat use in the South-western Atlantic. It is, however, essential in understanding their ecology and to improve conservation management. In this study, habitat use of bottlenose dolphins was examined in Bah´ıa San Antonio, an area frequented by the species. Given the large tidal amplitude and extended intertidal zone in this bay, special focus was given to the intertidal vs subtidal habitat use patterns. Bottlenose dolphins were observed in only half of the surveyed area, with on average 1 dolphin group encountered per 100 km surveyed. All dolphin groups were seen in shallow waters ,10 m deep. GLM analyses showed that especially during high tide, depth had an important effect on the dolphin encounter rate, with most dolphin groups encountered in the intertidal zone. While in the intertidal zone, most dolphin groups were observed to be engaged in surface feeding activities. The presented data indicate dolphins remained in shallow waters, and moved to the intertidal zone during high tide where they appear to ﬁnd feeding opportunities. This information is believed to be of high value in understanding this population’s ecological needs, and essential when aiming to improve marine conservation efforts at times of increased anthropogenic pressures in the area.","container-title":"Journal of the Marine Biological Association of the United Kingdom","DOI":"10.1017/S0025315417000856","ISSN":"0025-3154, 1469-7769","issue":"5","journalAbbreviation":"J. Mar. Biol. Ass.","language":"en","page":"1109-1118","source":"DOI.org (Crossref)","title":"Intertidal habitat use of bottlenose dolphins ( &lt;i&gt;Tursiops truncatus&lt;/i&gt; ) in Bahía San Antonio, Argentina","URL":"https://www.cambridge.org/core/product/identifier/S0025315417000856/type/journal_article","volume":"98","author":[{"family":"Vermeulen","given":"Els"}],"accessed":{"date-parts":[["2020",8,17]]},"issued":{"date-parts":[["2018",8]]}},"prefix":"&lt;10 m deep,"}],"schema":"https://github.com/citation-style-language/schema/raw/master/csl-citation.json"} </w:instrText>
      </w:r>
      <w:r>
        <w:fldChar w:fldCharType="separate"/>
      </w:r>
      <w:r w:rsidRPr="003138E5">
        <w:rPr>
          <w:rFonts w:ascii="Calibri" w:hAnsi="Calibri" w:cs="Calibri"/>
        </w:rPr>
        <w:t>(&lt;10 m deep, Vermeulen, 2018)</w:t>
      </w:r>
      <w:r>
        <w:fldChar w:fldCharType="end"/>
      </w:r>
      <w:r w:rsidR="00EA2DC4">
        <w:t xml:space="preserve"> throughout their range</w:t>
      </w:r>
      <w:r w:rsidRPr="009E339C">
        <w:t>.</w:t>
      </w:r>
      <w:r>
        <w:t xml:space="preserve"> Bottlenose dolphins also use slope habitats</w:t>
      </w:r>
      <w:r w:rsidRPr="00494AF3">
        <w:t xml:space="preserve"> </w:t>
      </w:r>
      <w:r>
        <w:fldChar w:fldCharType="begin"/>
      </w:r>
      <w:r>
        <w:instrText xml:space="preserve"> ADDIN ZOTERO_ITEM CSL_CITATION {"citationID":"s3UqWKjI","properties":{"formattedCitation":"(Bonizzoni et al., 2019)","plainCitation":"(Bonizzoni et al., 2019)","noteIndex":0},"citationItems":[{"id":691,"uris":["http://zotero.org/groups/2526645/items/KL9X9F2M"],"uri":["http://zotero.org/groups/2526645/items/KL9X9F2M"],"itemData":{"id":691,"type":"article-journal","container-title":"Aquatic Conservation: Marine and Freshwater Ecosystems","DOI":"10.1002/aqc.3148","ISSN":"1052-7613, 1099-0755","issue":"10","journalAbbreviation":"Aquatic Conserv: Mar Freshw Ecosyst","language":"en","page":"1665-1680","source":"DOI.org (Crossref)","title":"Modelling dolphin distribution within an Important Marine Mammal Area in Greece to support spatial management planning","URL":"https://onlinelibrary.wiley.com/doi/abs/10.1002/aqc.3148","volume":"29","author":[{"family":"Bonizzoni","given":"Silvia"},{"family":"Furey","given":"Nathan B."},{"family":"Santostasi","given":"Nina Luisa"},{"family":"Eddy","given":"Lavinia"},{"family":"Valavanis","given":"Vasilis D."},{"family":"Bearzi","given":"Giovanni"}],"accessed":{"date-parts":[["2020",8,14]]},"issued":{"date-parts":[["2019",10]]}}}],"schema":"https://github.com/citation-style-language/schema/raw/master/csl-citation.json"} </w:instrText>
      </w:r>
      <w:r>
        <w:fldChar w:fldCharType="separate"/>
      </w:r>
      <w:r w:rsidRPr="006146C7">
        <w:rPr>
          <w:rFonts w:ascii="Calibri" w:hAnsi="Calibri" w:cs="Calibri"/>
        </w:rPr>
        <w:t>(Bonizzoni et al., 2019)</w:t>
      </w:r>
      <w:r>
        <w:fldChar w:fldCharType="end"/>
      </w:r>
      <w:r w:rsidRPr="00494AF3">
        <w:t xml:space="preserve">, including shelf breaks </w:t>
      </w:r>
      <w:r>
        <w:fldChar w:fldCharType="begin"/>
      </w:r>
      <w:r>
        <w:instrText xml:space="preserve"> ADDIN ZOTERO_ITEM CSL_CITATION {"citationID":"iEa8txdz","properties":{"formattedCitation":"(Llapapasca et al., 2018; Rodriguez-Ferrer et al., 2020)","plainCitation":"(Llapapasca et al., 2018; Rodriguez-Ferrer et al., 2020)","noteIndex":0},"citationItems":[{"id":681,"uris":["http://zotero.org/groups/2526645/items/RB3R6MYB"],"uri":["http://zotero.org/groups/2526645/items/RB3R6MYB"],"itemData":{"id":681,"type":"article-journal","abstract":"Odontocete cetaceans are important predators in pelagic ecosystems; however, patterns of spatial and temporal distribution in the marine ecosystem off Peru remain unknown for many species. In this study, we modeled the potential habitats for dusky (Lagenorhynchus obscurus), long-beaked common (Delphinus capensis), bottlenose (Tursiops truncatus) and short-beaked common (Delphinus delphis) dolphins using maximum entropy models to two conditions: non-El Niño and El Niño 97-98. Dolphin sightings positions, fishing net hauls with potential prey data, and oceanographic variables from 24 cruises along the southeast Pacific coast of Peru (03°30′S18°21′S) between 1997 and 2014 were used to model potential habitats of dolphins and their prey. Our modeling predicts that during non-El Niño conditions, the different dolphin species have a segregated distribution according to the physiography. Dusky and long-beaked common dolphins use mainly habitats over neritic zones segregating partially their spatial distribution while bottlenose and short-beaked common dolphins showed potential habitats mainly over the shelf-break and oceanic waters, respectively. During El Niño 97-98, this physiographic segregation was predicted to be maintained by the models although with northward retraction for bottlenose, long and short-beaked commons dolphins. Accordingly, dusky and long-beaked common dolphin potential habitat overlapped mainly with neritic potential prey species (Peruvian anchovy, Engraulis ringens; silverside, Odonthestes regia regia; red squat lobster, Pleuroncodes monodon; common squids, Doryteuthis gahi and mackerels). Bottlenose and short-beaked common dolphin habitats were predicted to overlap mainly with oceanic potential prey (mackerels; Panama lightfish, Vinciguerria lucetia; myctophids; Humboldt squids, Dosidicus gigas and euphausiids). Our results predict that dolphins use specific physiographic areas throughout the Peruvian marine ecosystem and these habitats did not drastically change during El Niño 97-98.","container-title":"Progress in Oceanography","DOI":"10.1016/j.pocean.2018.09.003","ISSN":"00796611","journalAbbreviation":"Progress in Oceanography","language":"en","page":"169-181","source":"DOI.org (Crossref)","title":"Modeling the potential habitats of dusky, commons and bottlenose dolphins in the Humboldt Current System off Peru: The influence of non-El Niño vs. El Niño 1997-98 conditions and potential prey availability","title-short":"Modeling the potential habitats of dusky, commons and bottlenose dolphins in the Humboldt Current System off Peru","URL":"https://linkinghub.elsevier.com/retrieve/pii/S0079661117301611","volume":"168","author":[{"family":"Llapapasca","given":"Miguel A."},{"family":"Pacheco","given":"Aldo S."},{"family":"Fiedler","given":"Paul"},{"family":"Goya","given":"Elisa"},{"family":"Ledesma","given":"Jesús"},{"family":"Peña","given":"Cecilia"},{"family":"Vásquez","given":"Luis"}],"accessed":{"date-parts":[["2020",8,17]]},"issued":{"date-parts":[["2018",11]]}}},{"id":711,"uris":["http://zotero.org/groups/2526645/items/6PJLX9MQ"],"uri":["http://zotero.org/groups/2526645/items/6PJLX9MQ"],"itemData":{"id":711,"type":"article-journal","abstract":"Standardized sightings of the common bottlenose dolphin (Tursiops truncatus) from the south and west coasts of Puerto Rico were quantitatively analyzed to determine the spatio-temporal distribution patterns of sighting location, group size, composition and behavior in relation to key features such as distance from shore, depth and habitat type. Dolphin inhabit primarily the nearshore zone within 5 km of the coast, but they are also associated with edge and slope habitats of the platform and bank/islands off the west coast. Dolphins were rare both over the central portion of the western platform, characterized as a broad area of sand, as well as in deep waters outside the shelf edge zone. Although dolphins were sighted in various habitat types, the most predominant were sea grass beds (44%), sand (25%), and reef (22%). Only 17% of the sightings were in deeper waters, such as the shelf edge and mid platform, which were dominated by hard bottom. Multiple, multivariate correlations based on distance (DISTLM) showed that the only statistically significant predictor for dolphin relative abundances was Habitat Evenness (AIC = 250.89; R2 = 0.12; p = 0.003). On the other hand, for behavior data, DistLM showed that the only significant predictor was average rugosity (AICc = 551.21, R2 = 0.09, p = 0.02), where social behavior was more common in high rugosity areas, while traveling predominated in low rugosity areas. Given the predominately inshore distribution of bottlenose dolphins, their low abundance, and multiyear residency we believe the area off the west coast of Puerto Rico should be designated as a Critical Habitat.","container-title":"Journal of Marine Systems","DOI":"10.1016/j.jmarsys.2020.103371","ISSN":"09247963","journalAbbreviation":"Journal of Marine Systems","language":"en","page":"103371","source":"DOI.org (Crossref)","title":"Modelling distribution of the common bottlenose dolphin, Tursiops truncatus off the southwest coast of Puerto Rico","URL":"https://linkinghub.elsevier.com/retrieve/pii/S0924796320300671","volume":"210","author":[{"family":"Rodriguez-Ferrer","given":"Grisel"},{"family":"Cruz-Motta","given":"Juan J."},{"family":"Schizas","given":"Nikolaos V."},{"family":"Appeldoorn","given":"Richard S."}],"accessed":{"date-parts":[["2020",8,12]]},"issued":{"date-parts":[["2020",10]]}}}],"schema":"https://github.com/citation-style-language/schema/raw/master/csl-citation.json"} </w:instrText>
      </w:r>
      <w:r>
        <w:fldChar w:fldCharType="separate"/>
      </w:r>
      <w:r w:rsidRPr="006146C7">
        <w:rPr>
          <w:rFonts w:ascii="Calibri" w:hAnsi="Calibri" w:cs="Calibri"/>
        </w:rPr>
        <w:t>(Llapapasca et al., 2018; Rodriguez-Ferrer et al., 2020)</w:t>
      </w:r>
      <w:r>
        <w:fldChar w:fldCharType="end"/>
      </w:r>
      <w:r>
        <w:t xml:space="preserve"> and relatively shallow slopes </w:t>
      </w:r>
      <w:r>
        <w:fldChar w:fldCharType="begin"/>
      </w:r>
      <w:r>
        <w:instrText xml:space="preserve"> ADDIN ZOTERO_ITEM CSL_CITATION {"citationID":"0JM0qUAh","properties":{"formattedCitation":"(De Rock et al., 2019; Vassallo et al., 2020)","plainCitation":"(De Rock et al., 2019; Vassallo et al., 2020)","noteIndex":0},"citationItems":[{"id":686,"uris":["http://zotero.org/groups/2526645/items/U6YAA7SW"],"uri":["http://zotero.org/groups/2526645/items/U6YAA7SW"],"itemData":{"id":686,"type":"article-journal","abstract":"Knowledge of the occurrence and distribution of cetaceans is particularly important for conservation and management, but is still limited within Namibian waters. We collated 3211 cetacean records from the Namibian Exclusive Economic Zone (EEZ) for the period 2008 to 2016 and applied the principle of minimum cross entropy (MinxEnt) to predict habitat suitability. MinxEnt is a generalised form of maximum entropy modelling that allows incorporation of additional information such as sampling bias. The habitat suitability of 9 cetacean species or species groups (5 odontocete species, 2 mysticete species and 2 taxonomic groups: pilot whales Globicephalus spp. and balaenopterids Balaenopteridae spp.) were predicted per season, in relation to environmental variables likely to drive cetacean presence: sea surface temperature, chlorophyll a concentration, water depth or distance to shore, seabed slope and habitat complexity. The environmental variable which most frequently influenced habitat suitability was depth, which was the main environmental driver for bottlenose dolphin Tursiops truncatus, humpback Megaptera novaeangliae and southern right whales Eubalaena australis. Further, Heaviside’s dolphin Cephalorhynchus heavisidii habitat was best predicted by distance to shore in all seasons, while common dolphin Delphinus delphis and the balaenopterid group habitats were best predicted by habitat complexity, and sperm whale Physeter macrocephalus habitats by chlorophyll a concentration. We identify distinct spatial patterns in habitat suitability for different species and provide baseline maps which can be used by managers of wildlife resources.","container-title":"Marine Ecology Progress Series","DOI":"10.3354/meps12934","ISSN":"0171-8630, 1616-1599","journalAbbreviation":"Mar. Ecol. Prog. Ser.","language":"en","page":"149-167","source":"DOI.org (Crossref)","title":"Predicting large-scale habitat suitability for cetaceans off Namibia using MinxEnt","URL":"https://www.int-res.com/abstracts/meps/v619/p149-167/","volume":"619","author":[{"family":"De Rock","given":"P"},{"family":"Elwen","given":"Sh"},{"family":"Roux","given":"Jp"},{"family":"Leeney","given":"Rh"},{"family":"James","given":"Bs"},{"family":"Visser","given":"V"},{"family":"Martin","given":"Mj"},{"family":"Gridley","given":"T"}],"accessed":{"date-parts":[["2020",8,14]]},"issued":{"date-parts":[["2019",6,4]]}}},{"id":708,"uris":["http://zotero.org/groups/2526645/items/2R6FULCM"],"uri":["http://zotero.org/groups/2526645/items/2R6FULCM"],"itemData":{"id":708,"type":"article-journal","container-title":"Aquatic Conservation: Marine and Freshwater Ecosystems","DOI":"10.1002/aqc.3366","ISSN":"1052-7613, 1099-0755","journalAbbreviation":"Aquatic Conserv: Mar Freshw Ecosyst","language":"en","page":"aqc.3366","source":"DOI.org (Crossref)","title":"Species‐specific distribution model may be not enough: The case study of bottlenose dolphin (&lt;i&gt;Tursiops truncatus&lt;/i&gt;) habitat distribution in Pelagos Sanctuary","title-short":"Species‐specific distribution model may be not enough","URL":"https://onlinelibrary.wiley.com/doi/abs/10.1002/aqc.3366","volume":"2020","author":[{"family":"Vassallo","given":"Paolo"},{"family":"Marini","given":"Chiara"},{"family":"Paoli","given":"Chiara"},{"family":"Bellingeri","given":"Michela"},{"family":"Dhermain","given":"Frank"},{"family":"Nuti","given":"Silvio"},{"family":"Airoldi","given":"Sabina"},{"family":"Bonelli","given":"Patrizia"},{"family":"laran","given":"Sophie"},{"family":"Santoni","given":"Marie C."},{"family":"Gnone","given":"Guido"}],"accessed":{"date-parts":[["2020",8,13]]},"issued":{"date-parts":[["2020",7,2]]}}}],"schema":"https://github.com/citation-style-language/schema/raw/master/csl-citation.json"} </w:instrText>
      </w:r>
      <w:r>
        <w:fldChar w:fldCharType="separate"/>
      </w:r>
      <w:r w:rsidRPr="006146C7">
        <w:rPr>
          <w:rFonts w:ascii="Calibri" w:hAnsi="Calibri" w:cs="Calibri"/>
        </w:rPr>
        <w:t>(De Rock et al., 2019; Vassallo et al., 2020)</w:t>
      </w:r>
      <w:r>
        <w:fldChar w:fldCharType="end"/>
      </w:r>
      <w:r w:rsidR="000316AC">
        <w:t xml:space="preserve"> throughout their range</w:t>
      </w:r>
      <w:r w:rsidRPr="00494AF3">
        <w:t>.</w:t>
      </w:r>
      <w:r w:rsidRPr="009E339C">
        <w:t xml:space="preserve"> </w:t>
      </w:r>
      <w:r>
        <w:t>They</w:t>
      </w:r>
      <w:r w:rsidRPr="00385D28">
        <w:t xml:space="preserve"> </w:t>
      </w:r>
      <w:r>
        <w:t>use</w:t>
      </w:r>
      <w:r w:rsidRPr="00385D28">
        <w:t xml:space="preserve"> upwelling areas </w:t>
      </w:r>
      <w:r>
        <w:fldChar w:fldCharType="begin"/>
      </w:r>
      <w:r>
        <w:instrText xml:space="preserve"> ADDIN ZOTERO_ITEM CSL_CITATION {"citationID":"5meFR1Jg","properties":{"formattedCitation":"(Ballance et al., 2006)","plainCitation":"(Ballance et al., 2006)","noteIndex":0},"citationItems":[{"id":1918,"uris":["http://zotero.org/groups/2526645/items/L36IFNBB"],"uri":["http://zotero.org/groups/2526645/items/L36IFNBB"],"itemData":{"id":1918,"type":"article-journal","abstract":"This paper is part of a comprehensive review of the oceanography of the eastern tropical Paciﬁc, the oceanic region centered on the eastern Paciﬁc warm pool, but also including the equatorial cold tongue and equatorial current system, and summarizes what is known about oceanographic inﬂuences on seabirds and cetaceans there. The eastern tropical Paciﬁc supports on the order of 50 species of seabirds and 30 species of cetaceans as regular residents; these include four endemic species, the world’s largest populations for several others, three endemic sub-species, and a multi-species community that is relatively unique to this ecosystem. Three of the meso-scale physical features of the region are particularly significant to seabirds and cetaceans: the Costa Rica Dome for blue whales and short-beaked common dolphins, the Equatorial Front for planktivorous seabirds, and the countercurrent thermocline ridge for ﬂocking seabirds that associate with mixedspecies schools of spotted and spinner dolphins and yellowﬁn tuna. A few qualitative studies of meso- to macro-scale distribution patterns have indicated that some seabirds and cetaceans have species-speciﬁc preferences for surface currents. More common are associations with distinct water masses; these relationships have been quantiﬁed for a number of species using several diﬀerent analytical methods. The mechanisms underlying tropical species–habitat relationships are not well understood, in contrast to a number of higher-latitude systems. This may be due to the fact that physical variables have been used as proxies for prey abundance and distribution in species–habitat research in the eastern tropical Paciﬁc.","container-title":"Progress in Oceanography","DOI":"10.1016/j.pocean.2006.03.013","ISSN":"00796611","issue":"2-4","journalAbbreviation":"Progress in Oceanography","language":"en","page":"360-390","source":"DOI.org (Crossref)","title":"Oceanographic influences on seabirds and cetaceans of the eastern tropical Pacific: A review","title-short":"Oceanographic influences on seabirds and cetaceans of the eastern tropical Pacific","URL":"https://linkinghub.elsevier.com/retrieve/pii/S0079661106000371","volume":"69","author":[{"family":"Ballance","given":"Lisa T."},{"family":"Pitman","given":"Robert L."},{"family":"Fiedler","given":"Paul C."}],"accessed":{"date-parts":[["2021",6,25]]},"issued":{"date-parts":[["2006",5]]}}}],"schema":"https://github.com/citation-style-language/schema/raw/master/csl-citation.json"} </w:instrText>
      </w:r>
      <w:r>
        <w:fldChar w:fldCharType="separate"/>
      </w:r>
      <w:r w:rsidRPr="006A2128">
        <w:rPr>
          <w:rFonts w:ascii="Calibri" w:hAnsi="Calibri" w:cs="Calibri"/>
        </w:rPr>
        <w:t>(Ballance et al., 2006)</w:t>
      </w:r>
      <w:r>
        <w:fldChar w:fldCharType="end"/>
      </w:r>
      <w:r>
        <w:t xml:space="preserve"> and transit during downwelling phases </w:t>
      </w:r>
      <w:r>
        <w:fldChar w:fldCharType="begin"/>
      </w:r>
      <w:r>
        <w:instrText xml:space="preserve"> ADDIN ZOTERO_ITEM CSL_CITATION {"citationID":"977NgnI4","properties":{"formattedCitation":"(Santos-Carvallo et al., 2018)","plainCitation":"(Santos-Carvallo et al., 2018)","noteIndex":0},"citationItems":[{"id":669,"uris":["http://zotero.org/groups/2526645/items/SDEG4P6H"],"uri":["http://zotero.org/groups/2526645/items/SDEG4P6H"],"itemData":{"id":669,"type":"article-journal","abstract":"Biotic and abiotic factors determine presence and habitat use pattern of individuals within a population. In this study, presence, behavior, and resight­ ing patterns of transient bottlenose dolphins (Tursiops truncatus) were evaluated in relation to upwelling and downwelling events in a marine reserve in NorthCentral Chile, between 2005 and 2009. The study period was divided into four phases according to wind direction and intensity: upwelling-favorable ( UF), transition I (TI ), convergence (Cv) or downwelling, and transition II (TII ). Re­ sults show that transient bottlenose dolphins are an open population with low resighting rates. Highest occurrence and a largest number of transient dolphins were identified during 2009, probably due to an increase in prey availability. The most frequent behavior observed was traveling, followed by feeding and so­ cializing. Traveling was mainly recorded in individuals seen only once and in years with low productivity. In contrast, feeding was observed in individuals seen two or more times, was similar among phases, and was more frequent in moreproductive years. Social behavior was associated with the highest resighting rates. This study documents how transient bottlenose dolphins use the area based on their resighting patterns and suggests that periods of upwelling and downwelling modulate behavior displayed by these dolphins within the area.","container-title":"Pacific Science","DOI":"10.2984/72.1.3","ISSN":"0030-8870, 1534-6188","issue":"1","journalAbbreviation":"Pacific Science","language":"en","page":"41-56","source":"DOI.org (Crossref)","title":"Presence, Behavior, and Resighting Pattern of Transient Bottlenose Dolphins ( &lt;i&gt;Tursiops truncatus&lt;/i&gt; ) in the Humboldt Current System off North-Central Chile","URL":"http://www.bioone.org/doi/10.2984/72.1.3","volume":"72","author":[{"family":"Santos-Carvallo","given":"Macarena"},{"family":"Sepúlveda","given":"Maritza"},{"family":"Moraga","given":"Rodrigo"},{"family":"Landaeta","given":"Mauricio F."},{"family":"Oliva","given":"Doris"},{"family":"Pérez-Alvarez","given":"María José"}],"accessed":{"date-parts":[["2020",8,17]]},"issued":{"date-parts":[["2018",1]]}}}],"schema":"https://github.com/citation-style-language/schema/raw/master/csl-citation.json"} </w:instrText>
      </w:r>
      <w:r>
        <w:fldChar w:fldCharType="separate"/>
      </w:r>
      <w:r w:rsidRPr="000756DA">
        <w:rPr>
          <w:rFonts w:ascii="Calibri" w:hAnsi="Calibri" w:cs="Calibri"/>
        </w:rPr>
        <w:t>(Santos-Carvallo et al., 2018)</w:t>
      </w:r>
      <w:r>
        <w:fldChar w:fldCharType="end"/>
      </w:r>
      <w:r w:rsidRPr="00385D28">
        <w:t>.</w:t>
      </w:r>
      <w:r>
        <w:t xml:space="preserve"> SST is</w:t>
      </w:r>
      <w:r w:rsidRPr="00F07059">
        <w:t xml:space="preserve"> positively related to </w:t>
      </w:r>
      <w:r>
        <w:t>bottlenose dolphin presence</w:t>
      </w:r>
      <w:r w:rsidRPr="00F07059">
        <w:t xml:space="preserve"> </w:t>
      </w:r>
      <w:r>
        <w:fldChar w:fldCharType="begin"/>
      </w:r>
      <w:r>
        <w:instrText xml:space="preserve"> ADDIN ZOTERO_ITEM CSL_CITATION {"citationID":"NsaBk9OJ","properties":{"formattedCitation":"(Davis et al., 1998; De Rock et al., 2019; S\\uc0\\u225{}nchez-Cabanes et al., 2017; but see Thilakarathne et al., 2015)","plainCitation":"(Davis et al., 1998; De Rock et al., 2019; Sánchez-Cabanes et al., 2017; but see Thilakarathne et al., 2015)","noteIndex":0},"citationItems":[{"id":409,"uris":["http://zotero.org/groups/2526645/items/ZUSK98PZ"],"uri":["http://zotero.org/groups/2526645/items/ZUSK98PZ"],"itemData":{"id":409,"type":"article-journal","container-title":"Marine Mammal Science","issue":"3","page":"490-507","title":"Physical habitat of cetaceans along the continental slope in the north-central and western Gulf of Mexico","volume":"14","author":[{"family":"Davis","given":"RW"},{"family":"Fargion","given":"GS"},{"family":"May","given":"N"},{"family":"Leming","given":"TD"},{"family":"Baumgartner","given":"M"},{"family":"Evans","given":"WE"},{"family":"Hansen","given":"Larry J."},{"family":"Mullin","given":"Keith D."}],"issued":{"date-parts":[["1998",7]]}}},{"id":686,"uris":["http://zotero.org/groups/2526645/items/U6YAA7SW"],"uri":["http://zotero.org/groups/2526645/items/U6YAA7SW"],"itemData":{"id":686,"type":"article-journal","abstract":"Knowledge of the occurrence and distribution of cetaceans is particularly important for conservation and management, but is still limited within Namibian waters. We collated 3211 cetacean records from the Namibian Exclusive Economic Zone (EEZ) for the period 2008 to 2016 and applied the principle of minimum cross entropy (MinxEnt) to predict habitat suitability. MinxEnt is a generalised form of maximum entropy modelling that allows incorporation of additional information such as sampling bias. The habitat suitability of 9 cetacean species or species groups (5 odontocete species, 2 mysticete species and 2 taxonomic groups: pilot whales Globicephalus spp. and balaenopterids Balaenopteridae spp.) were predicted per season, in relation to environmental variables likely to drive cetacean presence: sea surface temperature, chlorophyll a concentration, water depth or distance to shore, seabed slope and habitat complexity. The environmental variable which most frequently influenced habitat suitability was depth, which was the main environmental driver for bottlenose dolphin Tursiops truncatus, humpback Megaptera novaeangliae and southern right whales Eubalaena australis. Further, Heaviside’s dolphin Cephalorhynchus heavisidii habitat was best predicted by distance to shore in all seasons, while common dolphin Delphinus delphis and the balaenopterid group habitats were best predicted by habitat complexity, and sperm whale Physeter macrocephalus habitats by chlorophyll a concentration. We identify distinct spatial patterns in habitat suitability for different species and provide baseline maps which can be used by managers of wildlife resources.","container-title":"Marine Ecology Progress Series","DOI":"10.3354/meps12934","ISSN":"0171-8630, 1616-1599","journalAbbreviation":"Mar. Ecol. Prog. Ser.","language":"en","page":"149-167","source":"DOI.org (Crossref)","title":"Predicting large-scale habitat suitability for cetaceans off Namibia using MinxEnt","URL":"https://www.int-res.com/abstracts/meps/v619/p149-167/","volume":"619","author":[{"family":"De Rock","given":"P"},{"family":"Elwen","given":"Sh"},{"family":"Roux","given":"Jp"},{"family":"Leeney","given":"Rh"},{"family":"James","given":"Bs"},{"family":"Visser","given":"V"},{"family":"Martin","given":"Mj"},{"family":"Gridley","given":"T"}],"accessed":{"date-parts":[["2020",8,14]]},"issued":{"date-parts":[["2019",6,4]]}}},{"id":664,"uris":["http://zotero.org/groups/2526645/items/Q3QAH8MW"],"uri":["http://zotero.org/groups/2526645/items/Q3QAH8MW"],"itemData":{"id":664,"type":"article-journal","abstract":"This study investigated whether there is evidence of widespread niche partitioning based on environmental factors in the Black Sea and tested the hypothesis that physiographic factors may be employed as predictors. It addresses poorly researched areas with good habitat potential for the only three cetacean subspecies living in this area: the Black Sea short-beaked common dolphin (Delphinus delphis spp. ponticus), the Black Sea bottlenose dolphin (Tursiops truncatus spp. ponticus) and the Black Sea harbour porpoise (Phocoena phocoena spp. relicta). Generalized additive models (GAMs) were used to analyse data collected from multiple sources. In total, 745 sightings of the three species between 1998 and 2010 throughout the Black Sea were included. The analysis found depth and sea surface temperature to be the most important variables for separating the occurrence of the three species. Common dolphins occurred mainly in deep waters and in areas where the sea surface temperature was low, bottlenose dolphins were distributed primarily in shallower and warmer waters than common dolphins, and harbour porpoises were distributed in shallower waters with lower sea surface temperature than bottlenose dolphins. This study suggests strong niche segregation among the three cetacean species. The study is also the first contribution to the basic information of cetacean species distribution and habitat preferences in the Black Sea as a whole. Knowledge of the distribution of the three dolphin species in the study area is essential to establish conservation measures for these populations.","container-title":"Scientia Marina","DOI":"10.3989/scimar.04493.07A","ISSN":"1886-8134, 0214-8358","issue":"2","journalAbbreviation":"Sci. Mar.","language":"en","page":"217-227","source":"DOI.org (Crossref)","title":"Habitat preferences among three top predators inhabiting a degraded ecosystem, the Black Sea","URL":"http://scientiamarina.revistas.csic.es/index.php/scientiamarina/article/view/1715","volume":"81","author":[{"family":"Sánchez-Cabanes","given":"Alicia"},{"family":"Nimak-Wood","given":"Maja"},{"family":"Harris","given":"Nicola"},{"family":"De Stephanis","given":"Renaud"}],"accessed":{"date-parts":[["2020",8,18]]},"issued":{"date-parts":[["2017",6,14]]}}},{"id":372,"uris":["http://zotero.org/groups/2526645/items/L7TLTKPL"],"uri":["http://zotero.org/groups/2526645/items/L7TLTKPL"],"itemData":{"id":372,"type":"article-journal","abstract":"Lack of proper scientific data on the behaviour of cetaceans is a major constraint in managing whale and dolphin watching activities without affecting cetacean populations in marine waters off Mirissa, where it has become a high income generating tourist activity. Therefore a shipboard surveys were conducted using a special whale watching boat for 43 days from January to April 2012 in an area of about 940 km2 in Mirissa, southern coast of Sri Lanka to identify the environmental parameters that affect the abundance of cetaceans.","container-title":"Sri Lanka Journal of Aquatic Sciences","DOI":"10.4038/sljas.v20i1.7454","ISSN":"2424-7057, 1391-2038","issue":"1","journalAbbreviation":"Sri Lanka J. Aquat.","language":"en","page":"35-45","source":"DOI.org (Crossref)","title":"Diversity and distribution of cetaceans off Mirissa in the southern coast of Sri Lanka II. Relationship with sea surface temperature, salinity and water density","URL":"https://sljas.sljol.info/article/10.4038/sljas.v20i1.7454/","volume":"20","author":[{"family":"Thilakarathne","given":"EPDN"},{"family":"Pradeep Kumara","given":"PBT"},{"family":"Thilakarathna","given":"RMGN"}],"accessed":{"date-parts":[["2020",6,29]]},"issued":{"date-parts":[["2015",3,24]]}},"prefix":"but see"}],"schema":"https://github.com/citation-style-language/schema/raw/master/csl-citation.json"} </w:instrText>
      </w:r>
      <w:r>
        <w:fldChar w:fldCharType="separate"/>
      </w:r>
      <w:r w:rsidRPr="000756DA">
        <w:rPr>
          <w:rFonts w:ascii="Calibri" w:hAnsi="Calibri" w:cs="Calibri"/>
          <w:szCs w:val="24"/>
        </w:rPr>
        <w:t>(Davis et al., 1998; De Rock et al., 2019; Sánchez-Cabanes et al., 2017; but see Thilakarathne et al., 2015)</w:t>
      </w:r>
      <w:r>
        <w:fldChar w:fldCharType="end"/>
      </w:r>
      <w:r w:rsidRPr="00F07059">
        <w:t xml:space="preserve"> and </w:t>
      </w:r>
      <w:r>
        <w:t>i</w:t>
      </w:r>
      <w:r w:rsidRPr="00F07059">
        <w:t xml:space="preserve">s a significant predictor </w:t>
      </w:r>
      <w:r>
        <w:t>in habitat suitability models</w:t>
      </w:r>
      <w:r w:rsidRPr="00F07059">
        <w:t xml:space="preserve"> </w:t>
      </w:r>
      <w:r>
        <w:fldChar w:fldCharType="begin"/>
      </w:r>
      <w:r>
        <w:instrText xml:space="preserve"> ADDIN ZOTERO_ITEM CSL_CITATION {"citationID":"m2OaRvLv","properties":{"unsorted":true,"formattedCitation":"(De Rock et al., 2019; Llapapasca et al., 2018; but see Bonizzoni et al., 2019)","plainCitation":"(De Rock et al., 2019; Llapapasca et al., 2018; but see Bonizzoni et al., 2019)","noteIndex":0},"citationItems":[{"id":686,"uris":["http://zotero.org/groups/2526645/items/U6YAA7SW"],"uri":["http://zotero.org/groups/2526645/items/U6YAA7SW"],"itemData":{"id":686,"type":"article-journal","abstract":"Knowledge of the occurrence and distribution of cetaceans is particularly important for conservation and management, but is still limited within Namibian waters. We collated 3211 cetacean records from the Namibian Exclusive Economic Zone (EEZ) for the period 2008 to 2016 and applied the principle of minimum cross entropy (MinxEnt) to predict habitat suitability. MinxEnt is a generalised form of maximum entropy modelling that allows incorporation of additional information such as sampling bias. The habitat suitability of 9 cetacean species or species groups (5 odontocete species, 2 mysticete species and 2 taxonomic groups: pilot whales Globicephalus spp. and balaenopterids Balaenopteridae spp.) were predicted per season, in relation to environmental variables likely to drive cetacean presence: sea surface temperature, chlorophyll a concentration, water depth or distance to shore, seabed slope and habitat complexity. The environmental variable which most frequently influenced habitat suitability was depth, which was the main environmental driver for bottlenose dolphin Tursiops truncatus, humpback Megaptera novaeangliae and southern right whales Eubalaena australis. Further, Heaviside’s dolphin Cephalorhynchus heavisidii habitat was best predicted by distance to shore in all seasons, while common dolphin Delphinus delphis and the balaenopterid group habitats were best predicted by habitat complexity, and sperm whale Physeter macrocephalus habitats by chlorophyll a concentration. We identify distinct spatial patterns in habitat suitability for different species and provide baseline maps which can be used by managers of wildlife resources.","container-title":"Marine Ecology Progress Series","DOI":"10.3354/meps12934","ISSN":"0171-8630, 1616-1599","journalAbbreviation":"Mar. Ecol. Prog. Ser.","language":"en","page":"149-167","source":"DOI.org (Crossref)","title":"Predicting large-scale habitat suitability for cetaceans off Namibia using MinxEnt","URL":"https://www.int-res.com/abstracts/meps/v619/p149-167/","volume":"619","author":[{"family":"De Rock","given":"P"},{"family":"Elwen","given":"Sh"},{"family":"Roux","given":"Jp"},{"family":"Leeney","given":"Rh"},{"family":"James","given":"Bs"},{"family":"Visser","given":"V"},{"family":"Martin","given":"Mj"},{"family":"Gridley","given":"T"}],"accessed":{"date-parts":[["2020",8,14]]},"issued":{"date-parts":[["2019",6,4]]}}},{"id":681,"uris":["http://zotero.org/groups/2526645/items/RB3R6MYB"],"uri":["http://zotero.org/groups/2526645/items/RB3R6MYB"],"itemData":{"id":681,"type":"article-journal","abstract":"Odontocete cetaceans are important predators in pelagic ecosystems; however, patterns of spatial and temporal distribution in the marine ecosystem off Peru remain unknown for many species. In this study, we modeled the potential habitats for dusky (Lagenorhynchus obscurus), long-beaked common (Delphinus capensis), bottlenose (Tursiops truncatus) and short-beaked common (Delphinus delphis) dolphins using maximum entropy models to two conditions: non-El Niño and El Niño 97-98. Dolphin sightings positions, fishing net hauls with potential prey data, and oceanographic variables from 24 cruises along the southeast Pacific coast of Peru (03°30′S18°21′S) between 1997 and 2014 were used to model potential habitats of dolphins and their prey. Our modeling predicts that during non-El Niño conditions, the different dolphin species have a segregated distribution according to the physiography. Dusky and long-beaked common dolphins use mainly habitats over neritic zones segregating partially their spatial distribution while bottlenose and short-beaked common dolphins showed potential habitats mainly over the shelf-break and oceanic waters, respectively. During El Niño 97-98, this physiographic segregation was predicted to be maintained by the models although with northward retraction for bottlenose, long and short-beaked commons dolphins. Accordingly, dusky and long-beaked common dolphin potential habitat overlapped mainly with neritic potential prey species (Peruvian anchovy, Engraulis ringens; silverside, Odonthestes regia regia; red squat lobster, Pleuroncodes monodon; common squids, Doryteuthis gahi and mackerels). Bottlenose and short-beaked common dolphin habitats were predicted to overlap mainly with oceanic potential prey (mackerels; Panama lightfish, Vinciguerria lucetia; myctophids; Humboldt squids, Dosidicus gigas and euphausiids). Our results predict that dolphins use specific physiographic areas throughout the Peruvian marine ecosystem and these habitats did not drastically change during El Niño 97-98.","container-title":"Progress in Oceanography","DOI":"10.1016/j.pocean.2018.09.003","ISSN":"00796611","journalAbbreviation":"Progress in Oceanography","language":"en","page":"169-181","source":"DOI.org (Crossref)","title":"Modeling the potential habitats of dusky, commons and bottlenose dolphins in the Humboldt Current System off Peru: The influence of non-El Niño vs. El Niño 1997-98 conditions and potential prey availability","title-short":"Modeling the potential habitats of dusky, commons and bottlenose dolphins in the Humboldt Current System off Peru","URL":"https://linkinghub.elsevier.com/retrieve/pii/S0079661117301611","volume":"168","author":[{"family":"Llapapasca","given":"Miguel A."},{"family":"Pacheco","given":"Aldo S."},{"family":"Fiedler","given":"Paul"},{"family":"Goya","given":"Elisa"},{"family":"Ledesma","given":"Jesús"},{"family":"Peña","given":"Cecilia"},{"family":"Vásquez","given":"Luis"}],"accessed":{"date-parts":[["2020",8,17]]},"issued":{"date-parts":[["2018",11]]}}},{"id":691,"uris":["http://zotero.org/groups/2526645/items/KL9X9F2M"],"uri":["http://zotero.org/groups/2526645/items/KL9X9F2M"],"itemData":{"id":691,"type":"article-journal","container-title":"Aquatic Conservation: Marine and Freshwater Ecosystems","DOI":"10.1002/aqc.3148","ISSN":"1052-7613, 1099-0755","issue":"10","journalAbbreviation":"Aquatic Conserv: Mar Freshw Ecosyst","language":"en","page":"1665-1680","source":"DOI.org (Crossref)","title":"Modelling dolphin distribution within an Important Marine Mammal Area in Greece to support spatial management planning","URL":"https://onlinelibrary.wiley.com/doi/abs/10.1002/aqc.3148","volume":"29","author":[{"family":"Bonizzoni","given":"Silvia"},{"family":"Furey","given":"Nathan B."},{"family":"Santostasi","given":"Nina Luisa"},{"family":"Eddy","given":"Lavinia"},{"family":"Valavanis","given":"Vasilis D."},{"family":"Bearzi","given":"Giovanni"}],"accessed":{"date-parts":[["2020",8,14]]},"issued":{"date-parts":[["2019",10]]}},"prefix":"but see"}],"schema":"https://github.com/citation-style-language/schema/raw/master/csl-citation.json"} </w:instrText>
      </w:r>
      <w:r>
        <w:fldChar w:fldCharType="separate"/>
      </w:r>
      <w:r w:rsidRPr="001E2298">
        <w:rPr>
          <w:rFonts w:ascii="Calibri" w:hAnsi="Calibri" w:cs="Calibri"/>
        </w:rPr>
        <w:t>(De Rock et al., 2019; Llapapasca et al., 2018; but see Bonizzoni et al., 2019)</w:t>
      </w:r>
      <w:r>
        <w:fldChar w:fldCharType="end"/>
      </w:r>
      <w:r w:rsidRPr="00F07059">
        <w:t xml:space="preserve"> and </w:t>
      </w:r>
      <w:r>
        <w:t xml:space="preserve">models that predict certain </w:t>
      </w:r>
      <w:r w:rsidRPr="00F07059">
        <w:t xml:space="preserve">behaviors </w:t>
      </w:r>
      <w:r>
        <w:fldChar w:fldCharType="begin"/>
      </w:r>
      <w:r>
        <w:instrText xml:space="preserve"> ADDIN ZOTERO_ITEM CSL_CITATION {"citationID":"RcswOze1","properties":{"formattedCitation":"(Guevara-Aguirre and Gallo-Reynoso, 2016)","plainCitation":"(Guevara-Aguirre and Gallo-Reynoso, 2016)","noteIndex":0},"citationItems":[{"id":653,"uris":["http://zotero.org/groups/2526645/items/KMTAI9IV"],"uri":["http://zotero.org/groups/2526645/items/KMTAI9IV"],"itemData":{"id":653,"type":"article-journal","abstract":"Two ecotypes (coastal and oceanic) of bottlenose dolphins are described in the Gulf of California where the majority of the investigations have been done in coastal regions. This study analyzes if 10 environmental variables (depth, sea color, visibility, sea state, salinity, sea surface temperature, chlorophyll concentration, distance to coast, slope and water density) in Guaymas Basin could differentiate the habitat of both ecotypes, testing the hypothesis of local habitat. Thirteen surveys were conducted along the coastal area and 16 in the offshore area (September 2013-March 2014). Correspondence analysis showed that the coastal ecotype forages and transits in the morning, socializes at noon and rests in the evening, these behaviors were determined by 6 variables (sea surface temperature, visibility, salinity, sea color, distance to coast, and slope). The offshore ecotype forages in the morning and in the afternoon, has a social life at noon, rests in the evening and transits in the morning and afternoon, these behaviors are determined by 4 variables (depth, sea color, sea surface temperature, slope). Ecological niche models showed that 5 variables characterize and differentiate the ecotypes (slope, chlorophyll concentration, distance from the coast, sea state, and sea color). The local habitat hypothesis is proven as each ecotype depends on the cluster of variables of their habitat.","container-title":"Revista Mexicana de Biodiversidad","DOI":"10.1016/j.rmb.2016.07.015","ISSN":"18703453","issue":"3","journalAbbreviation":"Revista Mexicana de Biodiversidad","language":"es","page":"1045-1054","source":"DOI.org (Crossref)","title":"Uso de hábitat de dos ecotipos de toninas (Tursiops truncatus) en el golfo de California, México","URL":"http://revista.ib.unam.mx/index.php/bio/article/view/1612","volume":"87","author":[{"family":"Guevara-Aguirre","given":"Daniel"},{"family":"Gallo-Reynoso","given":"Juan Pablo"}],"accessed":{"date-parts":[["2020",8,18]]},"issued":{"date-parts":[["2016",9]]}}}],"schema":"https://github.com/citation-style-language/schema/raw/master/csl-citation.json"} </w:instrText>
      </w:r>
      <w:r>
        <w:fldChar w:fldCharType="separate"/>
      </w:r>
      <w:r w:rsidRPr="00B07D9F">
        <w:rPr>
          <w:rFonts w:ascii="Calibri" w:hAnsi="Calibri" w:cs="Calibri"/>
        </w:rPr>
        <w:t>(Guevara-Aguirre and Gallo-Reynoso, 2016)</w:t>
      </w:r>
      <w:r>
        <w:fldChar w:fldCharType="end"/>
      </w:r>
      <w:r w:rsidRPr="00F07059">
        <w:t>. Water temperatures at 100 m and the depth of the 15°C isotherm</w:t>
      </w:r>
      <w:r>
        <w:t>, however,</w:t>
      </w:r>
      <w:r w:rsidRPr="00F07059">
        <w:t xml:space="preserve"> </w:t>
      </w:r>
      <w:r>
        <w:t>do not predict</w:t>
      </w:r>
      <w:r w:rsidRPr="00F07059">
        <w:t xml:space="preserve"> presence </w:t>
      </w:r>
      <w:r>
        <w:fldChar w:fldCharType="begin"/>
      </w:r>
      <w:r>
        <w:instrText xml:space="preserve"> ADDIN ZOTERO_ITEM CSL_CITATION {"citationID":"3jOvQGdU","properties":{"formattedCitation":"(Davis et al., 1998)","plainCitation":"(Davis et al., 1998)","noteIndex":0},"citationItems":[{"id":409,"uris":["http://zotero.org/groups/2526645/items/ZUSK98PZ"],"uri":["http://zotero.org/groups/2526645/items/ZUSK98PZ"],"itemData":{"id":409,"type":"article-journal","container-title":"Marine Mammal Science","issue":"3","page":"490-507","title":"Physical habitat of cetaceans along the continental slope in the north-central and western Gulf of Mexico","volume":"14","author":[{"family":"Davis","given":"RW"},{"family":"Fargion","given":"GS"},{"family":"May","given":"N"},{"family":"Leming","given":"TD"},{"family":"Baumgartner","given":"M"},{"family":"Evans","given":"WE"},{"family":"Hansen","given":"Larry J."},{"family":"Mullin","given":"Keith D."}],"issued":{"date-parts":[["1998",7]]}}}],"schema":"https://github.com/citation-style-language/schema/raw/master/csl-citation.json"} </w:instrText>
      </w:r>
      <w:r>
        <w:fldChar w:fldCharType="separate"/>
      </w:r>
      <w:r w:rsidRPr="006235F1">
        <w:rPr>
          <w:rFonts w:ascii="Calibri" w:hAnsi="Calibri" w:cs="Calibri"/>
        </w:rPr>
        <w:t>(Davis et al., 1998)</w:t>
      </w:r>
      <w:r>
        <w:fldChar w:fldCharType="end"/>
      </w:r>
      <w:r w:rsidRPr="00F07059">
        <w:t>.</w:t>
      </w:r>
      <w:r w:rsidRPr="001B78B3">
        <w:t xml:space="preserve"> </w:t>
      </w:r>
      <w:r>
        <w:t>The predictive capacity of some temperature-related factors may be related to seasonal thermoregulatory behaviors</w:t>
      </w:r>
      <w:r w:rsidRPr="00EE7C04">
        <w:t xml:space="preserve"> </w:t>
      </w:r>
      <w:r>
        <w:t xml:space="preserve">among certain dolphin prey </w:t>
      </w:r>
      <w:r>
        <w:fldChar w:fldCharType="begin"/>
      </w:r>
      <w:r>
        <w:instrText xml:space="preserve"> ADDIN ZOTERO_ITEM CSL_CITATION {"citationID":"irVJlYOl","properties":{"formattedCitation":"(Moreno and Mathews, 2018)","plainCitation":"(Moreno and Mathews, 2018)","noteIndex":0},"citationItems":[{"id":673,"uris":["http://zotero.org/groups/2526645/items/F6IFWD4B"],"uri":["http://zotero.org/groups/2526645/items/F6IFWD4B"],"itemData":{"id":673,"type":"article-journal","abstract":"Estuaries are biologically productive systems that support many cetacean populations and serve as important nursery grounds for their prey but face continued habitat degradation from increasing coastal development. Because estuaries are highly dynamic systems with fine-scale environmental gradients and microhabitats, it is challenging to identify foraging hotspots. To investigate whether bottlenose dolphin (Tursiops truncatus) foraging hotspots occur at fine spatial (500 m) and temporal (time of day and season) scales in a large estuary in the northern Gulf of Mexico, we conducted boat surveys from January to December 2001 in five subareas of Galveston Bay, totaling 3,815 km. Using geospatial techniques, we analyzed the number of dolphins, group behavior, and environmental variables (e.g., water temperature, salinity, turbidity, number of boats and seabirds, and distance to the Gulf) on a 500-m resolution grid. We observed 1,802 dolphins in 262 groups, 57% of which were foraging. Two subareas, Bolivar Roads and the Galveston Ship Channel, comprising only one-fifth of the total surveyed area, accounted for 91% of foraging groups. We identified six foraging hotspots in these two areas that were used throughout the day and in every season. Hotspots were located in deeper channels where dolphins often foraged with bottom trawl shrimp vessels, near ferry landings, and along the jetties where prey are likely exposed or aggregated by currents and tidal fronts. In addition, a greater number of seabirds and vessels were recorded in hotspots relative to where dolphins were not observed. We suggest that this fine spatiotemporal scale approach is a valuable tool for the conservation of vulnerable estuarine cetacean populations, particularly if paired with population and site-fidelity studies. Specifically, determining prime foraging habitat and identifying baseline hotspot density (number of foraging dolphins per unit area) provides useful metrics for detecting changes in habitat usage resulting from habitat degradation or restoration efforts.","container-title":"Aquatic Mammals","DOI":"10.1578/AM.44.6.2018.694","ISSN":"01675427","issue":"6","journalAbbreviation":"Aquatic Mamm","language":"en","page":"694-710","source":"DOI.org (Crossref)","title":"Identifying Foraging Hotspots of Bottlenose Dolphins in a Highly Dynamic System: A Method to Enhance Conservation in Estuaries","title-short":"Identifying Foraging Hotspots of Bottlenose Dolphins in a Highly Dynamic System","URL":"https://www.aquaticmammalsjournal.org/index.php?option=com_content&amp;view=article&amp;id=1799:identifying-foraging-hotspots-of-bottlenose-dolphins-in-a-highly-dynamic-system-a-method-to-enhance-conservation-in-estuaries&amp;catid=172&amp;Itemid=326","volume":"44","author":[{"family":"Moreno","given":"Paula"},{"family":"Mathews","given":"Michael"}],"accessed":{"date-parts":[["2020",8,17]]},"issued":{"date-parts":[["2018",11,15]]}}}],"schema":"https://github.com/citation-style-language/schema/raw/master/csl-citation.json"} </w:instrText>
      </w:r>
      <w:r>
        <w:fldChar w:fldCharType="separate"/>
      </w:r>
      <w:r w:rsidRPr="006235F1">
        <w:rPr>
          <w:rFonts w:ascii="Calibri" w:hAnsi="Calibri" w:cs="Calibri"/>
        </w:rPr>
        <w:t>(Moreno and Mathews, 2018)</w:t>
      </w:r>
      <w:r>
        <w:fldChar w:fldCharType="end"/>
      </w:r>
      <w:r w:rsidRPr="00EE7C04">
        <w:t>.</w:t>
      </w:r>
      <w:r w:rsidRPr="009D4D64">
        <w:t xml:space="preserve"> </w:t>
      </w:r>
    </w:p>
    <w:p w14:paraId="09661D42" w14:textId="54569FD4" w:rsidR="000A04FC" w:rsidRDefault="000A04FC" w:rsidP="000A04FC">
      <w:pPr>
        <w:pStyle w:val="Heading3"/>
        <w:spacing w:line="360" w:lineRule="auto"/>
        <w:contextualSpacing/>
      </w:pPr>
      <w:r>
        <w:t>8.2 Range and relation to MPAs</w:t>
      </w:r>
    </w:p>
    <w:p w14:paraId="2D7D2FF7" w14:textId="351C6736" w:rsidR="000A04FC" w:rsidRDefault="000A04FC" w:rsidP="000A04FC">
      <w:pPr>
        <w:spacing w:line="360" w:lineRule="auto"/>
        <w:contextualSpacing/>
      </w:pPr>
      <w:r>
        <w:t xml:space="preserve">Bottlenose dolphins remain within 45.6 </w:t>
      </w:r>
      <w:r>
        <w:rPr>
          <w:rFonts w:cstheme="minorHAnsi"/>
        </w:rPr>
        <w:t>±</w:t>
      </w:r>
      <w:r>
        <w:t xml:space="preserve"> 43.1 km (mean </w:t>
      </w:r>
      <w:r>
        <w:rPr>
          <w:rFonts w:cstheme="minorHAnsi"/>
        </w:rPr>
        <w:t>±</w:t>
      </w:r>
      <w:r>
        <w:t xml:space="preserve"> SD) of their initial tagging locations (</w:t>
      </w:r>
      <w:r>
        <w:rPr>
          <w:b/>
          <w:bCs/>
        </w:rPr>
        <w:t xml:space="preserve">Table </w:t>
      </w:r>
      <w:r w:rsidR="00DB551C">
        <w:rPr>
          <w:b/>
          <w:bCs/>
        </w:rPr>
        <w:t>B</w:t>
      </w:r>
      <w:r>
        <w:rPr>
          <w:b/>
          <w:bCs/>
        </w:rPr>
        <w:t>1</w:t>
      </w:r>
      <w:r>
        <w:t>) though these ranges varied widely for both ecotypes.</w:t>
      </w:r>
      <w:r w:rsidRPr="008B7485">
        <w:t xml:space="preserve"> Among coastal ecotypes associated with continental shelves, most </w:t>
      </w:r>
      <w:r>
        <w:t>individuals</w:t>
      </w:r>
      <w:r w:rsidRPr="008B7485">
        <w:t xml:space="preserve"> </w:t>
      </w:r>
      <w:r>
        <w:t>stay</w:t>
      </w:r>
      <w:r w:rsidRPr="008B7485">
        <w:t xml:space="preserve"> within 15–200 km </w:t>
      </w:r>
      <w:r>
        <w:t xml:space="preserve">of their tagging locations </w:t>
      </w:r>
      <w:r>
        <w:fldChar w:fldCharType="begin"/>
      </w:r>
      <w:r>
        <w:instrText xml:space="preserve"> ADDIN ZOTERO_ITEM CSL_CITATION {"citationID":"Hb4Xliem","properties":{"formattedCitation":"(Balmer et al., 2019; Hartel et al., 2020; Paschoalini and Santos, 2020; Plesli\\uc0\\u263{} et al., 2019; Shane et al., 1986)","plainCitation":"(Balmer et al., 2019; Hartel et al., 2020; Paschoalini and Santos, 2020; Pleslić et al., 2019; Shane et al., 1986)","noteIndex":0},"citationItems":[{"id":685,"uris":["http://zotero.org/groups/2526645/items/9DEJ7QU7"],"uri":["http://zotero.org/groups/2526645/items/9DEJ7QU7"],"itemData":{"id":685,"type":"article-journal","abstract":"Tursiops truncatus (Common Bottlenose Dolphin) in Georgia are exposed to multiple natural and anthropogenic stressors. Here, we describe a case study of an adult, male Common Bottlenose Dolphin entangled in marine debris, that was temporarily captured, disentangled, sampled for health assessment, satellite tagged, and released. Photographic-identification history and short-term tagging data support that the animal, Z58, has long-term site fidelity to the estuaries of southern Georgia. Health-assessment results identified several abnormal health parameters, including anemia, which likely resulted from exposure to extremely high site-specific contaminants that are known in the area. This note provides a case study of the various stressors to which Common Bottlenose Dolphins in Georgia are exposed, which can be used to develop effective management strategies for at-risk populations.","container-title":"Southeastern Naturalist","DOI":"10.1656/058.018.0112","ISSN":"1528-7092","issue":"1","journalAbbreviation":"Southeastern Naturalist","language":"en","page":"N1-N9","source":"DOI.org (Crossref)","title":"Ranging Patterns and Exposure to Cumulative Stressors of a Tursiops truncatus (Common Bottlenose Dolphin) in Georgia","URL":"https://bioone.org/journals/southeastern-naturalist/volume-18/issue-1/058.018.0112/Ranging-Patterns-and-Exposure-to-Cumulative-Stressors-of-a-Tursiops/10.1656/058.018.0112.full","volume":"18","author":[{"family":"Balmer","given":"Brian"},{"family":"Zolman","given":"Eric"},{"family":"Bolton","given":"Jennie"},{"family":"Fauquier","given":"Deborah"},{"family":"Fougeres","given":"Erin"},{"family":"George","given":"R. Clay"},{"family":"Goldstein","given":"Tracey"},{"family":"Gowen","given":"Michael"},{"family":"Kolkmeyer","given":"Trip"},{"family":"Le-Bert","given":"Carolina"},{"family":"Mase","given":"Blair"},{"family":"Norton","given":"Terry"},{"family":"Peterson","given":"Jon"},{"family":"Rowles","given":"Teri"},{"family":"Saliki","given":"Jerry"},{"family":"Ylitalo","given":"Gina"}],"accessed":{"date-parts":[["2020",8,14]]},"issued":{"date-parts":[["2019",3,6]]}}},{"id":714,"uris":["http://zotero.org/groups/2526645/items/KBXYSALC"],"uri":["http://zotero.org/groups/2526645/items/KBXYSALC"],"itemData":{"id":714,"type":"article-journal","abstract":"Background:  While cetaceans have been extensively studied around the world, nocturnal movements and habi</w:instrText>
      </w:r>
      <w:r>
        <w:rPr>
          <w:rFonts w:ascii="Cambria Math" w:hAnsi="Cambria Math" w:cs="Cambria Math"/>
        </w:rPr>
        <w:instrText>‑</w:instrText>
      </w:r>
      <w:r>
        <w:instrText xml:space="preserve">tat use have been largely unaddressed for most populations. We used satellite telemetry to examine the nocturnal movements and habitat use of four bottlenose dolphins (Tursiops truncatus) from a well-studied population in a complex estuary along the east coast of Florida. This also enabled us to explore the utility of satellite tracking on an apex predator within a very narrow and convoluted ecosystem. Our objectives were to evaluate (1) nocturnal home ranges and how individual dolphins moved within them, (2) nocturnal utilization of habitats surrounding ocean inlets, (3) nocturnal movements outside of the population’s known range (i.e., the study area), and (4) nocturnal use of select environmental variables.\nResults:  Satellite tags were active between 129 and 140 days (136 ± 4.99) during nocturnal hours (summer/fall 2012), yielding 3.3 ± 1.4 high-quality transmissions per night. Results indicated substantial individual variation among the four tagged dolphins, with home ranges varying in length from 53.9 to 83.6 km (x̅ = 71.9 ± 12.9). Binomial tests and MaxEnt models revealed some dolphins preferred habitats surrounding inlets, seagrass habitats, and various water depths, while other dolphins avoided these areas. All dolphins, however, showed substantial movement (x̅ = 5.8 ± 7.4 km) outside of the study area, including travel into rivers/canals and the adjoining ocean (6.0–8.6% and 0.8–2.9% of locations per dolphin, respectively).\nConclusions:  This study was the first to utilize satellite telemetry on Indian River Lagoon dolphins and provided the first detailed insights into the nocturnal movements and habitat use of this population. Our findings suggest that while individual dolphin home ranges may overlap, they use different foraging strategies, feed on different prey, and/ or exhibit intraspecific resource partitioning. In contrast with a prior study, all tagged dolphins showed considerable movement into the adjoining ocean and freshwater sources. This suggests this population has a much larger range than previously thought, which is important to consider for future research and conservation efforts.","container-title":"Animal Biotelemetry","DOI":"10.1186/s40317-020-00200-4","ISSN":"2050-3385","issue":"1","journalAbbreviation":"Anim Biotelemetry","language":"en","page":"13","source":"DOI.org (Crossref)","title":"Testing satellite telemetry within narrow ecosystems: nocturnal movements and habitat use of bottlenose dolphins within a convoluted estuarine system","title-short":"Testing satellite telemetry within narrow ecosystems","URL":"https://animalbiotelemetry.biomedcentral.com/articles/10.1186/s40317-020-00200-4","volume":"8","author":[{"family":"Hartel","given":"Elizabeth F."},{"family":"Noke Durden","given":"Wendy"},{"family":"O’Corry-Crowe","given":"Greg"}],"accessed":{"date-parts":[["2020",8,12]]},"issued":{"date-parts":[["2020",12]]}}},{"id":713,"uris":["http://zotero.org/groups/2526645/items/ZYABVA78"],"uri":["http://zotero.org/groups/2526645/items/ZYABVA78"],"itemData":{"id":713,"type":"article-journal","abstract":"Bottlenose dolphins (Tursiops truncatus) have been surveyed for at least two decades on the southern Brazilian coast. However, little is known about their distribution and habitat use in lower latitudes of the South-western Atlantic Ocean. Aiming to study the movements and distribution of the species along the south-eastern Brazilian coast, we made a comparison of photo-identified individuals of the species catalogued in 21 cruises conducted between 2012 and 2015. Additionally, we performed stable isotope analyses of carbon and nitrogen in skin samples (N = 35) to provide some insights of dolphin habitat use and trophic ecology through comparisons among individuals of distinct surveyed sectors (northern and southern) and sex. A total of 177 individuals were identified. Re-sightings (N = 24) occurred at intervals from 82 to 979 days at distances from 7 to 179 km. No individual was sighted in both sectors, suggesting spatial segregation. Isotopic comparisons showed no significant differences in carbon and nitrogen signatures between distinct sectors. However, ecological divergences were found when we divided the samples by gender. Wider isotopic niches were found for the northern bottlenose dolphins vs the southern ones, which could be related to temporal and spatial variation in the availability of resources, as well as possible differences in the home ranges of males and females in each region. This study represents a preliminary evaluation of ecological aspects of bottlenose dolphins along the Brazilian south-eastern coast, however, long-term studies on the feeding ecology and habitat use of this species are important to further improve our knowledge.","container-title":"Journal of the Marine Biological Association of the United Kingdom","DOI":"10.1017/S0025315420000387","ISSN":"0025-3154, 1469-7769","issue":"4","journalAbbreviation":"J. Mar. Biol. Ass.","language":"en","page":"651-662","source":"DOI.org (Crossref)","title":"Movements and habitat use of bottlenose dolphins, &lt;i&gt;Tursiops truncatus&lt;/i&gt; , in south-eastern Brazil","URL":"https://www.cambridge.org/core/product/identifier/S0025315420000387/type/journal_article","volume":"100","author":[{"family":"Paschoalini","given":"Victor Uber"},{"family":"Santos","given":"Marcos César de Oliveira"}],"accessed":{"date-parts":[["2020",8,12]]},"issued":{"date-parts":[["2020",6]]}}},{"id":696,"uris":["http://zotero.org/groups/2526645/items/LL8KZPHX"],"uri":["http://zotero.org/groups/2526645/items/LL8KZPHX"],"itemData":{"id":696,"type":"article-journal","container-title":"Aquatic Conservation: Marine and Freshwater Ecosystems","DOI":"10.1002/aqc.3213","ISSN":"1052-7613, 1099-0755","issue":"12","journalAbbreviation":"Aquatic Conserv: Mar Freshw Ecosyst","language":"en","page":"2116-2132","source":"DOI.org (Crossref)","title":"Social structure and spatial distribution of bottlenose dolphins (&lt;i&gt;Tursiops truncatus&lt;/i&gt;) along the Croatian Adriatic coast","title-short":"Social structure and spatial distribution of bottlenose dolphins ( &lt;span style=\"font-variant","URL":"https://onlinelibrary.wiley.com/doi/abs/10.1002/aqc.3213","volume":"29","author":[{"family":"Pleslić","given":"Grgur"},{"family":"Rako‐Gospić","given":"Nikolina"},{"family":"Miočić‐Stošić","given":"Jure"},{"family":"Blazinić Vučur","given":"Tihana"},{"family":"Radulović","given":"Marko"},{"family":"Mackelworth","given":"Peter"},{"family":"Frleta‐Valić","given":"Maša"},{"family":"Holcer","given":"Draško"}],"accessed":{"date-parts":[["2020",8,13]]},"issued":{"date-parts":[["2019",12]]}}},{"id":522,"uris":["http://zotero.org/groups/2526645/items/75GPPZUM"],"uri":["http://zotero.org/groups/2526645/items/75GPPZUM"],"itemData":{"id":522,"type":"article-journal","abstract":"The authors review the literature on bottlenose dolphin ecology, behavior and social organization, focusing on data collected on free-ranging animals. Most bottlenose dolphins studied to date have had definable home ranges, and behavioral, morphological and biochemical information indicates discrete stocks in some areas. Bottlenose dolphins appear to form relatively permanent social groups based on sex and age. Mother-calf bonds are long-lasting. Movement patterns are extremely variable from location to location but are relatively predictable at any given site. Food resources are one of the most important factors affecting movements. Bottlenose dolphin behavior is very flexible, and these dolphins are generally active day and night. Feeding peaks in the morning and afternoon have been observed at several sites. Social behavior is an important component of daily activities. Sharks are the most significant predator on bottlenose dolphins in most areas, but captive and wild studies show that dolphins and sharks frequently live in harmony as well. Human activities may be helpful, harmful or neutral to bottlenose dolphins, but interactions with humans are frequent for these coastal cetaceans.","container-title":"Marine Mammal Science","DOI":"10.1111/j.1748-7692.1986.tb00026.x","ISSN":"0824-0469, 1748-7692","issue":"1","journalAbbreviation":"Marine Mammal Sci","language":"en","page":"34-63","source":"DOI.org (Crossref)","title":"Ecology, behavior and social organization of the bottlenose dolphin: A review","title-short":"ECOLOGY, BEHAVIOR AND SOCIAL ORGANIZATION OF THE BOTTLENOSE DOLPHIN","URL":"http://doi.wiley.com/10.1111/j.1748-7692.1986.tb00026.x","volume":"2","author":[{"family":"Shane","given":"Susan H."},{"family":"Wells","given":"Randall S."},{"family":"Wursig","given":"Bernd"}],"accessed":{"date-parts":[["2020",8,11]]},"issued":{"date-parts":[["1986",1]]}}}],"schema":"https://github.com/citation-style-language/schema/raw/master/csl-citation.json"} </w:instrText>
      </w:r>
      <w:r>
        <w:fldChar w:fldCharType="separate"/>
      </w:r>
      <w:r w:rsidRPr="006235F1">
        <w:rPr>
          <w:rFonts w:ascii="Calibri" w:hAnsi="Calibri" w:cs="Calibri"/>
          <w:szCs w:val="24"/>
        </w:rPr>
        <w:t>(Balmer et al., 2019; Hartel et al., 2020; Paschoalini and Santos, 2020; Pleslić et al., 2019; Shane et al., 1986)</w:t>
      </w:r>
      <w:r>
        <w:fldChar w:fldCharType="end"/>
      </w:r>
      <w:r w:rsidRPr="008B7485">
        <w:t>. The coastal ecotype associated with islands travel</w:t>
      </w:r>
      <w:r>
        <w:t>s</w:t>
      </w:r>
      <w:r w:rsidRPr="008B7485">
        <w:t xml:space="preserve"> tens of kilometers, though these behaviors differ </w:t>
      </w:r>
      <w:r>
        <w:t>among</w:t>
      </w:r>
      <w:r w:rsidRPr="008B7485">
        <w:t xml:space="preserve"> archipelagoes </w:t>
      </w:r>
      <w:r>
        <w:fldChar w:fldCharType="begin"/>
      </w:r>
      <w:r w:rsidR="00524BB7">
        <w:instrText xml:space="preserve"> ADDIN ZOTERO_ITEM CSL_CITATION {"citationID":"fShMZvvJ","properties":{"formattedCitation":"(20 km, Hawai\\uc0\\u699{}i, USA, Baird et al., 2009; 30\\uc0\\u8211{}130 km, Canary Islands, Spain, Tobe\\uc0\\u241{}a et al., 2014)","plainCitation":"(20 km, Hawaiʻi, USA, Baird et al., 2009; 30–130 km, Canary Islands, Spain, Tobeña et al., 2014)","noteIndex":0},"citationItems":[{"id":523,"uris":["http://zotero.org/groups/2526645/items/W9HCQD6L"],"uri":["http://zotero.org/groups/2526645/items/W9HCQD6L"],"itemData":{"id":523,"type":"article-journal","abstract":"Management agencies often use geopolitical boundaries as proxies for biological boundaries. In Hawaiian waters a single stock is recognized of common bottlenose dolphins, Tursiops truncatus, a species that is found both in open water and nearshore among the main Hawaiian Islands. To assess population structure, we photoidentiﬁed 336 distinctive individuals from the main Hawaiian Islands, from 2000 to 2006. Their generally shallow-water distribution, and numerous within-year and between-year resightings within island areas suggest that individuals are resident to the islands, rather than part of an offshore population moving through the area. Comparisons of identiﬁcations obtained from Kaua‘i/Ni‘ihau, O‘ahu, the “4island area,” and the island of Hawai‘i showed no evidence of movements among these island groups, although movements from Kaua‘i to Ni‘ihau and among the “4-islands” were documented. A Bayesian analysis examining the probability of missing movements among island groups, given our sample sizes for different areas, indicates that interisland movement rates are less than 1% per year with 95% probability. Our results suggest the existence of multiple demographically independent populations of island-associated common bottlenose dolphins around the main Hawaiian islands.","container-title":"Marine Mammal Science","DOI":"10.1111/j.1748-7692.2008.00257.x","ISSN":"08240469, 17487692","issue":"2","language":"en","page":"251-274","source":"DOI.org (Crossref)","title":"Population structure of island-associated dolphins: Evidence from photo-identification of common bottlenose dolphins ( &lt;i&gt;Tursiops truncatus&lt;/i&gt; ) in the main Hawaiian Islands","title-short":"Population structure of island-associated dolphins","URL":"http://doi.wiley.com/10.1111/j.1748-7692.2008.00257.x","volume":"25","author":[{"family":"Baird","given":"Robin W."},{"family":"Gorgone","given":"Antoinette M."},{"family":"McSweeney","given":"Daniel J."},{"family":"Ligon","given":"Allan D."},{"family":"Deakos","given":"Mark H."},{"family":"Webster","given":"Daniel L."},{"family":"Schorr","given":"Gregory S."},{"family":"Martien","given":"Karen K."},{"family":"Salden","given":"Dan R."},{"family":"Mahaffy","given":"Sabre D."}],"accessed":{"date-parts":[["2020",8,11]]},"issued":{"date-parts":[["2009",4]]}},"prefix":"20 km, Hawaiʻi, USA,"},{"id":638,"uris":["http://zotero.org/groups/2526645/items/SD55784F"],"uri":["http://zotero.org/groups/2526645/items/SD55784F"],"itemData":{"id":638,"type":"article-journal","abstract":"A total of 313 individual common bottlenose dolphins Tursiops truncatus was photo-identified in four Special Areas of Conservation (SACs) in the western Canary Islands, Spain (El Hierro, La Palma, La Gomera and Tenerife), over a 10-year period (2001–2011). Of these, 36 individuals were resighted subsequently off two or more different islands, determined using online and conventional photo-identification catalogues. This study provides the first evidence of regular, long-distance movements undertaken by common bottlenose dolphins in the Canary Islands. Distances travelled ranged from 30 to 130 km between islands, demonstrating that the species is highly mobile within the archipelago. These results have important implications for the conservation and management of this species in this region and highlight the need to evaluate the efficiency of existing SACs and to further explore residency patterns.","container-title":"African Journal of Marine Science","DOI":"10.2989/1814232X.2013.873738","ISSN":"1814-232X, 1814-2338","issue":"1","journalAbbreviation":"African Journal of Marine Science","language":"en","page":"137-141","source":"DOI.org (Crossref)","title":"Inter-island movements of common bottlenose dolphins &lt;i&gt;Tursiops truncatus&lt;/i&gt; among the Canary Islands: online catalogues and implications for conservation and management","title-short":"Inter-island movements of common bottlenose dolphins &lt;i&gt;Tursiops truncatus&lt;/i&gt; among the Canary Islands","URL":"http://www.tandfonline.com/doi/abs/10.2989/1814232X.2013.873738","volume":"36","author":[{"family":"Tobeña","given":"M"},{"family":"Escánez","given":"A"},{"family":"Rodríguez","given":"Y"},{"family":"López","given":"C"},{"family":"Ritter","given":"F"},{"family":"Aguilar","given":"N"}],"accessed":{"date-parts":[["2020",8,19]]},"issued":{"date-parts":[["2014",1,2]]}},"prefix":"30–130 km, Canary Islands, Spain,"}],"schema":"https://github.com/citation-style-language/schema/raw/master/csl-citation.json"} </w:instrText>
      </w:r>
      <w:r>
        <w:fldChar w:fldCharType="separate"/>
      </w:r>
      <w:r w:rsidR="00524BB7" w:rsidRPr="00524BB7">
        <w:rPr>
          <w:rFonts w:ascii="Calibri" w:hAnsi="Calibri" w:cs="Calibri"/>
          <w:szCs w:val="24"/>
        </w:rPr>
        <w:t>(20 km, Hawaiʻi, USA, Baird et al., 2009; 30–130 km, Canary Islands, Spain, Tobeña et al., 2014)</w:t>
      </w:r>
      <w:r>
        <w:fldChar w:fldCharType="end"/>
      </w:r>
      <w:r w:rsidRPr="008B7485">
        <w:t xml:space="preserve">. </w:t>
      </w:r>
      <w:r>
        <w:t>Central-place foraging distances are more difficult to assess for the o</w:t>
      </w:r>
      <w:r w:rsidRPr="008B7485">
        <w:t>ceanic ecotype</w:t>
      </w:r>
      <w:r>
        <w:t>, which</w:t>
      </w:r>
      <w:r w:rsidRPr="008B7485">
        <w:t xml:space="preserve"> </w:t>
      </w:r>
      <w:r>
        <w:t xml:space="preserve">ranges </w:t>
      </w:r>
      <w:r w:rsidRPr="008B7485">
        <w:t>1–4,500 km</w:t>
      </w:r>
      <w:r>
        <w:t xml:space="preserve"> from their initial tagging locations </w:t>
      </w:r>
      <w:r>
        <w:fldChar w:fldCharType="begin"/>
      </w:r>
      <w:r>
        <w:instrText xml:space="preserve"> ADDIN ZOTERO_ITEM CSL_CITATION {"citationID":"54vypAbp","properties":{"formattedCitation":"(Klatsky et al., 2007; Milmann et al., 2017; Tanaka, 1987; Wells et al., 1999)","plainCitation":"(Klatsky et al., 2007; Milmann et al., 2017; Tanaka, 1987; Wells et al., 1999)","noteIndex":0},"citationItems":[{"id":710,"uris":["http://zotero.org/groups/2526645/items/3R9GJNAW"],"uri":["http://zotero.org/groups/2526645/items/3R9GJNAW"],"itemData":{"id":710,"type":"article-journal","abstract":"The behavior of offshore bottlenose dolphins (Tursiops truncatus) in deep water and near oceanic islands is not well known. Using satellite-linked, time–depth recorders, we investigated the movements and dive behavior of offshore bottlenose dolphins in the deep waters surrounding the Bermuda Pedestal. Three dolphins were tracked from 5 to 45 days and traveled a mean distance of 28.3 km/day where mean water depth was À1,402.0 m 6 1,120.7 SD. Regular dives during the night (2100–0259 h local time) to depths greater than 450 m (8.9% of total dives), 46.4% of night dives lasting longer than 5 min, and high hematocrit values reveal the deep-diving capabilities of offshore bottlenose dolphins. During the day (0900–1459 h local time), dives tended to be shallow, with 96% of dives within 50 m of the surface, and of short durations, with 52.7% lasting less than 1 min. At dusk (1500–2059 h local time), the number of dives increased (X  ¼ 72.4 6 19.6), indicating a diel dive cycle. The dive patterns of bottlenose dolphins in Bermuda waters correlate with the reported nightly vertical migrations of mesopelagic prey along the steep-sided Bermuda Pedestal.","container-title":"Journal of Mammalogy","DOI":"10.1644/05-MAMM-A-365R1.1","ISSN":"0022-2372, 1545-1542","issue":"1","journalAbbreviation":"J Mammal","language":"en","page":"59-66","source":"DOI.org (Crossref)","title":"Offshore Bottlenose Dolphins ( &lt;i&gt;Tursiops truncatus&lt;/i&gt; ): Movement and Dive Behavior Near the Bermuda Pedestal","title-short":"Offshore Bottlenose Dolphins ( &lt;i&gt;Tursiops truncatus&lt;/i&gt; )","URL":"https://academic.oup.com/jmammal/article-lookup/doi/10.1644/05-MAMM-A-365R1.1","volume":"88","author":[{"family":"Klatsky","given":"Leigh J."},{"family":"Wells","given":"Randall S."},{"family":"Sweeney","given":"Jay C."}],"accessed":{"date-parts":[["2020",8,13]]},"issued":{"date-parts":[["2007",2,28]]}}},{"id":663,"uris":["http://zotero.org/groups/2526645/items/MX566RMI"],"uri":["http://zotero.org/groups/2526645/items/MX566RMI"],"itemData":{"id":663,"type":"article-journal","abstract":"A little-studied common bottlenose dolphin (Tursiops truncatus) population inhabits the offshore waters surrounding Saint Paul’s Rocks, a Brazilian marine protected area in the equatorial Atlantic Ocean. Five ﬁeld expeditions (May 2011–May 2013) were conducted to characterize the habitat use, population size, and site ﬁdelity of this population. Three different survey methods were employed: line-transect surveys, land-based surveys, and photo-identiﬁcation surveys. A population size of 23 individuals (19–28, CI 95%), which were present on most sampling days (&gt;90% of surveys), was estimated. The maximum resighting interval of photo-identiﬁed animals was 9 yr and 3 mo for ﬁve distinct individuals, based on data from nonsystematic efforts that have been ongoing since 2004. The dolphins exhibited strong site ﬁdelity, as the minimum convex polygon (MCP, 95%) method revealed that they restricted their movements to a 0.5 km2 area across seasons and a 0.99 km2 area across years (95% kernel). The dolphins preferred shallow waters close to the archipelago (&lt;1.2 km from the islands), especially on the eastern and southeastern sides, where oceanographic models have revealed persistent upwelling that may result from underwater currents and where food may be more predictably available.","container-title":"Marine Mammal Science","DOI":"10.1111/mms.12380","ISSN":"08240469","issue":"2","journalAbbreviation":"Mar Mam Sci","language":"en","page":"496-519","source":"DOI.org (Crossref)","title":"Temporal-spatial distribution of an island-based offshore population of common bottlenose dolphins ( &lt;i&gt;Tursiops truncatus&lt;/i&gt; ) in the equatorial Atlantic","URL":"http://doi.wiley.com/10.1111/mms.12380","volume":"33","author":[{"family":"Milmann","given":"Lucas C."},{"family":"Danilewicz","given":"Daniel"},{"family":"Baumgarten","given":"Julio"},{"family":"Ott","given":"Paulo H."}],"accessed":{"date-parts":[["2020",8,18]]},"issued":{"date-parts":[["2017",4]]}}},{"id":639,"uris":["http://zotero.org/groups/2526645/items/UEISR63E"],"uri":["http://zotero.org/groups/2526645/items/UEISR63E"],"itemData":{"id":639,"type":"article-journal","abstract":"Satellite-linked radio tags were attached to 14 bottlenose dolphins in order to investigate the  migration, movement, and behavior of the bottlenose dolphin. Eleven of the 14 tagged dolphins were released in Katsumoto, Iki Island, and Taiji, Kii Peninsula, from 1983 through 1986. The ARGOS satellite-baced data collection and location system was used to track the tagged dolphins. The movement of dolphins was related with sea surface temperature obtained from the AVHRR of NOAA  9.The contacts with satellite were made for the periods of 12 min to 35 days. One of the dolphins was tracked continually for 18 days and travelled about 604 km. The dolphin released off Katsumoto moved to the fishing ground of yellow tail and turned back near Iki Island. The radio tag slipped off the dolphin and was recovered on the shore. Two dolphins released off Taiji in different years swam along the Kuroshio Current toward the southeast on a similar route. This movement appears to be one of the migration routes of the bottlenose dolphins which occur off Kii Peninsula in spring. One of the other dolphhls passed through the same area three times on different days.The average speeds of the tagged dolphins which swam actively over 2 days were 34.2 to 45.9 m/min, and the maximum speeds were 106.4 to 123.7 m/min. The dolphins tended to swim faster between midnight and sunrise.The location accuracy of the radio transmitters attached to dolphins seemed to be within about 3.5 km. The location was made at about 50% of the contacts with satellite, and 5 to 6 times a day.","container-title":"Nippon Suisan Gakkaishi","issue":"8","language":"en","page":"1327-1338","source":"Zotero","title":"SatelliteRadio Tracking of Bottlenose Dolphins Tursiops truncatus","volume":"53","author":[{"family":"Tanaka","given":"Sho"}],"issued":{"date-parts":[["1987"]]}}},{"id":641,"uris":["http://zotero.org/groups/2526645/items/39IDKKTM"],"uri":["http://zotero.org/groups/2526645/items/39IDKKTM"],"itemData":{"id":641,"type":"article-journal","container-title":"Marine Mammal Science","DOI":"10.1111/j.1748-7692.1999.tb00879.x","ISSN":"0824-0469, 1748-7692","issue":"4","journalAbbreviation":"Marine Mammal Sci","language":"en","page":"1098-1114","source":"DOI.org (Crossref)","title":"Long distance offshore movements of bottlenose dolphins","URL":"http://doi.wiley.com/10.1111/j.1748-7692.1999.tb00879.x","volume":"15","author":[{"family":"Wells","given":"Randall S."},{"family":"Rhinehart","given":"Howard L."},{"family":"Cunningham","given":"Petra"},{"family":"Whaley","given":"Joanne"},{"family":"Baran","given":"Melody"},{"family":"Koberna","given":"Chris"},{"family":"Costa","given":"Daniel P."}],"accessed":{"date-parts":[["2020",8,19]]},"issued":{"date-parts":[["1999",10]]}}}],"schema":"https://github.com/citation-style-language/schema/raw/master/csl-citation.json"} </w:instrText>
      </w:r>
      <w:r>
        <w:fldChar w:fldCharType="separate"/>
      </w:r>
      <w:r w:rsidRPr="008F441A">
        <w:rPr>
          <w:rFonts w:ascii="Calibri" w:hAnsi="Calibri" w:cs="Calibri"/>
        </w:rPr>
        <w:t>(Klatsky et al., 2007; Milmann et al., 2017; Tanaka, 1987; Wells et al., 1999)</w:t>
      </w:r>
      <w:r>
        <w:fldChar w:fldCharType="end"/>
      </w:r>
      <w:r w:rsidRPr="008B7485">
        <w:t>.</w:t>
      </w:r>
    </w:p>
    <w:p w14:paraId="36A5D90B" w14:textId="4954D2F2" w:rsidR="000A04FC" w:rsidRDefault="007203DF" w:rsidP="000A04FC">
      <w:pPr>
        <w:spacing w:line="360" w:lineRule="auto"/>
        <w:ind w:firstLine="720"/>
        <w:contextualSpacing/>
      </w:pPr>
      <w:r>
        <w:t>Bottlenose</w:t>
      </w:r>
      <w:r w:rsidR="000A04FC">
        <w:t xml:space="preserve"> dolphins exhibit </w:t>
      </w:r>
      <w:r w:rsidR="000A04FC" w:rsidRPr="008E2624">
        <w:t>high behavioral plasticity, differing social networks and behaviors</w:t>
      </w:r>
      <w:r w:rsidR="000A04FC">
        <w:t>,</w:t>
      </w:r>
      <w:r w:rsidR="000A04FC" w:rsidRPr="008E2624">
        <w:t xml:space="preserve"> and regular inter-island movements</w:t>
      </w:r>
      <w:r>
        <w:t xml:space="preserve"> that </w:t>
      </w:r>
      <w:r w:rsidR="00FF6704">
        <w:t>cause them to use both sides of MPA boundaries</w:t>
      </w:r>
      <w:r w:rsidR="000A04FC" w:rsidRPr="008E2624">
        <w:t xml:space="preserve"> </w:t>
      </w:r>
      <w:r w:rsidR="000A04FC">
        <w:fldChar w:fldCharType="begin"/>
      </w:r>
      <w:r w:rsidR="000A04FC">
        <w:instrText xml:space="preserve"> ADDIN ZOTERO_ITEM CSL_CITATION {"citationID":"GTpnM4wv","properties":{"formattedCitation":"(Bay of Islands MPA, New Zealand, Hartel et al., 2015; Canary Islands Special Area of Conservation, Spain, Tobe\\uc0\\u241{}a et al., 2014)","plainCitation":"(Bay of Islands MPA, New Zealand, Hartel et al., 2015; Canary Islands Special Area of Conservation, Spain, Tobeña et al., 2014)","noteIndex":0},"citationItems":[{"id":649,"uris":["http://zotero.org/groups/2526645/items/YWH73IKH"],"uri":["http://zotero.org/groups/2526645/items/YWH73IKH"],"itemData":{"id":649,"type":"article-journal","container-title":"Aquatic Conservation: Marine and Freshwater Ecosystems","DOI":"10.1002/aqc.2465","ISSN":"10527613","issue":"5","journalAbbreviation":"Aquatic Conserv: Mar. Freshw. Ecosyst.","language":"en","page":"701-711","source":"DOI.org (Crossref)","title":"Changes in habitat use patterns by bottlenose dolphins over a 10-year period render static management boundaries ineffective","title-short":"Changes in habitat use patterns by bottlenose dolphins over a 10-year period render static management boundaries ineffective","URL":"http://doi.wiley.com/10.1002/aqc.2465","volume":"25","author":[{"family":"Hartel","given":"Elizabeth F."},{"family":"Constantine","given":"Rochelle"},{"family":"Torres","given":"Leigh G."}],"accessed":{"date-parts":[["2020",8,18]]},"issued":{"date-parts":[["2015",10]]}},"prefix":"Bay of Islands MPA, New Zealand,"},{"id":638,"uris":["http://zotero.org/groups/2526645/items/SD55784F"],"uri":["http://zotero.org/groups/2526645/items/SD55784F"],"itemData":{"id":638,"type":"article-journal","abstract":"A total of 313 individual common bottlenose dolphins Tursiops truncatus was photo-identified in four Special Areas of Conservation (SACs) in the western Canary Islands, Spain (El Hierro, La Palma, La Gomera and Tenerife), over a 10-year period (2001–2011). Of these, 36 individuals were resighted subsequently off two or more different islands, determined using online and conventional photo-identification catalogues. This study provides the first evidence of regular, long-distance movements undertaken by common bottlenose dolphins in the Canary Islands. Distances travelled ranged from 30 to 130 km between islands, demonstrating that the species is highly mobile within the archipelago. These results have important implications for the conservation and management of this species in this region and highlight the need to evaluate the efficiency of existing SACs and to further explore residency patterns.","container-title":"African Journal of Marine Science","DOI":"10.2989/1814232X.2013.873738","ISSN":"1814-232X, 1814-2338","issue":"1","journalAbbreviation":"African Journal of Marine Science","language":"en","page":"137-141","source":"DOI.org (Crossref)","title":"Inter-island movements of common bottlenose dolphins &lt;i&gt;Tursiops truncatus&lt;/i&gt; among the Canary Islands: online catalogues and implications for conservation and management","title-short":"Inter-island movements of common bottlenose dolphins &lt;i&gt;Tursiops truncatus&lt;/i&gt; among the Canary Islands","URL":"http://www.tandfonline.com/doi/abs/10.2989/1814232X.2013.873738","volume":"36","author":[{"family":"Tobeña","given":"M"},{"family":"Escánez","given":"A"},{"family":"Rodríguez","given":"Y"},{"family":"López","given":"C"},{"family":"Ritter","given":"F"},{"family":"Aguilar","given":"N"}],"accessed":{"date-parts":[["2020",8,19]]},"issued":{"date-parts":[["2014",1,2]]}},"prefix":"Canary Islands Special Area of Conservation, Spain,"}],"schema":"https://github.com/citation-style-language/schema/raw/master/csl-citation.json"} </w:instrText>
      </w:r>
      <w:r w:rsidR="000A04FC">
        <w:fldChar w:fldCharType="separate"/>
      </w:r>
      <w:r w:rsidR="000A04FC" w:rsidRPr="00A430D1">
        <w:rPr>
          <w:rFonts w:ascii="Calibri" w:hAnsi="Calibri" w:cs="Calibri"/>
          <w:szCs w:val="24"/>
        </w:rPr>
        <w:t>(Bay of Islands MPA, New Zealand, Hartel et al., 2015; Canary Islands Special Area of Conservation, Spain, Tobeña et al., 2014)</w:t>
      </w:r>
      <w:r w:rsidR="000A04FC">
        <w:fldChar w:fldCharType="end"/>
      </w:r>
      <w:r w:rsidR="000A04FC" w:rsidRPr="008E2624">
        <w:t xml:space="preserve">. Dolphin home ranges </w:t>
      </w:r>
      <w:r w:rsidR="000A04FC">
        <w:t>a</w:t>
      </w:r>
      <w:r w:rsidR="000A04FC" w:rsidRPr="008E2624">
        <w:t>re larger than the Cres-Lošinj Special Marine Reserve MPA</w:t>
      </w:r>
      <w:r w:rsidR="000A04FC">
        <w:t xml:space="preserve">, </w:t>
      </w:r>
      <w:r w:rsidR="000A04FC">
        <w:lastRenderedPageBreak/>
        <w:t>Croatia</w:t>
      </w:r>
      <w:r w:rsidR="000A04FC" w:rsidRPr="008E2624">
        <w:t xml:space="preserve"> </w:t>
      </w:r>
      <w:r w:rsidR="000A04FC">
        <w:fldChar w:fldCharType="begin"/>
      </w:r>
      <w:r w:rsidR="000A04FC">
        <w:instrText xml:space="preserve"> ADDIN ZOTERO_ITEM CSL_CITATION {"citationID":"vfFj9z1u","properties":{"formattedCitation":"(Plesli\\uc0\\u263{} et al., 2015)","plainCitation":"(Pleslić et al., 2015)","noteIndex":0},"citationItems":[{"id":697,"uris":["http://zotero.org/groups/2526645/items/78ME7FJ3"],"uri":["http://zotero.org/groups/2526645/items/78ME7FJ3"],"itemData":{"id":697,"type":"article-journal","container-title":"Aquatic Conservation: Marine and Freshwater Ecosystems","DOI":"10.1002/aqc.2416","ISSN":"10527613","issue":"1","journalAbbreviation":"Aquatic Conserv: Mar. Freshw. Ecosyst.","language":"en","page":"125-137","source":"DOI.org (Crossref)","title":"The abundance of common bottlenose dolphins &lt;i&gt;(Tursiops truncatus)&lt;/i&gt; in the former special marine reserve of the Cres-Lošinj Archipelago, Croatia","title-short":"The abundance of common bottlenose dolphins &lt;i&gt;(Tursiops truncatus)&lt;/i&gt; in the former special marine reserve of the Cres-Lošinj Archipelago, Croatia","URL":"http://doi.wiley.com/10.1002/aqc.2416","volume":"25","author":[{"family":"Pleslić","given":"Grgur"},{"family":"Rako Gospić","given":"Nikolina"},{"family":"Mackelworth","given":"Peter"},{"family":"Wiemann","given":"Annika"},{"family":"Holcer","given":"Draško"},{"family":"Fortuna","given":"Caterina"}],"accessed":{"date-parts":[["2020",8,13]]},"issued":{"date-parts":[["2015",2]]}}}],"schema":"https://github.com/citation-style-language/schema/raw/master/csl-citation.json"} </w:instrText>
      </w:r>
      <w:r w:rsidR="000A04FC">
        <w:fldChar w:fldCharType="separate"/>
      </w:r>
      <w:r w:rsidR="000A04FC" w:rsidRPr="006F2ACF">
        <w:rPr>
          <w:rFonts w:ascii="Calibri" w:hAnsi="Calibri" w:cs="Calibri"/>
          <w:szCs w:val="24"/>
        </w:rPr>
        <w:t>(Pleslić et al., 2015)</w:t>
      </w:r>
      <w:r w:rsidR="000A04FC">
        <w:fldChar w:fldCharType="end"/>
      </w:r>
      <w:r w:rsidR="000A04FC" w:rsidRPr="008E2624">
        <w:t xml:space="preserve">, but distinct sub-populations appear to be </w:t>
      </w:r>
      <w:r w:rsidR="000A04FC">
        <w:t>better contained</w:t>
      </w:r>
      <w:r w:rsidR="000A04FC" w:rsidRPr="008E2624">
        <w:t xml:space="preserve"> by small, separate MPAs </w:t>
      </w:r>
      <w:r w:rsidR="000A04FC">
        <w:t xml:space="preserve">located </w:t>
      </w:r>
      <w:r w:rsidR="000A04FC" w:rsidRPr="008E2624">
        <w:t xml:space="preserve">throughout the United Kingdom </w:t>
      </w:r>
      <w:r w:rsidR="000A04FC">
        <w:fldChar w:fldCharType="begin"/>
      </w:r>
      <w:r w:rsidR="000A04FC">
        <w:instrText xml:space="preserve"> ADDIN ZOTERO_ITEM CSL_CITATION {"citationID":"yeOoGarC","properties":{"formattedCitation":"(Nyk\\uc0\\u228{}nen et al., 2018)","plainCitation":"(Nykänen et al., 2018)","noteIndex":0},"citationItems":[{"id":679,"uris":["http://zotero.org/groups/2526645/items/W6H47WGM"],"uri":["http://zotero.org/groups/2526645/items/W6H47WGM"],"itemData":{"id":679,"type":"article-journal","abstract":"The functioning of marine protected areas (MPAs) designated for marine megafauna has been criticized due to the high mobility and dispersal potential of these taxa. However, dispersal within a network of small MPAs can be beneficial as connectivity can result in increased effective population size, maintain genetic diversity, and increase robustness to ecological and environmental changes making populations less susceptible to stochastic genetic and demographic effects (i.e., Allee effect). Here, we use both genetic and photo-­identification methods to quantify gene flow and demographic dispersal between MPAs of a highly mobile marine mammal, the bottlenose dolphin Tursiops truncatus. We identify three populations in the waters of western Ireland, two of which have largely nonoverlapping core coastal home ranges and are each strongly spatially associated with specific MPAs. We find high site fidelity of individuals within each of these two coastal populations to their respective MPA. We also find low levels of demographic dispersal between the populations, but it remains unclear whether any new gametes are exchanged between populations through these migrants (genetic dispersal). The population sampled in the Shannon Estuary has a low estimated effective population size and appears to be genetically isolated. The second coastal population, sampled outside of the Shannon, may be demographically and genetically connected to other coastal subpopulations around the coastal waters of the UK. We therefore recommend that the methods applied here should be used on a broader geographically sampled dataset to better assess this connectivity.","container-title":"Ecology and Evolution","DOI":"10.1002/ece3.4343","ISSN":"20457758","issue":"18","journalAbbreviation":"Ecol Evol","language":"en","page":"9241-9258","source":"DOI.org (Crossref)","title":"Quantifying dispersal between marine protected areas by a highly mobile species, the bottlenose dolphin, &lt;i&gt;Tursiops truncatus&lt;/i&gt;","URL":"http://doi.wiley.com/10.1002/ece3.4343","volume":"8","author":[{"family":"Nykänen","given":"Milaja"},{"family":"Dillane","given":"Eileen"},{"family":"Englund","given":"Anneli"},{"family":"Foote","given":"Andrew D."},{"family":"Ingram","given":"Simon N."},{"family":"Louis","given":"Marie"},{"family":"Mirimin","given":"Luca"},{"family":"Oudejans","given":"Machiel"},{"family":"Rogan","given":"Emer"}],"accessed":{"date-parts":[["2020",8,17]]},"issued":{"date-parts":[["2018",9]]}}}],"schema":"https://github.com/citation-style-language/schema/raw/master/csl-citation.json"} </w:instrText>
      </w:r>
      <w:r w:rsidR="000A04FC">
        <w:fldChar w:fldCharType="separate"/>
      </w:r>
      <w:r w:rsidR="000A04FC" w:rsidRPr="006F2ACF">
        <w:rPr>
          <w:rFonts w:ascii="Calibri" w:hAnsi="Calibri" w:cs="Calibri"/>
          <w:szCs w:val="24"/>
        </w:rPr>
        <w:t>(Nykänen et al., 2018)</w:t>
      </w:r>
      <w:r w:rsidR="000A04FC">
        <w:fldChar w:fldCharType="end"/>
      </w:r>
      <w:r w:rsidR="000A04FC" w:rsidRPr="008E2624">
        <w:t>.</w:t>
      </w:r>
    </w:p>
    <w:p w14:paraId="20189EC9" w14:textId="44E3A08E" w:rsidR="000A04FC" w:rsidRDefault="000A04FC" w:rsidP="000A04FC">
      <w:pPr>
        <w:pStyle w:val="Heading3"/>
        <w:spacing w:line="360" w:lineRule="auto"/>
        <w:contextualSpacing/>
      </w:pPr>
      <w:r>
        <w:t>8.</w:t>
      </w:r>
      <w:r w:rsidR="00FF6704">
        <w:t>3</w:t>
      </w:r>
      <w:r>
        <w:t xml:space="preserve"> </w:t>
      </w:r>
      <w:r w:rsidR="005B4B41">
        <w:t>Suitability of the Palmyra-Kingman MPA</w:t>
      </w:r>
    </w:p>
    <w:p w14:paraId="6B904A07" w14:textId="7AC823FB" w:rsidR="000A04FC" w:rsidRDefault="000A04FC" w:rsidP="000A04FC">
      <w:pPr>
        <w:spacing w:line="360" w:lineRule="auto"/>
        <w:contextualSpacing/>
      </w:pPr>
      <w:r>
        <w:t xml:space="preserve">Protecting diverse habitats at </w:t>
      </w:r>
      <w:r w:rsidR="00425747">
        <w:t xml:space="preserve">the </w:t>
      </w:r>
      <w:r>
        <w:t>Palmyra</w:t>
      </w:r>
      <w:r w:rsidR="00425747">
        <w:t>-Kingman MPA</w:t>
      </w:r>
      <w:r>
        <w:t xml:space="preserve"> could benefit both coastal and oceanic ecotypes. The combination of atoll-based shallow, warm water and adjacent oceanic, deep, cooler water with variable primary productivity could suit both ecotypes. The stationary small Palmyra</w:t>
      </w:r>
      <w:r w:rsidR="00A806A9">
        <w:t>-Kingman</w:t>
      </w:r>
      <w:r>
        <w:t xml:space="preserve"> MPA may provide sufficient coverage for the coastal ecotype (</w:t>
      </w:r>
      <w:r>
        <w:rPr>
          <w:b/>
          <w:bCs/>
        </w:rPr>
        <w:t xml:space="preserve">Figure </w:t>
      </w:r>
      <w:r w:rsidR="007E7E5D">
        <w:rPr>
          <w:b/>
          <w:bCs/>
        </w:rPr>
        <w:t>3</w:t>
      </w:r>
      <w:r w:rsidR="00C90B60">
        <w:rPr>
          <w:b/>
          <w:bCs/>
        </w:rPr>
        <w:t>A</w:t>
      </w:r>
      <w:r>
        <w:t xml:space="preserve">), but the wider-ranging oceanic ecotype </w:t>
      </w:r>
      <w:r w:rsidR="00C0049D">
        <w:t>may</w:t>
      </w:r>
      <w:r>
        <w:t xml:space="preserve"> benefit more from a larger MPA or a network of MPAs. </w:t>
      </w:r>
      <w:r w:rsidR="00C0049D">
        <w:t>Mobile</w:t>
      </w:r>
      <w:r>
        <w:t xml:space="preserve"> MPAs might also better accommodate the scale of pelagic movements expected for the oceanic ecotype’s especially if the timing for shifting zones matched certain life history stages </w:t>
      </w:r>
      <w:r>
        <w:fldChar w:fldCharType="begin"/>
      </w:r>
      <w:r>
        <w:instrText xml:space="preserve"> ADDIN ZOTERO_ITEM CSL_CITATION {"citationID":"pVDHFCnj","properties":{"formattedCitation":"(e.g. Hartel et al., 2015)","plainCitation":"(e.g. Hartel et al., 2015)","noteIndex":0},"citationItems":[{"id":649,"uris":["http://zotero.org/groups/2526645/items/YWH73IKH"],"uri":["http://zotero.org/groups/2526645/items/YWH73IKH"],"itemData":{"id":649,"type":"article-journal","container-title":"Aquatic Conservation: Marine and Freshwater Ecosystems","DOI":"10.1002/aqc.2465","ISSN":"10527613","issue":"5","journalAbbreviation":"Aquatic Conserv: Mar. Freshw. Ecosyst.","language":"en","page":"701-711","source":"DOI.org (Crossref)","title":"Changes in habitat use patterns by bottlenose dolphins over a 10-year period render static management boundaries ineffective","title-short":"Changes in habitat use patterns by bottlenose dolphins over a 10-year period render static management boundaries ineffective","URL":"http://doi.wiley.com/10.1002/aqc.2465","volume":"25","author":[{"family":"Hartel","given":"Elizabeth F."},{"family":"Constantine","given":"Rochelle"},{"family":"Torres","given":"Leigh G."}],"accessed":{"date-parts":[["2020",8,18]]},"issued":{"date-parts":[["2015",10]]}},"prefix":"e.g."}],"schema":"https://github.com/citation-style-language/schema/raw/master/csl-citation.json"} </w:instrText>
      </w:r>
      <w:r>
        <w:fldChar w:fldCharType="separate"/>
      </w:r>
      <w:r w:rsidRPr="00B87727">
        <w:rPr>
          <w:rFonts w:ascii="Calibri" w:hAnsi="Calibri" w:cs="Calibri"/>
        </w:rPr>
        <w:t>(e.g. Hartel et al., 2015)</w:t>
      </w:r>
      <w:r>
        <w:fldChar w:fldCharType="end"/>
      </w:r>
      <w:r>
        <w:t>.</w:t>
      </w:r>
      <w:r w:rsidRPr="009E125A">
        <w:t xml:space="preserve"> </w:t>
      </w:r>
      <w:r>
        <w:t xml:space="preserve">Bottlenose dolphins would also benefit from regulations that restrict fisheries and interactions with boats </w:t>
      </w:r>
      <w:r>
        <w:fldChar w:fldCharType="begin"/>
      </w:r>
      <w:r>
        <w:instrText xml:space="preserve"> ADDIN ZOTERO_ITEM CSL_CITATION {"citationID":"DNCu10BX","properties":{"formattedCitation":"(Pirotta et al., 2015)","plainCitation":"(Pirotta et al., 2015)","noteIndex":0},"citationItems":[{"id":645,"uris":["http://zotero.org/groups/2526645/items/WZA5WXWT"],"uri":["http://zotero.org/groups/2526645/items/WZA5WXWT"],"itemData":{"id":645,"type":"article-journal","abstract":"Assessments of anthropogenic impacts on marine wildlife often concentrate on large-scale displacement. However, changes in the activity patterns of animals that do not ﬂee could also affect their energy balance. Increasing boat trafﬁc raises concerns for exposed marine mammals. Understanding risk perception is critical for effective mitigation and management, but it is hard to disentangle the effect of noise, physical presence of boats, and context. We used passive acoustic techniques to quantify how boat disturbance affected bottlenose dolphin foraging activity, and characterized the conditions inﬂuencing responses. To account for potential masking effects of boat noise on foraging vocalizations (buzzes), we developed a novel procedure to estimate the relationship between buzz detection probability and noise levels in particular 1/3 octave bands. Bayesian hierarchical modeling was then used to assess the effect of boat presence on buzz occurrence, as well as potential interactions with noise level, location, year, day, hour, dolphin group size, and boat type and number. Our results indicate that boat presence was associated with a short-term 49% reduction in foraging activity, but there was no relationship with noise level. Differences between sites and between years suggested a variable susceptibility depending on foraging conditions. This effect increased for increasing number of boats and depended on boat type. This is the ﬁrst study conclusively showing that boat physical presence, and not just noise, plays a large role in disturbance.","container-title":"Biological Conservation","DOI":"10.1016/j.biocon.2014.11.003","ISSN":"00063207","journalAbbreviation":"Biological Conservation","language":"en","page":"82-89","source":"DOI.org (Crossref)","title":"Quantifying the effect of boat disturbance on bottlenose dolphin foraging activity","URL":"https://linkinghub.elsevier.com/retrieve/pii/S0006320714004200","volume":"181","author":[{"family":"Pirotta","given":"Enrico"},{"family":"Merchant","given":"Nathan D."},{"family":"Thompson","given":"Paul M."},{"family":"Barton","given":"Tim R."},{"family":"Lusseau","given":"David"}],"accessed":{"date-parts":[["2020",8,18]]},"issued":{"date-parts":[["2015",1]]}}}],"schema":"https://github.com/citation-style-language/schema/raw/master/csl-citation.json"} </w:instrText>
      </w:r>
      <w:r>
        <w:fldChar w:fldCharType="separate"/>
      </w:r>
      <w:r w:rsidRPr="00677F46">
        <w:rPr>
          <w:rFonts w:ascii="Calibri" w:hAnsi="Calibri" w:cs="Calibri"/>
        </w:rPr>
        <w:t>(Pirotta et al., 2015)</w:t>
      </w:r>
      <w:r>
        <w:fldChar w:fldCharType="end"/>
      </w:r>
      <w:r>
        <w:t xml:space="preserve">, especially for food-limited populations </w:t>
      </w:r>
      <w:r>
        <w:fldChar w:fldCharType="begin"/>
      </w:r>
      <w:r>
        <w:instrText xml:space="preserve"> ADDIN ZOTERO_ITEM CSL_CITATION {"citationID":"aEpoEd0O","properties":{"formattedCitation":"(New et al., 2020)","plainCitation":"(New et al., 2020)","noteIndex":0},"citationItems":[{"id":707,"uris":["http://zotero.org/groups/2526645/items/R2K7QNGT"],"uri":["http://zotero.org/groups/2526645/items/R2K7QNGT"],"itemData":{"id":707,"type":"article-journal","abstract":"Globally, the exploitation of marine mammals has shifted from hunting to viewing over the last few decades. While refraining from actively killing animals may have a positive effect on marine mammal populations, whale and dolphin watching can induce changes such as displacement from preferred habitat and disruption of foraging that may also have severe ﬁtness costs. Under some circumstances, this non-lethal disturbance may affect populations in a manner similar to directed mortality. Here, we focus on inshore dolphin populations that are known to show short-term behavioral responses to boat approaches. Long-term ﬁtness effects have only been clearly identiﬁed in a small number of these populations, and all share certain characteristics, i.e., closed, small and food-limited. This raises the question of importance of context when considering the long-term effects of disturbance, since many dolphin populations may be open, large, and/or free from resource restriction. We explored the effect of disturbance based on the characteristics of populations using the population consequences of disturbance (PCoD) framework. PCoD was developed to link short-term changes in individual behavior and physiology to presumed long-term effects on population dynamics. To ensure our scenarios were biologically plausible, they reﬂected the ecological context of four well-studied populations of dolphins, Doubtful Sound, New Zealand, Sarasota Bay, United States, Durban Bay, South Africa, and Jervis Bay, Australia, in terms of their size, closure, and food resources. We found that the characteristics of the populations being disturbed are important with regards to the level of disturbance that could be tolerated. Closed populations were most sensitive, while large, open populations with no food limitation appeared to be able to withstand a higher probability of disturbance. This implies that population characteristics should be accounted for when determining the suitability of whale and dolphin watching operations in a given area.","container-title":"Frontiers in Marine Science","DOI":"10.3389/fmars.2020.00353","ISSN":"2296-7745","journalAbbreviation":"Front. Mar. Sci.","language":"en","page":"353","source":"DOI.org (Crossref)","title":"Dolphins and Boats: When Is a Disturbance, Disturbing?","title-short":"Dolphins and Boats","URL":"https://www.frontiersin.org/article/10.3389/fmars.2020.00353/full","volume":"7","author":[{"family":"New","given":"Leslie"},{"family":"Lusseau","given":"David"},{"family":"Harcourt","given":"Robert"}],"accessed":{"date-parts":[["2020",8,13]]},"issued":{"date-parts":[["2020",5,26]]}}}],"schema":"https://github.com/citation-style-language/schema/raw/master/csl-citation.json"} </w:instrText>
      </w:r>
      <w:r>
        <w:fldChar w:fldCharType="separate"/>
      </w:r>
      <w:r w:rsidRPr="00677F46">
        <w:rPr>
          <w:rFonts w:ascii="Calibri" w:hAnsi="Calibri" w:cs="Calibri"/>
        </w:rPr>
        <w:t>(New et al., 2020)</w:t>
      </w:r>
      <w:r>
        <w:fldChar w:fldCharType="end"/>
      </w:r>
      <w:r>
        <w:t>.</w:t>
      </w:r>
    </w:p>
    <w:p w14:paraId="1974D38D" w14:textId="545B7DFB" w:rsidR="000A04FC" w:rsidRDefault="000A04FC" w:rsidP="000A04FC">
      <w:pPr>
        <w:pStyle w:val="Heading2"/>
      </w:pPr>
      <w:r>
        <w:t>9</w:t>
      </w:r>
      <w:r w:rsidR="000D1F16">
        <w:t>.</w:t>
      </w:r>
      <w:r>
        <w:t xml:space="preserve"> Melon-headed whale</w:t>
      </w:r>
    </w:p>
    <w:p w14:paraId="31E47601" w14:textId="489756B4" w:rsidR="000A04FC" w:rsidRDefault="000A04FC" w:rsidP="000A04FC">
      <w:pPr>
        <w:pStyle w:val="Heading3"/>
        <w:spacing w:line="360" w:lineRule="auto"/>
        <w:contextualSpacing/>
      </w:pPr>
      <w:r>
        <w:t>9.1 Habitat</w:t>
      </w:r>
    </w:p>
    <w:p w14:paraId="248FDD88" w14:textId="5E7BA399" w:rsidR="000A04FC" w:rsidRDefault="000A04FC" w:rsidP="000A04FC">
      <w:pPr>
        <w:spacing w:line="360" w:lineRule="auto"/>
        <w:contextualSpacing/>
      </w:pPr>
      <w:r>
        <w:t>M</w:t>
      </w:r>
      <w:r w:rsidRPr="0049512C">
        <w:t xml:space="preserve">elon-headed whales </w:t>
      </w:r>
      <w:r>
        <w:t>use both n</w:t>
      </w:r>
      <w:r w:rsidRPr="0049512C">
        <w:t xml:space="preserve">earshore and </w:t>
      </w:r>
      <w:r>
        <w:t>pelagic</w:t>
      </w:r>
      <w:r w:rsidRPr="0049512C">
        <w:t xml:space="preserve"> habitats. During the day, large pods of melon-headed whales rest </w:t>
      </w:r>
      <w:r>
        <w:t>outside</w:t>
      </w:r>
      <w:r w:rsidRPr="0049512C">
        <w:t xml:space="preserve"> coral reefs and at night they travel offshore to forage at depth </w:t>
      </w:r>
      <w:r>
        <w:fldChar w:fldCharType="begin"/>
      </w:r>
      <w:r>
        <w:instrText xml:space="preserve"> ADDIN ZOTERO_ITEM CSL_CITATION {"citationID":"Rg2I3Z4w","properties":{"formattedCitation":"(Brownell et al., 2009; Kiszka et al., 2010)","plainCitation":"(Brownell et al., 2009; Kiszka et al., 2010)","noteIndex":0},"citationItems":[{"id":572,"uris":["http://zotero.org/groups/2526645/items/NGU29XLD"],"uri":["http://zotero.org/groups/2526645/items/NGU29XLD"],"itemData":{"id":572,"type":"article-journal","container-title":"Marine Mammal Science","DOI":"10.1111/j.1748-7692.2009.00281.x","ISSN":"08240469, 17487692","issue":"3","language":"en","page":"639-658","source":"DOI.org (Crossref)","title":"Behavior of melon-headed whales, &lt;i&gt;Peponocephala electra&lt;/i&gt; , near oceanic islands","URL":"http://doi.wiley.com/10.1111/j.1748-7692.2009.00281.x","volume":"25","author":[{"family":"Brownell","given":"Robert L."},{"family":"Ralls","given":"Katherine"},{"family":"Baumann-Pickering","given":"Simone"},{"family":"Poole","given":"M. Michael"}],"accessed":{"date-parts":[["2020",6,29]]},"issued":{"date-parts":[["2009",7]]}}},{"id":363,"uris":["http://zotero.org/groups/2526645/items/RPQGCDVW"],"uri":["http://zotero.org/groups/2526645/items/RPQGCDVW"],"itemData":{"id":363,"type":"article-journal","abstract":"We describe the structure of a toothed cetacean community around the island of Mayotte (South-West Indian Ocean, 45°10′ E, 12°50′ S), using data collected from small boat-based surveys conducted between July 2004 and June 2006. In all, 16 odontocete species were recorded. Diversity (ShannonWeaver index) was particularly high along the outer slope of the barrier reef. Patterns of spatial distribution underscore the existence of three main cetacean habitat types: the inner lagoon (Indo-Pacific bottlenosed dolphin Tursiops aduncus and humpback dolphin Sousa chinensis), the outer-reef slope (spinner dolphin Stenella longirostris, pantropical spotted dolphin S. attenuate and melon-headed whale Peponocephala electra) and oceanic waters deeper than 500 m (e.g. Blainville’s beaked whale Mesoplodon densirostris). Group characteristics were highly variable among species, with oceanic small delphinids characterised by larger group sizes than strictly coastal and non-delphinid oceanic species. The outer slope of the barrier reef appears to be of primary importance in terms of density and diversity of odontocetes around Mayotte. Results support the hypothesis that a number of cetacean species, particularly several delphinid species, are dependent on coral reef complexes.","container-title":"African Journal of Marine Science","DOI":"10.2989/1814232X.2010.538145","ISSN":"1814-232X, 1814-2338","issue":"3","journalAbbreviation":"African Journal of Marine Science","language":"en","page":"543-551","source":"DOI.org (Crossref)","title":"Structure of a toothed cetacean community around a tropical island (Mayotte, Mozambique Channel)","URL":"http://www.tandfonline.com/doi/abs/10.2989/1814232X.2010.538145","volume":"32","author":[{"family":"Kiszka","given":"Jeremy"},{"family":"Ersts","given":"P J"},{"family":"Ridoux","given":"V"}],"accessed":{"date-parts":[["2020",6,29]]},"issued":{"date-parts":[["2010",12,27]]}}}],"schema":"https://github.com/citation-style-language/schema/raw/master/csl-citation.json"} </w:instrText>
      </w:r>
      <w:r>
        <w:fldChar w:fldCharType="separate"/>
      </w:r>
      <w:r w:rsidRPr="00677F46">
        <w:rPr>
          <w:rFonts w:ascii="Calibri" w:hAnsi="Calibri" w:cs="Calibri"/>
        </w:rPr>
        <w:t>(Brownell et al., 2009; Kiszka et al., 2010)</w:t>
      </w:r>
      <w:r>
        <w:fldChar w:fldCharType="end"/>
      </w:r>
      <w:r w:rsidR="00EA4743">
        <w:t xml:space="preserve"> </w:t>
      </w:r>
      <w:r w:rsidR="00E81B27">
        <w:t>throughout their range</w:t>
      </w:r>
      <w:r w:rsidR="00883726">
        <w:t>, including at Palmyra Atoll</w:t>
      </w:r>
      <w:r w:rsidRPr="0049512C">
        <w:t xml:space="preserve">. Nighttime dives range </w:t>
      </w:r>
      <w:r>
        <w:t xml:space="preserve">from </w:t>
      </w:r>
      <w:r w:rsidRPr="0049512C">
        <w:t>200–400 m</w:t>
      </w:r>
      <w:r>
        <w:t>,</w:t>
      </w:r>
      <w:r w:rsidRPr="0049512C">
        <w:t xml:space="preserve"> whe</w:t>
      </w:r>
      <w:r>
        <w:t>re</w:t>
      </w:r>
      <w:r w:rsidRPr="0049512C">
        <w:t xml:space="preserve"> they likely </w:t>
      </w:r>
      <w:r>
        <w:t xml:space="preserve">feed on vertically </w:t>
      </w:r>
      <w:r w:rsidRPr="0049512C">
        <w:t>migrating squid</w:t>
      </w:r>
      <w:r>
        <w:t xml:space="preserve"> </w:t>
      </w:r>
      <w:r>
        <w:fldChar w:fldCharType="begin"/>
      </w:r>
      <w:r>
        <w:instrText xml:space="preserve"> ADDIN ZOTERO_ITEM CSL_CITATION {"citationID":"PGZCsvZW","properties":{"formattedCitation":"(Joyce et al., 2017; West et al., 2018)","plainCitation":"(Joyce et al., 2017; West et al., 2018)","noteIndex":0},"citationItems":[{"id":574,"uris":["http://zotero.org/groups/2526645/items/CVQR2VVN"],"uri":["http://zotero.org/groups/2526645/items/CVQR2VVN"],"itemData":{"id":574,"type":"article-journal","abstract":"Dive capacity among toothed whales (suborder: Odontoceti) has been shown to generally increase with body mass in a relationship closely linked to the allometric scaling of metabolic rates. However, two odontocete species tagged in this study, the Blainville’s beaked whale Mesoplodon densirostris and the Cuvier’s beaked whale Ziphius cavirostris, confounded expectations of a simple allometric relationship, with exceptionally long (mean: 46.1 min &amp; 65.4 min) and deep dives (mean: 1129 m &amp; 1179 m), and comparatively small body masses (med.: 842.9 kg &amp; 1556.7 kg). These two species also exhibited exceptionally long recovery periods between successive deep dives, or inter-deep-dive intervals (M. densirostris: med.","container-title":"PLoS ONE","DOI":"10.1371/journal.pone.0185113","ISSN":"1932-6203","issue":"10","journalAbbreviation":"PLoS ONE","language":"en","page":"e0185113","source":"DOI.org (Crossref)","title":"Physiological, morphological, and ecological tradeoffs influence vertical habitat use of deep-diving toothed-whales in the Bahamas","URL":"https://dx.plos.org/10.1371/journal.pone.0185113","volume":"12","author":[{"family":"Joyce","given":"Trevor W."},{"family":"Durban","given":"John W."},{"family":"Claridge","given":"Diane E."},{"family":"Dunn","given":"Charlotte A."},{"family":"Fearnbach","given":"Holly"},{"family":"Parsons","given":"Kim M."},{"family":"Andrews","given":"Russel D."},{"family":"Ballance","given":"Lisa T."}],"editor":[{"family":"Li","given":"Songhai"}],"accessed":{"date-parts":[["2020",7,13]]},"issued":{"date-parts":[["2017",10,11]]}}},{"id":379,"uris":["http://zotero.org/groups/2526645/items/GRXLMNG2"],"uri":["http://zotero.org/groups/2526645/items/GRXLMNG2"],"itemData":{"id":379,"type":"article-journal","container-title":"Marine Mammal Science","DOI":"10.1111/mms.12507","ISSN":"08240469","issue":"4","journalAbbreviation":"Mar Mam Sci","language":"en","page":"1082-1096","source":"DOI.org (Crossref)","title":"Stomach contents and diel diving behavior of melon-headed whales ( &lt;i&gt;Peponocephala electra&lt;/i&gt; ) in Hawaiian waters","URL":"http://doi.wiley.com/10.1111/mms.12507","volume":"34","author":[{"family":"West","given":"Kristi L."},{"family":"Walker","given":"William A."},{"family":"Baird","given":"Robin W."},{"family":"Webster","given":"Daniel L."},{"family":"Schorr","given":"Gregory S."}],"accessed":{"date-parts":[["2020",6,29]]},"issued":{"date-parts":[["2018",10]]}}}],"schema":"https://github.com/citation-style-language/schema/raw/master/csl-citation.json"} </w:instrText>
      </w:r>
      <w:r>
        <w:fldChar w:fldCharType="separate"/>
      </w:r>
      <w:r w:rsidRPr="00235681">
        <w:rPr>
          <w:rFonts w:ascii="Calibri" w:hAnsi="Calibri" w:cs="Calibri"/>
        </w:rPr>
        <w:t>(Joyce et al., 2017; West et al., 2018)</w:t>
      </w:r>
      <w:r>
        <w:fldChar w:fldCharType="end"/>
      </w:r>
      <w:r w:rsidRPr="0049512C">
        <w:t xml:space="preserve">. </w:t>
      </w:r>
    </w:p>
    <w:p w14:paraId="3E3263BA" w14:textId="77777777" w:rsidR="000A04FC" w:rsidRDefault="000A04FC" w:rsidP="000A04FC">
      <w:pPr>
        <w:spacing w:line="360" w:lineRule="auto"/>
        <w:ind w:firstLine="720"/>
        <w:contextualSpacing/>
      </w:pPr>
      <w:r>
        <w:t>Melon-headed whales are very under-studied, and overall habitats are unknown, with most information from incidental observations. Marine productivity could be important; m</w:t>
      </w:r>
      <w:r w:rsidRPr="004E7EC8">
        <w:t xml:space="preserve">elon-headed whales </w:t>
      </w:r>
      <w:r>
        <w:t xml:space="preserve">occur </w:t>
      </w:r>
      <w:r w:rsidRPr="004E7EC8">
        <w:t xml:space="preserve">near </w:t>
      </w:r>
      <w:r w:rsidRPr="008955AF">
        <w:rPr>
          <w:i/>
          <w:iCs/>
        </w:rPr>
        <w:t>Sargassum</w:t>
      </w:r>
      <w:r w:rsidRPr="004E7EC8">
        <w:t xml:space="preserve"> mats </w:t>
      </w:r>
      <w:r>
        <w:fldChar w:fldCharType="begin"/>
      </w:r>
      <w:r>
        <w:instrText xml:space="preserve"> ADDIN ZOTERO_ITEM CSL_CITATION {"citationID":"fgGYNqrJ","properties":{"formattedCitation":"(de Boer, 2013)","plainCitation":"(de Boer, 2013)","noteIndex":0},"citationItems":[{"id":113,"uris":["http://zotero.org/groups/2526645/items/346LIY8R"],"uri":["http://zotero.org/groups/2526645/items/346LIY8R"],"itemData":{"id":113,"type":"article-journal","abstract":"Very little information exists about the cetaceans in the Guianas: Suriname and its neighboring countries Guyana and French Guiana. During a dedicated cetacean survey carried out from a geophysical seismic survey vessel in the offshore waters of Suriname (May-September 2012), the occurrence of 13 cetacean species was documented and of those, 11 were newly documented for this area. The species observed by the author included sperm whale (Physeter macrocephalus), Bryde’s whale (Balaenoptera edeni), false killer whale (Pseudorca crassidens), melon-headed whale (Peponocephala electra), roughtoothed dolphin (Steno bredanensis), long-beaked common dolphin (Delphinus capensis), Fraser’s dolphin (Lagenodelphis hosei), pantropical spotted dolphin (Stenella attenuata) and spinner dolphin (Stenella longirostris). During transit to the survey area (Trinidad to Suriname) incidental sightings were recorded which included common bottlenose dolphin (Tursiops truncatus) off Trinidad, Stenella sp. off Guyana and Guiana dolphin (Sotalia guianensis) at the entrance of the Suriname River. Opportunistic records originating from the periods December 2008-March 2009 and August-October 2012 were forwarded to the author. These records included common bottlenose dolphin, Atlantic spotted dolphin (Stenella frontalis) and short-finned pilot whale (Globicephala macrorhynchus).","container-title":"Latin American Journal of Aquatic Mammals","DOI":"http://dx.doi.org/10.5597/lajam00189","ISSN":"2236-1057","issue":"1","language":"en","page":"2-19","source":"Zotero","title":"Cetaceans observed in Suriname and adjacent waters","volume":"10","author":[{"family":"Boer","given":"Marijke N.","non-dropping-particle":"de"}],"issued":{"date-parts":[["2013"]]}}}],"schema":"https://github.com/citation-style-language/schema/raw/master/csl-citation.json"} </w:instrText>
      </w:r>
      <w:r>
        <w:fldChar w:fldCharType="separate"/>
      </w:r>
      <w:r w:rsidRPr="00D30FCE">
        <w:rPr>
          <w:rFonts w:ascii="Calibri" w:hAnsi="Calibri" w:cs="Calibri"/>
        </w:rPr>
        <w:t>(de Boer, 2013)</w:t>
      </w:r>
      <w:r>
        <w:fldChar w:fldCharType="end"/>
      </w:r>
      <w:r>
        <w:t xml:space="preserve"> that</w:t>
      </w:r>
      <w:r w:rsidRPr="004E7EC8">
        <w:t xml:space="preserve"> host high productivity and biodiversity in pelagic regions </w:t>
      </w:r>
      <w:r>
        <w:fldChar w:fldCharType="begin"/>
      </w:r>
      <w:r>
        <w:instrText xml:space="preserve"> ADDIN ZOTERO_ITEM CSL_CITATION {"citationID":"hdqsv7B5","properties":{"formattedCitation":"(Gower et al., 2006; Moser and Lee, 2012)","plainCitation":"(Gower et al., 2006; Moser and Lee, 2012)","noteIndex":0},"citationItems":[{"id":624,"uris":["http://zotero.org/groups/2526645/items/TPPXZFMR"],"uri":["http://zotero.org/groups/2526645/items/TPPXZFMR"],"itemData":{"id":624,"type":"article-journal","abstract":"We present satellite imagery that is interpreted as showing extensive lines of ﬂoating Sargassum in the western Gulf of Mexico in the summer of 2005. In spite of frequent reports of ﬂoating weed covering extended areas in different parts of the world’s ocean, this appears to be the ﬁrst observation of Sargassum from space. Satellite observations were made with the Medium Resolution Imaging Spectrometer (MERIS) on the Envisat satellite launched by the European Space Agency, and subsequently with the Moderate Resolution Imaging Spectroradiometer (MODIS) launched on both the Terra and Aqua satellites by the National Aeronautics and Space Administration. Both instruments cover wide swaths, providing near-daily images. Both have optical spectral bands in the range 670 to 750 nm, which detect the chlorophyll red-edge characteristic of land and marine vegetation, but only MERIS has a band at 709 nm, which was critical to the initial discovery. The combined satellite data from both sensors show the seasonal cycle of weed density in different areas of the Gulf. A wider ranging study is now needed to map its occurrence in other areas, including the Sargasso Sea (named for the weed, but not so far covered in our survey). The satellite observations suggest that Sargassum biomass is greater than previously estimated, and hence plays a more important part in oceanic productivity.","container-title":"IEEE Transactions on Geoscience and Remote Sensing","DOI":"10.1109/TGRS.2006.882258","ISSN":"0196-2892","issue":"12","journalAbbreviation":"IEEE Trans. Geosci. Remote Sensing","language":"en","page":"3619-3625","source":"DOI.org (Crossref)","title":"Ocean Color Satellites Show Extensive Lines of Floating &lt;i&gt;Sargassum&lt;/i&gt; in the Gulf of Mexico","URL":"http://ieeexplore.ieee.org/document/4014316/","volume":"44","author":[{"family":"Gower","given":"Jim"},{"family":"Hu","given":"Chuanmin"},{"family":"Borstad","given":"Gary"},{"family":"King","given":"Stephanie"}],"accessed":{"date-parts":[["2020",10,2]]},"issued":{"date-parts":[["2006",12]]}}},{"id":95,"uris":["http://zotero.org/groups/2526645/items/CBP698UD"],"uri":["http://zotero.org/groups/2526645/items/CBP698UD"],"itemData":{"id":95,"type":"article-journal","abstract":"Drifting reefs of Sargassum (a brown alga) are used by a variety of pelagic seabirds in the western Atlantic Ocean. We examined gut contents from 964 individuals of 39 seabird species collected 5 to 60 km off the coast of North Carolina for evidence of Sargassum use. Sargassum pieces or Sargassum- associated prey were found in nine of 10 Procellariiformes species and less frequently among Charadriiformes (12 of 25 species). No Sargassum- associated prey was found in Pelecaniformes examined, but observational data indicated that Atlantic tropicbirds ( Phaethon lepturus and P. aethereus) and Masked Boobies ( Sula dactylatra) commonly foraged over Sargassum. Four species were considered Sargassum specialists, having frequencies of occurrence &gt;25% and high volumes of Sargassum- associated prey: Audubon's Shearwater ( Puffinus Iherminieri ), Royal Tern ( Thalasseus maximus ), Bridled Tern ( Onychoprion anaethetus ), and Red-necked Phalarope ( Phalaropus lobatus). Seven species fed in Sargassum to a lesser extent, and nine species had ingested Sargassum pieces, but contained no Sargassum-associated prey. It is likely that other seabird species forage regularly over Sargassum, as our conclusions are based on relatively small sample sizes taken during random sampling in the open ocean. Our conservative analysis and extensive observational data indicate the Sargassum community is critical for feeding for some western North Atlantic seabirds. Degradation of Sargassum habitats by oil development, harvest, and/ or ocean acidification would undoubtedly have negative effects on fitness of these birds. Received 22 March 2011. Accepted 7 October 2011.","container-title":"The Wilson Journal of Ornithology","DOI":"10.1676/11-067.1","ISSN":"1559-4491, 1938-5447","issue":"1","journalAbbreviation":"The Wilson Journal of Ornithology","language":"en","page":"66-72","source":"DOI.org (Crossref)","title":"Foraging over Sargassum by Western North Atlantic Seabirds","URL":"http://www.bioone.org/doi/abs/10.1676/11-067.1","volume":"124","author":[{"family":"Moser","given":"Mary L."},{"family":"Lee","given":"David S."}],"accessed":{"date-parts":[["2020",7,6]]},"issued":{"date-parts":[["2012",3]]}}}],"schema":"https://github.com/citation-style-language/schema/raw/master/csl-citation.json"} </w:instrText>
      </w:r>
      <w:r>
        <w:fldChar w:fldCharType="separate"/>
      </w:r>
      <w:r w:rsidRPr="00D30FCE">
        <w:rPr>
          <w:rFonts w:ascii="Calibri" w:hAnsi="Calibri" w:cs="Calibri"/>
        </w:rPr>
        <w:t>(Gower et al., 2006; Moser and Lee, 2012)</w:t>
      </w:r>
      <w:r>
        <w:fldChar w:fldCharType="end"/>
      </w:r>
      <w:r>
        <w:t>. Depth also could be important; although me</w:t>
      </w:r>
      <w:r w:rsidRPr="0049512C">
        <w:t xml:space="preserve">lon-headed whales </w:t>
      </w:r>
      <w:r>
        <w:t>occur</w:t>
      </w:r>
      <w:r w:rsidRPr="0049512C">
        <w:t xml:space="preserve"> over steep (14–20%) slopes </w:t>
      </w:r>
      <w:r>
        <w:fldChar w:fldCharType="begin"/>
      </w:r>
      <w:r>
        <w:instrText xml:space="preserve"> ADDIN ZOTERO_ITEM CSL_CITATION {"citationID":"poVVzNfV","properties":{"formattedCitation":"(Gannier, 2009; Palacios et al., 2012)","plainCitation":"(Gannier, 2009; Palacios et al., 2012)","noteIndex":0},"citationItems":[{"id":394,"uris":["http://zotero.org/groups/2526645/items/2XIIIMZR"],"uri":["http://zotero.org/groups/2526645/items/2XIIIMZR"],"itemData":{"id":394,"type":"article-journal","abstract":"Small boat surveys were organized to study cetaceans of the Marquesas (98S and 1408W) and the Society Islands (178S and 1508W) in French Polynesia. Prospecting took place from 12– 15 m sailboats, between 1996 and 2001 with systematic visual searching. Boats moved according to sea conditions, at a mean speed of 10 km/h. Effective effort of 4856 km in the Marquesas and 10,127 km in the Societies were logged. Relative abundance indices were processed for odontocetes using data obtained with Beaufort 4 or less. In the Marquesas, 153 on-effort sightings were obtained on 10 delphinids species including the spotted dolphin, spinner dolphin, bottlenose dolphin, melon-headed whale and rough-toothed dolphin. In the Societies, 153 sightings of 12 odontocetes included delphinids (spinner, rough-toothed and bottlenose dolphins, short-ﬁnned pilot and melon-headed whales, Fraser’s dolphin, Risso’s dolphin and pygmy killer whale) and two species of beaked whales, the sperm whale and dwarf sperm whale. Relative abundance indices were higher in the Marquesas than in the Societies both inshore (0.93 ind/km2 against 0.36 ind/km2) and offshore (0.28 ind/km2 against 0.14 ind/km2). Differences in remote-sensed primary production were equally important, the Marquesas waters featuring an annual average of 409 mgC.m22 . day21 and the Societies of only 171 mgC . m22 . day21. The presence of a narrow shelf around the Marquesas also accounted for differences in odontocete populations, in particular the delphinids.","container-title":"Journal of the Marine Biological Association of the United Kingdom","DOI":"10.1017/S0025315408002713","ISSN":"0025-3154, 1469-7769","issue":"5","journalAbbreviation":"J. Mar. Biol. Ass.","language":"en","page":"931-941","source":"DOI.org (Crossref)","title":"Comparison of odontocete populations of the Marquesas and Society Islands (French Polynesia)","URL":"https://www.cambridge.org/core/product/identifier/S0025315408002713/type/journal_article","volume":"89","author":[{"family":"Gannier","given":"Alexandre"}],"accessed":{"date-parts":[["2020",6,29]]},"issued":{"date-parts":[["2009",8]]}}},{"id":395,"uris":["http://zotero.org/groups/2526645/items/QLSJSTJD"],"uri":["http://zotero.org/groups/2526645/items/QLSJSTJD"],"itemData":{"id":395,"type":"article-journal","abstract":"Cetacean sighting data collected under various programmes in Colombian Pacific waters were collated with the goal of assessing the distribution and abundance patterns of all species occurring in the exclusive economic zone (EEZ). Distribution maps are presented for 19 species and one genus based on 603 sightings collected between 1986 and 2008. Ordered by sighting frequency, these species were: humpback whale (Megaptera novaeangliae); striped dolphin (Stenella coeruleoalba); common bottlenose dolphin (Tursiops truncatus); pantropical spotted dolphin (Stenella attenuata); common dolphin (Delphinus delphis); Risso’s dolphin (Grampus griseus); sperm whale (Physeter macrocephalus); rough-toothed dolphin (Steno bredanensis); short-finned pilot whale (Globicephala macrorhynchus); mesoplodont whales (Mesoplodon spp.); Cuvier’s beaked whale (Ziphius cavirostris); melon-headed whale (Peponocephala electra); false killer whale (Pseudorca crassidens); killer whale (Orcinus orca); spinner dolphin (Stenella longirostris); dwarf sperm whale (Kogia sima); Bryde’s whale (Balaenoptera edeni); pygmy killer whale (Feresa attenuata); minke whale (Balaenoptera acutorostrata) and fin whale (Balaenoptera physalus). Concentrations of sightings were observed in three geographic areas: (1) the continental shelf (depths &lt;200m) and the contiguous continental slope (200–2,000m); (2) over the Malpelo Ridge, an offshore bathymetric feature and (3) the northeast corner of the EEZ between Golfo de Cupica and the border with Panamá, although we do not rule out that these patterns could be an artefact of non-random effort. In inshore waters, the most frequently seen species were pantropical spotted dolphin, common bottlenose dolphin and humpback whale. For several of the data sets we provide encounter rates as indices of relative abundance, but urge caution in their interpretation because of methodological limitations and because several factors that affect sightability could not be accounted for in these estimates. Our results provide useful information for ongoing regional research and conservation initiatives aimed at determining occurrence, population status and connectivity within adjacent EEZs in the eastern tropical Pacific. Suggested research priorities include conducting dedicated surveys designed for estimating abundance and monitoring trends throughout the EEZ and focused studies in areas of special interest like the continental shelf, the Malpelo Ridge and the vicinity of Cupica and Cabo Marzo. More research is also needed in terms of quantifying the sources and impact of anthropogenic mortality on population size. Studies characterising genetic diversity and stock discreteness in coastal species (pantropical spotted dolphin and common bottlenose dolphin) would help inform local management strategies.","container-title":"Journal of Cetacean Research and Management","issue":"1","language":"en","page":"45-60","source":"Zotero","title":"Cetacean distribution and relative abundance in Colombia’s Pacific EEZ from survey cruises and platforms of opportunity","volume":"12","author":[{"family":"Palacios","given":"Daniel M"},{"family":"Herrera","given":"Julio C"},{"family":"Gerrodette","given":"Tim"},{"family":"García","given":"Carolina"},{"family":"Soler","given":"Germán A"},{"family":"Avila","given":"Isabel C"},{"family":"Bessudo","given":"Sandra"},{"family":"Hernández","given":"Elizabeth"},{"family":"Trujillo","given":"Fernando"},{"family":"Flórez-González","given":"Lilián"},{"family":"Kerr","given":"Iain"}],"issued":{"date-parts":[["2012"]]}}}],"schema":"https://github.com/citation-style-language/schema/raw/master/csl-citation.json"} </w:instrText>
      </w:r>
      <w:r>
        <w:fldChar w:fldCharType="separate"/>
      </w:r>
      <w:r w:rsidRPr="00D30FCE">
        <w:rPr>
          <w:rFonts w:ascii="Calibri" w:hAnsi="Calibri" w:cs="Calibri"/>
        </w:rPr>
        <w:t>(Gannier, 2009; Palacios et al., 2012)</w:t>
      </w:r>
      <w:r>
        <w:fldChar w:fldCharType="end"/>
      </w:r>
      <w:r w:rsidRPr="0049512C">
        <w:t>,</w:t>
      </w:r>
      <w:r>
        <w:t xml:space="preserve"> </w:t>
      </w:r>
      <w:r w:rsidRPr="0049512C">
        <w:t xml:space="preserve">no statistically significant slope </w:t>
      </w:r>
      <w:r>
        <w:t>habitats</w:t>
      </w:r>
      <w:r w:rsidRPr="0049512C">
        <w:t xml:space="preserve"> </w:t>
      </w:r>
      <w:r>
        <w:t>are known</w:t>
      </w:r>
      <w:r w:rsidRPr="0049512C">
        <w:t xml:space="preserve"> </w:t>
      </w:r>
      <w:r>
        <w:fldChar w:fldCharType="begin"/>
      </w:r>
      <w:r>
        <w:instrText xml:space="preserve"> ADDIN ZOTERO_ITEM CSL_CITATION {"citationID":"qTiIdN5q","properties":{"formattedCitation":"(Gross et al., 2009; Kiszka et al., 2011)","plainCitation":"(Gross et al., 2009; Kiszka et al., 2011)","noteIndex":0},"citationItems":[{"id":389,"uris":["http://zotero.org/groups/2526645/items/X5FKEY5U"],"uri":["http://zotero.org/groups/2526645/items/X5FKEY5U"],"itemData":{"id":389,"type":"article-journal","abstract":"Mayotte in the southwest Indian Ocean is characterized by high dolphin diversity. They may coexist within a fairly small area around the island because they exploit neither the same preferential habitats nor the same resources. This preliminary study aimed to investigate ecological niche segregation among these delphinid communities: the Indo-Paciﬁc bottlenose dolphin, Tursiops aduncus, the pantropical spotted dolphin, Stenella attenuata, the spinner dolphin, Stenella longirostris, and the melon-headed whale, Peponocephala electra. Two approaches were used. Habitat preferences were investigated by analysing dolphin sighting data and associated physiographical characteristics. Resource partitioning was explored by analysing C and N stable isotopes in skin and blubber biopsies. Only T. aduncus, which showed clear association with coastal habitats in the lagoon, differed from the others in terms of habitat preferences, characterised by shallow depth and slope, and proximity to the coast. All other species shared similar oceanic habitats immediately outside the lagoon, these being of higher depth and slope, greater distance from the coast and were not discernable by discriminant analysis. The two Stenella species and the melon-headed whale displayed very high overlap in habitat physiographic variables. The analysis of stable isotopes conﬁrmed the ecological isolation of T. aduncus and revealed a clear segregation of P. electra compared to the two Stenella that was not apparent in the habitat analysis. This may reﬂect ecological differences that were not observable from diurnal surface observations.","container-title":"Estuarine, Coastal and Shelf Science","DOI":"10.1016/j.ecss.2009.05.017","ISSN":"02727714","issue":"3","journalAbbreviation":"Estuarine, Coastal and Shelf Science","language":"en","page":"367-374","source":"DOI.org (Crossref)","title":"A preliminary study of habitat and resource partitioning among co-occurring tropical dolphins around Mayotte, southwest Indian Ocean","URL":"https://linkinghub.elsevier.com/retrieve/pii/S0272771409002510","volume":"84","author":[{"family":"Gross","given":"Alexandra"},{"family":"Kiszka","given":"Jeremy"},{"family":"Van Canneyt","given":"Olivier"},{"family":"Richard","given":"Pierre"},{"family":"Ridoux","given":"Vincent"}],"accessed":{"date-parts":[["2020",6,29]]},"issued":{"date-parts":[["2009",9]]}}},{"id":383,"uris":["http://zotero.org/groups/2526645/items/653SW6TJ"],"uri":["http://zotero.org/groups/2526645/items/653SW6TJ"],"itemData":{"id":383,"type":"article-journal","abstract":"Investigating ecological segregation among organisms of a given community is challenging, especially when these organisms share similar patterns of distribution, and similar size and morphology. Around the island of Mayotte, a diversified community of at least 4 sympatric delphinids is present year round within a very restricted range: the Indo-Pacific bottlenose dolphin Tursiops aduncus, the spinner dolphin Stenella longirostris, the pantropical spotted dolphin S. attenuata, and the melon-headed whale Peponocephala electra. In addition, the Fraser’s dolphin Lagenodelphis hosei makes temporary incursions into peri-insular waters as well. This study aims to assess niche segregation among this tropical dolphin community. We hypothesized that each species occupies its own distinct niche defined by the following axes: habitat, resources and time. We analysed habitat in relation to physiography, behavioural budgets and C and N stable isotope values from skin and blubber samples for each species. The results highlighted that habitat and behavioural budgets were relatively distinct among species, with few exceptions. However, in those species living on the outer reef slope where habitat and behaviour were not well discriminated, stable isotope analyses confirmed that species have different trophic levels (mostly reflected through δ15N values) or foraging habitat (mostly reflected through δ13C values). This study confirms that the use of multiple methodologies (habitat, behaviour and feeding ecology studies) help in discerning ecological niche segregation, especially when examining closely related species within a common restricted range.","container-title":"Marine Ecology Progress Series","DOI":"10.3354/meps09165","ISSN":"0171-8630, 1616-1599","journalAbbreviation":"Mar. Ecol. Prog. Ser.","language":"en","page":"273-288","source":"DOI.org (Crossref)","title":"Ecological niche segregation within a community of sympatric dolphins around a tropical island","URL":"http://www.int-res.com/abstracts/meps/v433/p273-288/","volume":"433","author":[{"family":"Kiszka","given":"J"},{"family":"Simon-Bouhet","given":"B"},{"family":"Martinez","given":"L"},{"family":"Pusineri","given":"C"},{"family":"Richard","given":"P"},{"family":"Ridoux","given":"V"}],"accessed":{"date-parts":[["2020",6,29]]},"issued":{"date-parts":[["2011",7,18]]}}}],"schema":"https://github.com/citation-style-language/schema/raw/master/csl-citation.json"} </w:instrText>
      </w:r>
      <w:r>
        <w:fldChar w:fldCharType="separate"/>
      </w:r>
      <w:r w:rsidRPr="005C4DFF">
        <w:rPr>
          <w:rFonts w:ascii="Calibri" w:hAnsi="Calibri" w:cs="Calibri"/>
        </w:rPr>
        <w:t>(Gross et al., 2009; Kiszka et al., 2011)</w:t>
      </w:r>
      <w:r>
        <w:fldChar w:fldCharType="end"/>
      </w:r>
      <w:r w:rsidRPr="0049512C">
        <w:t>.</w:t>
      </w:r>
      <w:r w:rsidRPr="00C175FE">
        <w:t xml:space="preserve"> </w:t>
      </w:r>
      <w:r>
        <w:t>Eddies and upwelling regions also appear to be important because m</w:t>
      </w:r>
      <w:r w:rsidRPr="00C175FE">
        <w:t xml:space="preserve">elon-headed whales </w:t>
      </w:r>
      <w:r>
        <w:t>use</w:t>
      </w:r>
      <w:r w:rsidRPr="00C175FE">
        <w:t xml:space="preserve"> the edges of eddies </w:t>
      </w:r>
      <w:r>
        <w:fldChar w:fldCharType="begin"/>
      </w:r>
      <w:r>
        <w:instrText xml:space="preserve"> ADDIN ZOTERO_ITEM CSL_CITATION {"citationID":"NYmTAJ3V","properties":{"formattedCitation":"(Woodworth et al., 2012)","plainCitation":"(Woodworth et al., 2012)","noteIndex":0},"citationItems":[{"id":380,"uris":["http://zotero.org/groups/2526645/items/DJ9WNBIF"],"uri":["http://zotero.org/groups/2526645/items/DJ9WNBIF"],"itemData":{"id":380,"type":"article-journal","container-title":"Marine Mammal Science","DOI":"10.1111/j.1748-7692.2011.00509.x","ISSN":"08240469","issue":"3","language":"en","page":"638-647","source":"DOI.org (Crossref)","title":"Eddies as offshore foraging grounds for melon-headed whales (Peponocephala electra)","URL":"http://doi.wiley.com/10.1111/j.1748-7692.2011.00509.x","volume":"28","author":[{"family":"Woodworth","given":"Phoebe A."},{"family":"Schorr","given":"Gregory S."},{"family":"Baird","given":"Robin W."},{"family":"Webster","given":"Daniel L."},{"family":"McSweeney","given":"Daniel J."},{"family":"Hanson","given":"M. Bradley"},{"family":"Andrews","given":"Russel D."},{"family":"Polovina","given":"Jeffrey J."}],"accessed":{"date-parts":[["2020",6,29]]},"issued":{"date-parts":[["2012",7]]}}}],"schema":"https://github.com/citation-style-language/schema/raw/master/csl-citation.json"} </w:instrText>
      </w:r>
      <w:r>
        <w:fldChar w:fldCharType="separate"/>
      </w:r>
      <w:r w:rsidRPr="005C4DFF">
        <w:rPr>
          <w:rFonts w:ascii="Calibri" w:hAnsi="Calibri" w:cs="Calibri"/>
        </w:rPr>
        <w:t>(Woodworth et al., 2012)</w:t>
      </w:r>
      <w:r>
        <w:fldChar w:fldCharType="end"/>
      </w:r>
      <w:r>
        <w:t>. In the Maldives (Indian Ocean), they a</w:t>
      </w:r>
      <w:r w:rsidRPr="00616D76">
        <w:t xml:space="preserve">re more likely to be sighted closest to the equator rather than throughout the rest of the </w:t>
      </w:r>
      <w:r w:rsidRPr="00670DB2">
        <w:t>archipelago</w:t>
      </w:r>
      <w:r w:rsidRPr="00670DB2" w:rsidDel="00670DB2">
        <w:t xml:space="preserve"> </w:t>
      </w:r>
      <w:r w:rsidRPr="00616D76">
        <w:t>(</w:t>
      </w:r>
      <w:r>
        <w:t>which ranges 0.5</w:t>
      </w:r>
      <w:r>
        <w:rPr>
          <w:rFonts w:cstheme="minorHAnsi"/>
        </w:rPr>
        <w:t>°</w:t>
      </w:r>
      <w:r>
        <w:t>S to 7</w:t>
      </w:r>
      <w:r>
        <w:rPr>
          <w:rFonts w:cstheme="minorHAnsi"/>
        </w:rPr>
        <w:t>°</w:t>
      </w:r>
      <w:r>
        <w:t xml:space="preserve">N), </w:t>
      </w:r>
      <w:r w:rsidRPr="00616D76">
        <w:t xml:space="preserve">highlighting </w:t>
      </w:r>
      <w:r>
        <w:t>important habitat exists near zones of persistent</w:t>
      </w:r>
      <w:r w:rsidRPr="00616D76">
        <w:t xml:space="preserve"> equatorial </w:t>
      </w:r>
      <w:r>
        <w:t xml:space="preserve">upwelling </w:t>
      </w:r>
      <w:r>
        <w:fldChar w:fldCharType="begin"/>
      </w:r>
      <w:r>
        <w:instrText xml:space="preserve"> ADDIN ZOTERO_ITEM CSL_CITATION {"citationID":"KNtVKKaa","properties":{"formattedCitation":"(Anderson, 2005)","plainCitation":"(Anderson, 2005)","noteIndex":0},"citationItems":[{"id":403,"uris":["http://zotero.org/groups/2526645/items/ZXTAAMKK"],"uri":["http://zotero.org/groups/2526645/items/ZXTAAMKK"],"itemData":{"id":403,"type":"article-journal","abstract":"Cetaceans observed in Maldivian waters were recorded during the period August 1990 to June 2002, from both vessels-of-opportunity and dedicated cetacean-watching cruises. A total of 1,829 cetacean sightings were recorded during 535 days at sea (equivalent to 261 standardised days). There were 83 multispecies sightings, plus a further 58 sightings without associated effort data and 129 strandings were recorded by the author and others, making a total of 2,108 cetacean records. In all, 20 different species were positively identified from sightings. Spinner dolphins were the most abundant species seen, accounting for 35% of sightings and 53% of numbers. This species showed a clear diurnal pattern of behaviour, with many schools entering the atolls in the early morning, and leaving in the late afternoon. Spinner dolphins regularly occurred with pantropical spotted dolphins and both species associated with yellowfin tuna. Bryde’s whales also associated with yellowfin tuna and appeared to be most common in Maldivian waters during El Niño Southern Oscillation events. Blue whales were only recorded during November to April. Dwarf sperm whales were especially difficult to locate in rough weather but relatively common, making up one sixth of all sightings in flat-calm conditions. Melon-headed whales were particularly common in the south of the Maldives, but rare in the centre and north. Other species recorded were humpback whale, sperm whale, rough-toothed dolphin, Risso’s dolphin, bottlenose dolphin, striped dolphin, Fraser’s dolphin, pygmy killer whale, false killer whale, killer whale, short-finned pilot whale, Blainville’s beaked whale, Longman’s beaked whale and Cuvier’s beaked whale.","container-title":"Journal of Cetacean Research and Management","issue":"2","language":"en","page":"119-135","source":"Zotero","title":"Observations of cetaceans in the Maldives, 1990-2002","volume":"7","author":[{"family":"Anderson","given":"R Charles"}],"issued":{"date-parts":[["2005"]]}}}],"schema":"https://github.com/citation-style-language/schema/raw/master/csl-citation.json"} </w:instrText>
      </w:r>
      <w:r>
        <w:fldChar w:fldCharType="separate"/>
      </w:r>
      <w:r w:rsidRPr="00E764A1">
        <w:rPr>
          <w:rFonts w:ascii="Calibri" w:hAnsi="Calibri" w:cs="Calibri"/>
        </w:rPr>
        <w:t>(Anderson, 2005)</w:t>
      </w:r>
      <w:r>
        <w:fldChar w:fldCharType="end"/>
      </w:r>
      <w:r w:rsidRPr="00616D76">
        <w:t>.</w:t>
      </w:r>
      <w:r w:rsidRPr="00461F18">
        <w:t xml:space="preserve"> </w:t>
      </w:r>
      <w:r>
        <w:t>Relationships with temperatures are mostly unknown; in F</w:t>
      </w:r>
      <w:r w:rsidRPr="002213B4">
        <w:t xml:space="preserve">rench Polynesia </w:t>
      </w:r>
      <w:r>
        <w:t>they occur in association with 25</w:t>
      </w:r>
      <w:r>
        <w:rPr>
          <w:rFonts w:cstheme="minorHAnsi"/>
        </w:rPr>
        <w:t>°</w:t>
      </w:r>
      <w:r>
        <w:t xml:space="preserve">C SST </w:t>
      </w:r>
      <w:r>
        <w:fldChar w:fldCharType="begin"/>
      </w:r>
      <w:r>
        <w:instrText xml:space="preserve"> ADDIN ZOTERO_ITEM CSL_CITATION {"citationID":"8AGkwxtI","properties":{"formattedCitation":"(Gannier, 2000)","plainCitation":"(Gannier, 2000)","noteIndex":0},"citationItems":[{"id":119,"uris":["http://zotero.org/groups/2526645/items/U7PUA9IT"],"uri":["http://zotero.org/groups/2526645/items/U7PUA9IT"],"itemData":{"id":119,"type":"article-journal","abstract":"Small boat surveys were organised oﬀ the Society Islands (French Polynesia), with 2–3 active observers on board. Sampling was done with Beaufort 4 sea state or less, cruising at 10 km/h mostly on engine power, from March 1996 to May 1999. The area of study extends over 400 km from Tahiti at the southeast, to Maupiti at the northwest, and was divided into 4 sectors: the lagoon area, the inshore stratum (&lt;10 km from the barrier reef) of the Windward and Leeward Islands, and the oﬀshore stratum. For a seasonal analysis the survey data were divided into a September–November period and a March–May period. A sighting rate and a relative abundance index (individual/km of eﬀort) was estimated for delphinids, for each stratum and each period. Mean and variance estimates were computed with Distance 2.2 software. Some 134 sightings were obtained during a total eﬀective eﬀort of 6482 km, including 5222 km with sea state less than Beaufort 3. The humpback whale (Megaptera novaeangliae) was observed 35 times, the sperm whale (Physeter macrocephalus) and the dwarf sperm whale (Kogia simus) once, two species of beaked whale (Mesoplodon densirostris and Ziphius cavirostris) were observed 8 times, and seven species of delphinid were sighted 91 times, in order of decreasing frequency: Stenella longirostris, Steno bredanensis, Globicephala macrorhynchus, Peponocephala electra, Lagenodelphis hosei, Tursiops truncatus and Grampus griseus.","container-title":"Aquatic Mammals","issue":"2","language":"en","page":"111-126","source":"Zotero","title":"Distribution of cetaceans oﬀ the Society Islands (French Polynesia) as obtained from dedicated surveys","volume":"26","author":[{"family":"Gannier","given":"A"}],"issued":{"date-parts":[["2000"]]}}}],"schema":"https://github.com/citation-style-language/schema/raw/master/csl-citation.json"} </w:instrText>
      </w:r>
      <w:r>
        <w:fldChar w:fldCharType="separate"/>
      </w:r>
      <w:r w:rsidRPr="00E764A1">
        <w:rPr>
          <w:rFonts w:ascii="Calibri" w:hAnsi="Calibri" w:cs="Calibri"/>
        </w:rPr>
        <w:t>(Gannier, 2000)</w:t>
      </w:r>
      <w:r>
        <w:fldChar w:fldCharType="end"/>
      </w:r>
      <w:r>
        <w:t>, but there is</w:t>
      </w:r>
      <w:r w:rsidRPr="001A6D2E">
        <w:t xml:space="preserve"> no </w:t>
      </w:r>
      <w:r>
        <w:t>well documented SST predictor in Sri Lanka</w:t>
      </w:r>
      <w:r w:rsidRPr="001A6D2E">
        <w:t xml:space="preserve"> </w:t>
      </w:r>
      <w:r>
        <w:fldChar w:fldCharType="begin"/>
      </w:r>
      <w:r>
        <w:instrText xml:space="preserve"> ADDIN ZOTERO_ITEM CSL_CITATION {"citationID":"uJEmYfOq","properties":{"formattedCitation":"(Thilakarathne et al., 2015)","plainCitation":"(Thilakarathne et al., 2015)","noteIndex":0},"citationItems":[{"id":372,"uris":["http://zotero.org/groups/2526645/items/L7TLTKPL"],"uri":["http://zotero.org/groups/2526645/items/L7TLTKPL"],"itemData":{"id":372,"type":"article-journal","abstract":"Lack of proper scientific data on the behaviour of cetaceans is a major constraint in managing whale and dolphin watching activities without affecting cetacean populations in marine waters off Mirissa, where it has become a high income generating tourist activity. Therefore a shipboard surveys were conducted using a special whale watching boat for 43 days from January to April 2012 in an area of about 940 km2 in Mirissa, southern coast of Sri Lanka to identify the environmental parameters that affect the abundance of cetaceans.","container-title":"Sri Lanka Journal of Aquatic Sciences","DOI":"10.4038/sljas.v20i1.7454","ISSN":"2424-7057, 1391-2038","issue":"1","journalAbbreviation":"Sri Lanka J. Aquat.","language":"en","page":"35-45","source":"DOI.org (Crossref)","title":"Diversity and distribution of cetaceans off Mirissa in the southern coast of Sri Lanka II. Relationship with sea surface temperature, salinity and water density","URL":"https://sljas.sljol.info/article/10.4038/sljas.v20i1.7454/","volume":"20","author":[{"family":"Thilakarathne","given":"EPDN"},{"family":"Pradeep Kumara","given":"PBT"},{"family":"Thilakarathna","given":"RMGN"}],"accessed":{"date-parts":[["2020",6,29]]},"issued":{"date-parts":[["2015",3,24]]}}}],"schema":"https://github.com/citation-style-language/schema/raw/master/csl-citation.json"} </w:instrText>
      </w:r>
      <w:r>
        <w:fldChar w:fldCharType="separate"/>
      </w:r>
      <w:r w:rsidRPr="00E764A1">
        <w:rPr>
          <w:rFonts w:ascii="Calibri" w:hAnsi="Calibri" w:cs="Calibri"/>
        </w:rPr>
        <w:t>(Thilakarathne et al., 2015)</w:t>
      </w:r>
      <w:r>
        <w:fldChar w:fldCharType="end"/>
      </w:r>
      <w:r>
        <w:t xml:space="preserve">. </w:t>
      </w:r>
      <w:r>
        <w:lastRenderedPageBreak/>
        <w:t>M</w:t>
      </w:r>
      <w:r w:rsidRPr="001A6D2E">
        <w:t xml:space="preserve">any studies </w:t>
      </w:r>
      <w:r>
        <w:t xml:space="preserve">simply report </w:t>
      </w:r>
      <w:r w:rsidRPr="001A6D2E">
        <w:t xml:space="preserve">SST </w:t>
      </w:r>
      <w:r>
        <w:t>ranges where</w:t>
      </w:r>
      <w:r w:rsidRPr="001A6D2E">
        <w:t xml:space="preserve"> </w:t>
      </w:r>
      <w:r>
        <w:t xml:space="preserve">this </w:t>
      </w:r>
      <w:r w:rsidRPr="001A6D2E">
        <w:t xml:space="preserve">species was observed </w:t>
      </w:r>
      <w:r>
        <w:fldChar w:fldCharType="begin"/>
      </w:r>
      <w:r>
        <w:instrText xml:space="preserve"> ADDIN ZOTERO_ITEM CSL_CITATION {"citationID":"jKdCqHYE","properties":{"formattedCitation":"(de Boer, 2010; Maze-Foley and Mullin, 2006; Miyazaki and Wada, 1978; Mullin et al., 1994)","plainCitation":"(de Boer, 2010; Maze-Foley and Mullin, 2006; Miyazaki and Wada, 1978; Mullin et al., 1994)","noteIndex":0},"citationItems":[{"id":115,"uris":["http://zotero.org/groups/2526645/items/98HF86IL"],"uri":["http://zotero.org/groups/2526645/items/98HF86IL"],"itemData":{"id":115,"type":"article-journal","abstract":"Information on cetaceans off Gabon in tropical West Africa is summarized from boat-based surveys carried out between 7 March and 7 August 2009. Thirteen cetacean species were positively identiﬁed comprising two baleen whale species, one sperm whale species and ten species of delphinid. Bryde’s whale (Balaenoptera brydei) and humpback whale (Megaptera novaeangliae) were the most frequently encountered species. Cetaceans were found throughout a range of sea surface temperature between 20.58C and 27.58C and a wide range of depths with the majority of effort and sightings occurring seaward of the shelf break. Of particular interest from the study were the following: (1) Gabonese waters have a broad cetacean diversity, especially with a large and diversiﬁed delphinid community in the northern part of the study area; (2) the variations in oceanographic conditions within Gabonese waters are likely to result in a temporal variation in species composition; (3) the sightings of Atlantic spotted dolphin (Stenella frontalis) are the ﬁrst at-sea sightings conﬁrmed for these waters, although not unexpected given their distribution and abundant presence in surrounding waters; and (4) the poorly known Clymene dolphin (Stenella clymene) was sighted on four occasions in deep oceanic waters and was the most abundant cetacean. These are the ﬁrst conﬁrmed records of Clymene dolphins in Gabonese waters.","container-title":"Journal of the Marine Biological Association of the United Kingdom","DOI":"10.1017/S0025315410001165","ISSN":"0025-3154, 1469-7769","issue":"8","journalAbbreviation":"J. Mar. Biol. Ass.","language":"en","page":"1613-1621","source":"DOI.org (Crossref)","title":"Cetacean distribution and relative abundance in offshore Gabonese waters","URL":"https://www.cambridge.org/core/product/identifier/S0025315410001165/type/journal_article","volume":"90","author":[{"family":"Boer","given":"Marijke N.","non-dropping-particle":"de"}],"accessed":{"date-parts":[["2020",6,29]]},"issued":{"date-parts":[["2010",12]]}}},{"id":391,"uris":["http://zotero.org/groups/2526645/items/NTZFWFN8"],"uri":["http://zotero.org/groups/2526645/items/NTZFWFN8"],"itemData":{"id":391,"type":"article-journal","abstract":"The Gulf of Mexico is a subtropical ocean basin with a diverse oceanic cetacean community. Cetacean research in the Gulf of Mexico has been driven by mandates of the US Marine Mammal Protection Act as well as concerns over the rapidly expanding oil and natural gas industry and related potential threats (e.g. seismic surveys, increased ship traffic, oil spills). Previously, cetacean distribution and abundances for specific Gulf of Mexico areas or species have been described based on work over periods of several years, and recently abundance estimates were made for the entire oceanic northern Gulf of Mexico (1996-2001). For each cetacean species, the paper describes distribution, group size, associated sea surface temperature and water depth and interspecific associations based on surveys conducted over 11 years that span the entire northern Gulf of Mexico. This dataset is the most comprehensive to date for the oceanic northern Gulf. Nine ship surveys totalling 45,462km of effort were conducted during spring seasons (1991-2001) in continental shelf-edge and oceanic waters ( 100m) of the northern Gulf of Mexico. Eighteen species were identified from 1,868 sightings. Cetaceans were found throughout the area although some species had localised distributions or occurred in restricted ranges of water depths. Spinner dolphins (Stenella longirostris) had the largest mean group size (n = 40, x– = 151.5, SE = 30.90), followed by melon-headed whales (Peponocephala electra), clymene dolphins (S. clymene), pantropical spotted dolphins (S. attenuata), Fraser’s dolphins (Lagenodelphis hosei) and striped dolphins (S. coeruleoalba) (range of means 46.1-99.6). Beaked whales (Ziphiidae), Bryde’s whales (Balaenoptera edeni/brydei), sperm whales (Physeter macrocephalus) and pygmy/dwarf sperm whales (Kogia spp.) were found in the smallest groups (x– &lt; 3). Twenty-seven sightings (1.4% of all sightings) were composed of two cetacean species. Common bottlenose dolphins (Tursiops truncatus) were recorded in mixedspecies groups with more species than any other cetacean. Forty-five cetacean sightings (2.4% of all sightings) were associated with at least one bird species, and 21 (1.1% of all sightings) were associated with schools of fish. Contrary to previous reports, pantropical spotted dolphins were observed in association with both fish (including surface tunas) and seabirds, although to a lesser extent than for other tropical oceans. No mixed pantropical spotted and spinner dolphin groups were sighted despite their regular co-occurrence in other tropical oceans.","container-title":"Journal of Cetacean Research and Management","issue":"2","language":"en","page":"203-213","source":"Zotero","title":"Cetaceans of the oceanic northern Gulf of Mexico: Distributions, group sizes and interspecific associations","volume":"8","author":[{"family":"Maze-Foley","given":"K"},{"family":"Mullin","given":"K D"}],"issued":{"date-parts":[["2006"]]}}},{"id":414,"uris":["http://zotero.org/groups/2526645/items/S5544GCI"],"uri":["http://zotero.org/groups/2526645/items/S5544GCI"],"itemData":{"id":414,"type":"article-journal","abstract":"From 20 January to 19 March 1976, the whale marking and sighting were carried out in the western tropical Pacific. During this survey 103 schools of 13 species from 11 genera were sighted, and 15 specimens of 5 species from 4 genera were collected. Observations of these 103 schools were made and the biology of these 15 specimens was studied.","container-title":"Scientific Reports of the Whales Research Insitute","language":"en","page":"179-195","source":"Zotero","title":"Observation of cetacea during whale marking cruise in the western tropical Pacific, 1976","volume":"30","author":[{"family":"Miyazaki","given":"Nobuyuki"},{"family":"Wada","given":"Shiro"}],"issued":{"date-parts":[["1978"]]}}},{"id":392,"uris":["http://zotero.org/groups/2526645/items/XPJMKR6Q"],"uri":["http://zotero.org/groups/2526645/items/XPJMKR6Q"],"itemData":{"id":392,"type":"article-journal","container-title":"Marine Mammal Science","DOI":"10.1111/j.1748-7692.1994.tb00488.x","ISSN":"0824-0469, 1748-7692","issue":"3","journalAbbreviation":"Marine Mammal Sci","language":"en","page":"342-348","source":"DOI.org (Crossref)","title":"First sightings of melon-headed whales (Peponocephala electra) in the Gulf of Mexico","URL":"http://doi.wiley.com/10.1111/j.1748-7692.1994.tb00488.x","volume":"10","author":[{"family":"Mullin","given":"Keith D."},{"family":"Jefferson","given":"Thomas A."},{"family":"Hansen","given":"Larry J."},{"family":"Hoggard","given":"Wayne"}],"accessed":{"date-parts":[["2020",6,29]]},"issued":{"date-parts":[["1994",7]]}}}],"schema":"https://github.com/citation-style-language/schema/raw/master/csl-citation.json"} </w:instrText>
      </w:r>
      <w:r>
        <w:fldChar w:fldCharType="separate"/>
      </w:r>
      <w:r w:rsidRPr="00426D9E">
        <w:rPr>
          <w:rFonts w:ascii="Calibri" w:hAnsi="Calibri" w:cs="Calibri"/>
        </w:rPr>
        <w:t>(de Boer, 2010; Maze-Foley and Mullin, 2006; Miyazaki and Wada, 1978; Mullin et al., 1994)</w:t>
      </w:r>
      <w:r>
        <w:fldChar w:fldCharType="end"/>
      </w:r>
      <w:r w:rsidRPr="001A6D2E">
        <w:t>.</w:t>
      </w:r>
      <w:r w:rsidRPr="007578A1">
        <w:t xml:space="preserve"> </w:t>
      </w:r>
    </w:p>
    <w:p w14:paraId="2E28AEB0" w14:textId="27F78AD4" w:rsidR="000A04FC" w:rsidRDefault="000A04FC" w:rsidP="000A04FC">
      <w:pPr>
        <w:pStyle w:val="Heading3"/>
        <w:spacing w:line="360" w:lineRule="auto"/>
        <w:contextualSpacing/>
      </w:pPr>
      <w:r>
        <w:t>9.2 Range and relation to MPAs</w:t>
      </w:r>
    </w:p>
    <w:p w14:paraId="69C260CA" w14:textId="546AD35D" w:rsidR="000A04FC" w:rsidRDefault="000A04FC" w:rsidP="000A04FC">
      <w:pPr>
        <w:spacing w:line="360" w:lineRule="auto"/>
        <w:contextualSpacing/>
      </w:pPr>
      <w:r>
        <w:t>In three studies, Melon</w:t>
      </w:r>
      <w:r w:rsidRPr="008C3B44">
        <w:t>-headed whales</w:t>
      </w:r>
      <w:r>
        <w:t xml:space="preserve"> traveled 222.3 </w:t>
      </w:r>
      <w:r>
        <w:rPr>
          <w:rFonts w:cstheme="minorHAnsi"/>
        </w:rPr>
        <w:t>±</w:t>
      </w:r>
      <w:r>
        <w:t xml:space="preserve"> 350.5 km (mean </w:t>
      </w:r>
      <w:r>
        <w:rPr>
          <w:rFonts w:cstheme="minorHAnsi"/>
        </w:rPr>
        <w:t>±</w:t>
      </w:r>
      <w:r>
        <w:t xml:space="preserve"> SD) from their initial tagging locations (</w:t>
      </w:r>
      <w:r>
        <w:rPr>
          <w:b/>
          <w:bCs/>
        </w:rPr>
        <w:t xml:space="preserve">Table </w:t>
      </w:r>
      <w:r w:rsidR="00DB551C">
        <w:rPr>
          <w:b/>
          <w:bCs/>
        </w:rPr>
        <w:t>B</w:t>
      </w:r>
      <w:r>
        <w:rPr>
          <w:b/>
          <w:bCs/>
        </w:rPr>
        <w:t>1</w:t>
      </w:r>
      <w:r>
        <w:t xml:space="preserve">). </w:t>
      </w:r>
    </w:p>
    <w:p w14:paraId="610810D4" w14:textId="77777777" w:rsidR="000A04FC" w:rsidRDefault="000A04FC" w:rsidP="000A04FC">
      <w:pPr>
        <w:spacing w:line="360" w:lineRule="auto"/>
        <w:ind w:firstLine="720"/>
        <w:contextualSpacing/>
      </w:pPr>
      <w:r>
        <w:t>M</w:t>
      </w:r>
      <w:r w:rsidRPr="00461F18">
        <w:t xml:space="preserve">elon-headed whales </w:t>
      </w:r>
      <w:r>
        <w:t>a</w:t>
      </w:r>
      <w:r w:rsidRPr="00461F18">
        <w:t>re sighted &lt;10 km outside the Bar Reef Marine Sanctuary MPA</w:t>
      </w:r>
      <w:r>
        <w:t>, Sri Lanka</w:t>
      </w:r>
      <w:r w:rsidRPr="00461F18">
        <w:t xml:space="preserve"> </w:t>
      </w:r>
      <w:r>
        <w:fldChar w:fldCharType="begin"/>
      </w:r>
      <w:r>
        <w:instrText xml:space="preserve"> ADDIN ZOTERO_ITEM CSL_CITATION {"citationID":"NmibQmij","properties":{"formattedCitation":"(Br\\uc0\\u246{}ker and Ilangakoon, 2008; Ilangakoon, 2008)","plainCitation":"(Bröker and Ilangakoon, 2008; Ilangakoon, 2008)","noteIndex":0},"citationItems":[{"id":118,"uris":["http://zotero.org/groups/2526645/items/WXZ64TZS"],"uri":["http://zotero.org/groups/2526645/items/WXZ64TZS"],"itemData":{"id":118,"type":"article-journal","abstract":"The Bar Reef Marine Sanctuary lies oﬀ the northwest coast of Sri Lanka. In the first dedicated cetacean survey of this area, monthly boat-based surveys were carried out over 1 year (April 2004 to March 2005) both within the Sanctuary and seawards in deeper oﬀshore waters. The survey established that the Sanctuary has year-round abundance of cetaceans. Eight species were observed, including three species of large whales. Live sightings of Sousa chinensis in this area were documented for the first time in Sri Lanka, as were the first live sightings of Kogia sima and Peponocephala electra oﬀ the west coast of the island. This area appears to be an important habitat for Balaenoptera acutorostrata in Sri Lanka’s waters. Several threats to marine mammals were also identified and some were found to be localized and specific to this area. The results of this study were used to produce a set of management recommendations.","container-title":"Oryx","DOI":"10.1017/S0030605308006728","ISSN":"0030-6053, 1365-3008","issue":"02","journalAbbreviation":"ORX","language":"en","page":"286-291","source":"DOI.org (Crossref)","title":"Occurrence and conservation needs of cetaceans in and around the Bar Reef Marine Sanctuary, Sri Lanka","URL":"http://www.journals.cambridge.org/abstract_S0030605308006728","volume":"42","author":[{"family":"Bröker","given":"Koen Cornelis Arthur"},{"family":"Ilangakoon","given":"Anouk"}],"accessed":{"date-parts":[["2020",6,29]]},"issued":{"date-parts":[["2008",4]]}}},{"id":374,"uris":["http://zotero.org/groups/2526645/items/AC2RDRSU"],"uri":["http://zotero.org/groups/2526645/items/AC2RDRSU"],"itemData":{"id":374,"type":"article-journal","abstract":"The Bar Reef Marine Sanctuary, off north-western Sri Lanka, and its adjacent waters were suspected to be an important Cetacean habitat, but a dedicated survey had never been undertaken. Therefore, a one-year survey was carried out from April 2004 to May 2005 to fill the vacuum of knowledge on Cetacean species of the area, and to gather baseline data for management and conservation. Surveys were carried out twice every month. Thirty three sightings of eight cetacean species were documented. The species recorded were Balaenoptera acutorostrata, Balaenoptera musculus, Physeter macrocephalus, Kogia sima, Peponocephala electra, Stenella longirostris, Tursiops truncatus and Sousa chinensis. The first confirmed sighting of S. chinensis in Sri Lanka’s waters was recorded while K. sima and P. electra were sighted off the west coast for the first time. The northern and central parts of the Sanctuary can be termed as ‘cetacean hotspots’ due to high species richness and year-round abundance. Baseline data from this survey can be used immediately for management purpose, though further research is recommended. S. chinensis needs special consideration as the newly discovered population is heavily dependent on the Puttalam Lagoon which is under intense human use, making these dolphins vulnerable to a multiplicity of anthropogenic threats.","container-title":"Journal of the Bombay Natural History Society","issue":"3","language":"en","page":"274-278","source":"Zotero","title":"Cetacean species richness and relative abundance around the Bar Reef Marine Sanctuary, Sri Lanka","volume":"105","author":[{"family":"Ilangakoon","given":"A D"}],"issued":{"date-parts":[["2008",12]]}}}],"schema":"https://github.com/citation-style-language/schema/raw/master/csl-citation.json"} </w:instrText>
      </w:r>
      <w:r>
        <w:fldChar w:fldCharType="separate"/>
      </w:r>
      <w:r w:rsidRPr="004939E4">
        <w:rPr>
          <w:rFonts w:ascii="Calibri" w:hAnsi="Calibri" w:cs="Calibri"/>
          <w:szCs w:val="24"/>
        </w:rPr>
        <w:t>(Bröker and Ilangakoon, 2008; Ilangakoon, 2008)</w:t>
      </w:r>
      <w:r>
        <w:fldChar w:fldCharType="end"/>
      </w:r>
      <w:r w:rsidRPr="00461F18">
        <w:t>.</w:t>
      </w:r>
    </w:p>
    <w:p w14:paraId="09C25F5E" w14:textId="277EDCCF" w:rsidR="000A04FC" w:rsidRDefault="000A04FC" w:rsidP="000A04FC">
      <w:pPr>
        <w:pStyle w:val="Heading3"/>
        <w:spacing w:line="360" w:lineRule="auto"/>
        <w:contextualSpacing/>
      </w:pPr>
      <w:r>
        <w:t>9.</w:t>
      </w:r>
      <w:r w:rsidR="00B57BB2">
        <w:t>3</w:t>
      </w:r>
      <w:r>
        <w:t xml:space="preserve"> </w:t>
      </w:r>
      <w:r w:rsidR="005B4B41">
        <w:t>Suitability of the Palmyra-Kingman MPA</w:t>
      </w:r>
    </w:p>
    <w:p w14:paraId="5D7E9122" w14:textId="24A360DE" w:rsidR="0077099D" w:rsidRDefault="000A04FC" w:rsidP="000A04FC">
      <w:pPr>
        <w:spacing w:line="360" w:lineRule="auto"/>
        <w:contextualSpacing/>
      </w:pPr>
      <w:r>
        <w:t>The current stationary Palmyra</w:t>
      </w:r>
      <w:r w:rsidR="00934FAB">
        <w:t>-Kingman</w:t>
      </w:r>
      <w:r>
        <w:t xml:space="preserve"> MPA likely only protects melon-headed whales during the day when they rest near the reef </w:t>
      </w:r>
      <w:r>
        <w:fldChar w:fldCharType="begin"/>
      </w:r>
      <w:r>
        <w:instrText xml:space="preserve"> ADDIN ZOTERO_ITEM CSL_CITATION {"citationID":"rJDmHIrS","properties":{"formattedCitation":"(Baumann-Pickering et al., 2015)","plainCitation":"(Baumann-Pickering et al., 2015)","noteIndex":0},"citationItems":[{"id":112,"uris":["http://zotero.org/groups/2526645/items/Q5N3MX3G"],"uri":["http://zotero.org/groups/2526645/items/Q5N3MX3G"],"itemData":{"id":112,"type":"article-journal","container-title":"Behavioral Ecology and Sociobiology","DOI":"10.1007/s00265-015-1967-0","ISSN":"0340-5443, 1432-0762","issue":"9","journalAbbreviation":"Behav Ecol Sociobiol","language":"en","page":"1553-1563","source":"DOI.org (Crossref)","title":"Acoustic behavior of melon-headed whales varies on a diel cycle","URL":"http://link.springer.com/10.1007/s00265-015-1967-0","volume":"69","author":[{"family":"Baumann-Pickering","given":"Simone"},{"family":"Roch","given":"Marie A."},{"family":"Wiggins","given":"Sean M."},{"family":"Schnitzler","given":"Hans-Ulrich"},{"family":"Hildebrand","given":"John A."}],"accessed":{"date-parts":[["2020",6,29]]},"issued":{"date-parts":[["2015",9]]}}}],"schema":"https://github.com/citation-style-language/schema/raw/master/csl-citation.json"} </w:instrText>
      </w:r>
      <w:r>
        <w:fldChar w:fldCharType="separate"/>
      </w:r>
      <w:r w:rsidRPr="00B54BB5">
        <w:rPr>
          <w:rFonts w:ascii="Calibri" w:hAnsi="Calibri" w:cs="Calibri"/>
        </w:rPr>
        <w:t>(Baumann-Pickering et al., 2015)</w:t>
      </w:r>
      <w:r>
        <w:fldChar w:fldCharType="end"/>
      </w:r>
      <w:r>
        <w:t>. Longer-distance movements to facilitate foraging in pelagic waters at night would be better contained by a larger MPA that encompassed both diel habitat types.</w:t>
      </w:r>
      <w:r w:rsidRPr="00927D61">
        <w:t xml:space="preserve"> </w:t>
      </w:r>
      <w:r>
        <w:t xml:space="preserve">Though the edges of eddies could be important foraging habitat </w:t>
      </w:r>
      <w:r>
        <w:fldChar w:fldCharType="begin"/>
      </w:r>
      <w:r>
        <w:instrText xml:space="preserve"> ADDIN ZOTERO_ITEM CSL_CITATION {"citationID":"zC54kgoe","properties":{"formattedCitation":"(Woodworth et al., 2012)","plainCitation":"(Woodworth et al., 2012)","noteIndex":0},"citationItems":[{"id":380,"uris":["http://zotero.org/groups/2526645/items/DJ9WNBIF"],"uri":["http://zotero.org/groups/2526645/items/DJ9WNBIF"],"itemData":{"id":380,"type":"article-journal","container-title":"Marine Mammal Science","DOI":"10.1111/j.1748-7692.2011.00509.x","ISSN":"08240469","issue":"3","language":"en","page":"638-647","source":"DOI.org (Crossref)","title":"Eddies as offshore foraging grounds for melon-headed whales (Peponocephala electra)","URL":"http://doi.wiley.com/10.1111/j.1748-7692.2011.00509.x","volume":"28","author":[{"family":"Woodworth","given":"Phoebe A."},{"family":"Schorr","given":"Gregory S."},{"family":"Baird","given":"Robin W."},{"family":"Webster","given":"Daniel L."},{"family":"McSweeney","given":"Daniel J."},{"family":"Hanson","given":"M. Bradley"},{"family":"Andrews","given":"Russel D."},{"family":"Polovina","given":"Jeffrey J."}],"accessed":{"date-parts":[["2020",6,29]]},"issued":{"date-parts":[["2012",7]]}}}],"schema":"https://github.com/citation-style-language/schema/raw/master/csl-citation.json"} </w:instrText>
      </w:r>
      <w:r>
        <w:fldChar w:fldCharType="separate"/>
      </w:r>
      <w:r w:rsidRPr="00B54BB5">
        <w:rPr>
          <w:rFonts w:ascii="Calibri" w:hAnsi="Calibri" w:cs="Calibri"/>
        </w:rPr>
        <w:t>(Woodworth et al., 2012)</w:t>
      </w:r>
      <w:r>
        <w:fldChar w:fldCharType="end"/>
      </w:r>
      <w:r>
        <w:t xml:space="preserve">, there are not enough data on movements or habitat associations to determine potential efficacy of </w:t>
      </w:r>
      <w:r w:rsidR="0057259D">
        <w:t>mobile</w:t>
      </w:r>
      <w:r>
        <w:t xml:space="preserve"> MPAs in pelagic habitats</w:t>
      </w:r>
      <w:r w:rsidR="0057259D">
        <w:t xml:space="preserve"> that shift with dynamic </w:t>
      </w:r>
      <w:r w:rsidR="0064759A">
        <w:t xml:space="preserve">ocean </w:t>
      </w:r>
      <w:r w:rsidR="0057259D">
        <w:t>processes</w:t>
      </w:r>
      <w:r>
        <w:t>. Under climate change, melon-headed whales would have reduced suitable habitat throughout PRIMNM, but less change was predicted for the Line Islands. Accordingly, MPA networks might be expected to best buffer predicted effects of future climate change.</w:t>
      </w:r>
    </w:p>
    <w:p w14:paraId="713A4520" w14:textId="1F7AA3B3" w:rsidR="000A04FC" w:rsidRDefault="000A04FC" w:rsidP="000A04FC">
      <w:pPr>
        <w:pStyle w:val="Heading1"/>
      </w:pPr>
      <w:r>
        <w:t>Literature Cited</w:t>
      </w:r>
    </w:p>
    <w:p w14:paraId="60386857" w14:textId="77777777" w:rsidR="007E7E5D" w:rsidRDefault="000A04FC" w:rsidP="007E7E5D">
      <w:pPr>
        <w:pStyle w:val="Bibliography"/>
      </w:pPr>
      <w:r>
        <w:fldChar w:fldCharType="begin"/>
      </w:r>
      <w:r w:rsidR="006A0FE5">
        <w:instrText xml:space="preserve"> ADDIN ZOTERO_BIBL {"uncited":[],"omitted":[],"custom":[]} CSL_BIBLIOGRAPHY </w:instrText>
      </w:r>
      <w:r>
        <w:fldChar w:fldCharType="separate"/>
      </w:r>
      <w:r w:rsidR="007E7E5D">
        <w:t>Adams, J., Felis, J.J., Czapanskiy, M.F., 2020. Habitat affinities and at-sea ranging behaviors among main Hawaiian Island seabirds: Breeding seabird telemetry, 2013-2016. (US Department of the Interior, Bureau of Ocean Energy Management, Pacific OCS Region No. OCS Study BOEM 2020-006). U.S. Geological Survey.</w:t>
      </w:r>
    </w:p>
    <w:p w14:paraId="6F07B927" w14:textId="77777777" w:rsidR="007E7E5D" w:rsidRDefault="007E7E5D" w:rsidP="007E7E5D">
      <w:pPr>
        <w:pStyle w:val="Bibliography"/>
      </w:pPr>
      <w:r>
        <w:t>Aldana-Flores, G., Dreyfus-León, M., Schaefer, K.M., Madrid-Vera, J., Fuller, D.W., Castillo-Vargamachuca, S.C., 2018. Vertical habitat utilization by tagged yellowfin tuna (Thunnus albacares) released in the Revillagigedo Archipelago Biosphere Reserve, Mexico. Cienc. Mar 44, 221–234. https://doi.org/10.7773/cm.v44i4.2898</w:t>
      </w:r>
    </w:p>
    <w:p w14:paraId="16570E6C" w14:textId="77777777" w:rsidR="007E7E5D" w:rsidRDefault="007E7E5D" w:rsidP="007E7E5D">
      <w:pPr>
        <w:pStyle w:val="Bibliography"/>
      </w:pPr>
      <w:r>
        <w:t>Anderson, R.C., 2005. Observations of cetaceans in the Maldives, 1990-2002. Journal of Cetacean Research and Management 7, 119–135.</w:t>
      </w:r>
    </w:p>
    <w:p w14:paraId="24D10573" w14:textId="77777777" w:rsidR="007E7E5D" w:rsidRDefault="007E7E5D" w:rsidP="007E7E5D">
      <w:pPr>
        <w:pStyle w:val="Bibliography"/>
      </w:pPr>
      <w:r>
        <w:t>Anderson, R.C., Adam, M.S., Goes, J.I., 2011. From monsoons to mantas: seasonal distribution of Manta alfredi in the Maldives. Fisheries Oceanography 20, 104–113. https://doi.org/10.1111/j.1365-2419.2011.00571.x</w:t>
      </w:r>
    </w:p>
    <w:p w14:paraId="01CAD9CF" w14:textId="77777777" w:rsidR="007E7E5D" w:rsidRDefault="007E7E5D" w:rsidP="007E7E5D">
      <w:pPr>
        <w:pStyle w:val="Bibliography"/>
      </w:pPr>
      <w:r>
        <w:t>Andrzejaczek, S., Chapple, T.K., Curnick, D.J., Carlisle, A.B., Castleton, M., Jacoby, D.M., Peel, L.R., Schallert, R.J., Tickler, D.M., Block, B.A., 2020. Individual variation in residency and regional movements of reef manta rays Mobula alfredi in a large marine protected area. Mar. Ecol. Prog. Ser. 639, 137–153. https://doi.org/10.3354/meps13270</w:t>
      </w:r>
    </w:p>
    <w:p w14:paraId="5E12832F" w14:textId="77777777" w:rsidR="007E7E5D" w:rsidRDefault="007E7E5D" w:rsidP="007E7E5D">
      <w:pPr>
        <w:pStyle w:val="Bibliography"/>
      </w:pPr>
      <w:r>
        <w:lastRenderedPageBreak/>
        <w:t>Aquino, Ma.T.R., Songco, A.M., Alarcon, R.C., 2015. Notes on the presence of Manta alfredi in the Tubbataha Reefs Natural Park, Cagayancillo, Palawan, Philippines. The Palawan Scientist 7, 1–11.</w:t>
      </w:r>
    </w:p>
    <w:p w14:paraId="073F89A2" w14:textId="77777777" w:rsidR="007E7E5D" w:rsidRDefault="007E7E5D" w:rsidP="007E7E5D">
      <w:pPr>
        <w:pStyle w:val="Bibliography"/>
      </w:pPr>
      <w:r>
        <w:t>Armstrong, A.O., Armstrong, A.J., Jaine, F.R.A., Couturier, L.I.E., Fiora, K., Uribe-Palomino, J., Weeks, S.J., Townsend, K.A., Bennett, M.B., Richardson, A.J., 2016. Prey Density Threshold and Tidal Influence on Reef Manta Ray Foraging at an Aggregation Site on the Great Barrier Reef. PLoS ONE 11, e0153393. https://doi.org/10.1371/journal.pone.0153393</w:t>
      </w:r>
    </w:p>
    <w:p w14:paraId="2B8FB104" w14:textId="77777777" w:rsidR="007E7E5D" w:rsidRDefault="007E7E5D" w:rsidP="007E7E5D">
      <w:pPr>
        <w:pStyle w:val="Bibliography"/>
      </w:pPr>
      <w:r>
        <w:t>Au, D.W., Pitman, R.L., 1986. Seabird Interactions with Dolphins and Tuna in the Eastern Tropical Pacific. The Condor 88, 304–317. https://doi.org/10.2307/1368877</w:t>
      </w:r>
    </w:p>
    <w:p w14:paraId="4286C3E4" w14:textId="77777777" w:rsidR="007E7E5D" w:rsidRDefault="007E7E5D" w:rsidP="007E7E5D">
      <w:pPr>
        <w:pStyle w:val="Bibliography"/>
      </w:pPr>
      <w:r>
        <w:t xml:space="preserve">Axworthy, J.B., Smith, J.M., Wing, M.S., Quinn, T.P., 2019. Sex biased individual variation in movement patterns of a highly mobile, near‐shore marine planktivore, the reef manta ray </w:t>
      </w:r>
      <w:r>
        <w:rPr>
          <w:i/>
          <w:iCs/>
        </w:rPr>
        <w:t>Mobula alfredi</w:t>
      </w:r>
      <w:r>
        <w:t>. J Fish Biol 95, 1399–1406. https://doi.org/10.1111/jfb.14148</w:t>
      </w:r>
    </w:p>
    <w:p w14:paraId="4715C8B6" w14:textId="77777777" w:rsidR="007E7E5D" w:rsidRDefault="007E7E5D" w:rsidP="007E7E5D">
      <w:pPr>
        <w:pStyle w:val="Bibliography"/>
      </w:pPr>
      <w:r>
        <w:t xml:space="preserve">Baird, R.W., Gorgone, A.M., McSweeney, D.J., Ligon, A.D., Deakos, M.H., Webster, D.L., Schorr, G.S., Martien, K.K., Salden, D.R., Mahaffy, S.D., 2009. Population structure of island-associated dolphins: Evidence from photo-identification of common bottlenose dolphins ( </w:t>
      </w:r>
      <w:r>
        <w:rPr>
          <w:i/>
          <w:iCs/>
        </w:rPr>
        <w:t>Tursiops truncatus</w:t>
      </w:r>
      <w:r>
        <w:t xml:space="preserve"> ) in the main Hawaiian Islands. Marine Mammal Science 25, 251–274. https://doi.org/10.1111/j.1748-7692.2008.00257.x</w:t>
      </w:r>
    </w:p>
    <w:p w14:paraId="29C1C184" w14:textId="77777777" w:rsidR="007E7E5D" w:rsidRDefault="007E7E5D" w:rsidP="007E7E5D">
      <w:pPr>
        <w:pStyle w:val="Bibliography"/>
      </w:pPr>
      <w:r>
        <w:t>Balazs, G.H., Parker, D.M., Rice, M.R., 2017. Ocean pathways and residential foraging locations for satellite tracked green turtles breeding at French Frigate Shoals in the Hawaiian Islands. Micronesica 2017–04, 1–19.</w:t>
      </w:r>
    </w:p>
    <w:p w14:paraId="09299ECD" w14:textId="77777777" w:rsidR="007E7E5D" w:rsidRDefault="007E7E5D" w:rsidP="007E7E5D">
      <w:pPr>
        <w:pStyle w:val="Bibliography"/>
      </w:pPr>
      <w:r>
        <w:t>Ballance, L.T., Pitman, R.L., Fiedler, P.C., 2006. Oceanographic influences on seabirds and cetaceans of the eastern tropical Pacific: A review. Progress in Oceanography 69, 360–390. https://doi.org/10.1016/j.pocean.2006.03.013</w:t>
      </w:r>
    </w:p>
    <w:p w14:paraId="1CBDDAA4" w14:textId="77777777" w:rsidR="007E7E5D" w:rsidRDefault="007E7E5D" w:rsidP="007E7E5D">
      <w:pPr>
        <w:pStyle w:val="Bibliography"/>
      </w:pPr>
      <w:r>
        <w:t>Ballance, L.T., Pitman, R.L., Reilly, S.B., 1997. Seabird community structure along a productivity gradient: Importance of competition and energetic constraint. Ecology 78, 1502–1518.</w:t>
      </w:r>
    </w:p>
    <w:p w14:paraId="3A7999F3" w14:textId="77777777" w:rsidR="007E7E5D" w:rsidRDefault="007E7E5D" w:rsidP="007E7E5D">
      <w:pPr>
        <w:pStyle w:val="Bibliography"/>
      </w:pPr>
      <w:r>
        <w:t>Ballorain, K., Ciccione, S., Bourjea, J., Grizel, H., Enstipp, M., Georges, J.-Y., 2010. Habitat use of a multispecific seagrass meadow by green turtles Chelonia mydas at Mayotte Island. Mar Biol 157, 2581–2590. https://doi.org/10.1007/s00227-010-1520-7</w:t>
      </w:r>
    </w:p>
    <w:p w14:paraId="6613C6FB" w14:textId="77777777" w:rsidR="007E7E5D" w:rsidRDefault="007E7E5D" w:rsidP="007E7E5D">
      <w:pPr>
        <w:pStyle w:val="Bibliography"/>
      </w:pPr>
      <w:r>
        <w:t>Balmer, B., Zolman, E., Bolton, J., Fauquier, D., Fougeres, E., George, R.C., Goldstein, T., Gowen, M., Kolkmeyer, T., Le-Bert, C., Mase, B., Norton, T., Peterson, J., Rowles, T., Saliki, J., Ylitalo, G., 2019. Ranging Patterns and Exposure to Cumulative Stressors of a Tursiops truncatus (Common Bottlenose Dolphin) in Georgia. Southeastern Naturalist 18, N1–N9. https://doi.org/10.1656/058.018.0112</w:t>
      </w:r>
    </w:p>
    <w:p w14:paraId="1FC584DF" w14:textId="77777777" w:rsidR="007E7E5D" w:rsidRDefault="007E7E5D" w:rsidP="007E7E5D">
      <w:pPr>
        <w:pStyle w:val="Bibliography"/>
      </w:pPr>
      <w:r>
        <w:t>Barnett, A., Abrantes, K.G., Seymour, J., Fitzpatrick, R., 2012. Residency and Spatial Use by Reef Sharks of an Isolated Seamount and Its Implications for Conservation. PLoS ONE 7, e36574. https://doi.org/10.1371/journal.pone.0036574</w:t>
      </w:r>
    </w:p>
    <w:p w14:paraId="778711E3" w14:textId="77777777" w:rsidR="007E7E5D" w:rsidRDefault="007E7E5D" w:rsidP="007E7E5D">
      <w:pPr>
        <w:pStyle w:val="Bibliography"/>
      </w:pPr>
      <w:r>
        <w:t>Barr, Y., Abelson, A., 2019. Feeding – Cleaning Trade-Off: Manta Ray “Decision-Making” as a Conservation Tool. Front. Mar. Sci. 6, 88. https://doi.org/10.3389/fmars.2019.00088</w:t>
      </w:r>
    </w:p>
    <w:p w14:paraId="13C6181F" w14:textId="77777777" w:rsidR="007E7E5D" w:rsidRDefault="007E7E5D" w:rsidP="007E7E5D">
      <w:pPr>
        <w:pStyle w:val="Bibliography"/>
      </w:pPr>
      <w:r>
        <w:t>Baumann-Pickering, S., Roch, M.A., Wiggins, S.M., Schnitzler, H.-U., Hildebrand, J.A., 2015. Acoustic behavior of melon-headed whales varies on a diel cycle. Behav Ecol Sociobiol 69, 1553–1563. https://doi.org/10.1007/s00265-015-1967-0</w:t>
      </w:r>
    </w:p>
    <w:p w14:paraId="31980B0B" w14:textId="77777777" w:rsidR="007E7E5D" w:rsidRDefault="007E7E5D" w:rsidP="007E7E5D">
      <w:pPr>
        <w:pStyle w:val="Bibliography"/>
      </w:pPr>
      <w:r>
        <w:t>Becker, S.L., Brainard, R.E., Van Houtan, K.S., 2019. Densities and drivers of sea turtle populations across Pacific coral reef ecosystems. PLoS ONE 14, e0214972. https://doi.org/10.1371/journal.pone.0214972</w:t>
      </w:r>
    </w:p>
    <w:p w14:paraId="30EC7E29" w14:textId="77777777" w:rsidR="007E7E5D" w:rsidRDefault="007E7E5D" w:rsidP="007E7E5D">
      <w:pPr>
        <w:pStyle w:val="Bibliography"/>
      </w:pPr>
      <w:r>
        <w:t>Bonizzoni, S., Furey, N.B., Santostasi, N.L., Eddy, L., Valavanis, V.D., Bearzi, G., 2019. Modelling dolphin distribution within an Important Marine Mammal Area in Greece to support spatial management planning. Aquatic Conserv: Mar Freshw Ecosyst 29, 1665–1680. https://doi.org/10.1002/aqc.3148</w:t>
      </w:r>
    </w:p>
    <w:p w14:paraId="7BB0CA93" w14:textId="77777777" w:rsidR="007E7E5D" w:rsidRDefault="007E7E5D" w:rsidP="007E7E5D">
      <w:pPr>
        <w:pStyle w:val="Bibliography"/>
      </w:pPr>
      <w:r>
        <w:lastRenderedPageBreak/>
        <w:t>Bradley, D., Conklin, E., Papastamatiou, Y.P., McCauley, D.J., Pollock, K., Pollock, A., Kendall, B.E., Gaines, S.D., Caselle, J.E., 2017. Resetting predator baselines in coral reef ecosystems. Sci Rep 7, 43131. https://doi.org/10.1038/srep43131</w:t>
      </w:r>
    </w:p>
    <w:p w14:paraId="485867E2" w14:textId="77777777" w:rsidR="007E7E5D" w:rsidRDefault="007E7E5D" w:rsidP="007E7E5D">
      <w:pPr>
        <w:pStyle w:val="Bibliography"/>
      </w:pPr>
      <w:r>
        <w:t>Bradley, D., Mayorga, J., McCauley, D.J., Cabral, R.B., Douglas, P., Gaines, S.D., 2019. Leveraging satellite technology to create true shark sanctuaries. Conservation Letters 12, e12610. https://doi.org/10.1111/conl.12610</w:t>
      </w:r>
    </w:p>
    <w:p w14:paraId="029613F6" w14:textId="77777777" w:rsidR="007E7E5D" w:rsidRDefault="007E7E5D" w:rsidP="007E7E5D">
      <w:pPr>
        <w:pStyle w:val="Bibliography"/>
      </w:pPr>
      <w:r>
        <w:t>Braun, C.D., Skomal, G.B., Thorrold, S.R., Berumen, M.L., 2014. Diving Behavior of the Reef Manta Ray Links Coral Reefs with Adjacent Deep Pelagic Habitats. PLoS ONE 9, e88170. https://doi.org/10.1371/journal.pone.0088170</w:t>
      </w:r>
    </w:p>
    <w:p w14:paraId="52886316" w14:textId="77777777" w:rsidR="007E7E5D" w:rsidRDefault="007E7E5D" w:rsidP="007E7E5D">
      <w:pPr>
        <w:pStyle w:val="Bibliography"/>
      </w:pPr>
      <w:r>
        <w:t>Brewer, M.L., Hertel, F., 2007. Wing morphology and flight behavior of pelecaniform seabirds. J. Morphol. 268, 866–877. https://doi.org/10.1002/jmor.10555</w:t>
      </w:r>
    </w:p>
    <w:p w14:paraId="554E2EF7" w14:textId="77777777" w:rsidR="007E7E5D" w:rsidRDefault="007E7E5D" w:rsidP="007E7E5D">
      <w:pPr>
        <w:pStyle w:val="Bibliography"/>
      </w:pPr>
      <w:r>
        <w:t>Broderick, A.C., Coyne, M.S., Fuller, W.J., Glen, F., Godley, B.J., 2007. Fidelity and over-wintering of sea turtles. Proc. R. Soc. B 274, 1533–1539. https://doi.org/10.1098/rspb.2007.0211</w:t>
      </w:r>
    </w:p>
    <w:p w14:paraId="336CA0C2" w14:textId="77777777" w:rsidR="007E7E5D" w:rsidRDefault="007E7E5D" w:rsidP="007E7E5D">
      <w:pPr>
        <w:pStyle w:val="Bibliography"/>
      </w:pPr>
      <w:r>
        <w:t>Bröker, K.C.A., Ilangakoon, A., 2008. Occurrence and conservation needs of cetaceans in and around the Bar Reef Marine Sanctuary, Sri Lanka. ORX 42, 286–291. https://doi.org/10.1017/S0030605308006728</w:t>
      </w:r>
    </w:p>
    <w:p w14:paraId="696002F3" w14:textId="77777777" w:rsidR="007E7E5D" w:rsidRDefault="007E7E5D" w:rsidP="007E7E5D">
      <w:pPr>
        <w:pStyle w:val="Bibliography"/>
      </w:pPr>
      <w:r>
        <w:t xml:space="preserve">Brownell, R.L., Ralls, K., Baumann-Pickering, S., Poole, M.M., 2009. Behavior of melon-headed whales, </w:t>
      </w:r>
      <w:r>
        <w:rPr>
          <w:i/>
          <w:iCs/>
        </w:rPr>
        <w:t>Peponocephala electra</w:t>
      </w:r>
      <w:r>
        <w:t xml:space="preserve"> , near oceanic islands. Marine Mammal Science 25, 639–658. https://doi.org/10.1111/j.1748-7692.2009.00281.x</w:t>
      </w:r>
    </w:p>
    <w:p w14:paraId="235E0144" w14:textId="77777777" w:rsidR="007E7E5D" w:rsidRDefault="007E7E5D" w:rsidP="007E7E5D">
      <w:pPr>
        <w:pStyle w:val="Bibliography"/>
      </w:pPr>
      <w:r>
        <w:t>Carlisle, A.B., Tickler, D., Dale, J.J., Ferretti, F., Curnick, D.J., Chapple, T.K., Schallert, R.J., Castleton, M., Block, B.A., 2019. Estimating Space Use of Mobile Fishes in a Large Marine Protected Area With Methodological Considerations in Acoustic Array Design. Front. Mar. Sci. 6, 256. https://doi.org/10.3389/fmars.2019.00256</w:t>
      </w:r>
    </w:p>
    <w:p w14:paraId="68635123" w14:textId="77777777" w:rsidR="007E7E5D" w:rsidRDefault="007E7E5D" w:rsidP="007E7E5D">
      <w:pPr>
        <w:pStyle w:val="Bibliography"/>
      </w:pPr>
      <w:r>
        <w:t>Carpentier, A.S., Berthe, C., Ender, I., Jaine, F.R.A., Mourier, J., Stevens, G., De Rosemont, M., Clua, E., 2019. Preliminary insights into the population characteristics and distribution of reef (Mobula alfredi) and oceanic (M. birostris) manta rays in French Polynesia. Coral Reefs 38, 1197–1210. https://doi.org/10.1007/s00338-019-01854-0</w:t>
      </w:r>
    </w:p>
    <w:p w14:paraId="452C97D6" w14:textId="77777777" w:rsidR="007E7E5D" w:rsidRDefault="007E7E5D" w:rsidP="007E7E5D">
      <w:pPr>
        <w:pStyle w:val="Bibliography"/>
      </w:pPr>
      <w:r>
        <w:t>Chambault, P., Dalleau, M., Nicet, J.-B., Mouquet, P., Ballorain, K., Jean, C., Ciccione, S., Bourjea, J., 2020. Contrasted habitats and individual plasticity drive the fine scale movements of juvenile green turtles in coastal ecosystems. Mov Ecol 8, 1. https://doi.org/10.1186/s40462-019-0184-2</w:t>
      </w:r>
    </w:p>
    <w:p w14:paraId="5AC9CAB3" w14:textId="77777777" w:rsidR="007E7E5D" w:rsidRDefault="007E7E5D" w:rsidP="007E7E5D">
      <w:pPr>
        <w:pStyle w:val="Bibliography"/>
      </w:pPr>
      <w:r>
        <w:t>Chambers, L.E., Devney, C.A., Congdon, B.C., Dunlop, N., Woehler, E.J., Dann, P., 2011. Observed and predicted effects of climate on Australian seabirds. Emu - Austral Ornithology 111, 235–251. https://doi.org/10.1071/MU10033</w:t>
      </w:r>
    </w:p>
    <w:p w14:paraId="0A722CB1" w14:textId="77777777" w:rsidR="007E7E5D" w:rsidRDefault="007E7E5D" w:rsidP="007E7E5D">
      <w:pPr>
        <w:pStyle w:val="Bibliography"/>
      </w:pPr>
      <w:r>
        <w:t>Chin, A., Tobin, A., Simpfendorfer, C.A., Heupel, M.R., 2012. Reef sharks and inshore habitats: patterns of occurrence and implications for vulnerability. Mar. Ecol. Prog. Ser. 460, 115–125. https://doi.org/10.3354/meps09722</w:t>
      </w:r>
    </w:p>
    <w:p w14:paraId="592938D9" w14:textId="77777777" w:rsidR="007E7E5D" w:rsidRDefault="007E7E5D" w:rsidP="007E7E5D">
      <w:pPr>
        <w:pStyle w:val="Bibliography"/>
      </w:pPr>
      <w:r>
        <w:t>Colchero Aragonés, F.C., 2008. Environmental impacts on the population dynamics of a tropical seabird in the context of climate change: Improving inference through hierarchical modeling. (Dissertation). Duke University, Durham, North Carolina, USA.</w:t>
      </w:r>
    </w:p>
    <w:p w14:paraId="1D76BFAA" w14:textId="77777777" w:rsidR="007E7E5D" w:rsidRDefault="007E7E5D" w:rsidP="007E7E5D">
      <w:pPr>
        <w:pStyle w:val="Bibliography"/>
      </w:pPr>
      <w:r>
        <w:t>Collet, J., Prudor, A., Corbeau, A., Mendez, L., Weimerskirch, H., 2020. First explorations: ontogeny of central place foraging directions in two tropical seabirds. Behavioral Ecology 31, 815–825. https://doi.org/10.1093/beheco/araa028</w:t>
      </w:r>
    </w:p>
    <w:p w14:paraId="6FA3A6A2" w14:textId="77777777" w:rsidR="007E7E5D" w:rsidRDefault="007E7E5D" w:rsidP="007E7E5D">
      <w:pPr>
        <w:pStyle w:val="Bibliography"/>
      </w:pPr>
      <w:r>
        <w:t>Couturier, L.I.E., Jaine, F.R.A., Townsend, K.A., Weeks, S.J., Richardson, A.J., Bennett, M.B., 2011. Distribution, site affinity and regional movements of the manta ray, Manta alfredi (Krefft, 1868), along the east coast of Australia. Mar. Freshwater Res. 62, 628. https://doi.org/10.1071/MF10148</w:t>
      </w:r>
    </w:p>
    <w:p w14:paraId="743C98CC" w14:textId="77777777" w:rsidR="007E7E5D" w:rsidRDefault="007E7E5D" w:rsidP="007E7E5D">
      <w:pPr>
        <w:pStyle w:val="Bibliography"/>
      </w:pPr>
      <w:r>
        <w:lastRenderedPageBreak/>
        <w:t>Couturier, L.I.E., Newman, P., Jaine, F.R.A., Bennett, M.B., Venables, W., Cagua, E., Townsend, K.A., Weeks, S.J., Richardson, A.J., 2018. Variation in occupancy and habitat use of Mobula alfredi at a major aggregation site. Mar. Ecol. Prog. Ser. 599, 125–145. https://doi.org/10.3354/meps12610</w:t>
      </w:r>
    </w:p>
    <w:p w14:paraId="53BEC55E" w14:textId="77777777" w:rsidR="007E7E5D" w:rsidRDefault="007E7E5D" w:rsidP="007E7E5D">
      <w:pPr>
        <w:pStyle w:val="Bibliography"/>
      </w:pPr>
      <w:r>
        <w:t>Daudt, N.W., Martins, S.P., Kirinus, E.P., Bugoni, L., 2019. Seabird assemblage at the mouth of the Amazon River and its relationship with environmental characteristics. Journal of Sea Research 155, 101826. https://doi.org/10.1016/j.seares.2019.101826</w:t>
      </w:r>
    </w:p>
    <w:p w14:paraId="58A67958" w14:textId="77777777" w:rsidR="007E7E5D" w:rsidRDefault="007E7E5D" w:rsidP="007E7E5D">
      <w:pPr>
        <w:pStyle w:val="Bibliography"/>
      </w:pPr>
      <w:r>
        <w:t>Davis, R., Fargion, G., May, N., Leming, T., Baumgartner, M., Evans, W., Hansen, L.J., Mullin, K.D., 1998. Physical habitat of cetaceans along the continental slope in the north-central and western Gulf of Mexico. Marine Mammal Science 14, 490–507.</w:t>
      </w:r>
    </w:p>
    <w:p w14:paraId="058A08C7" w14:textId="77777777" w:rsidR="007E7E5D" w:rsidRDefault="007E7E5D" w:rsidP="007E7E5D">
      <w:pPr>
        <w:pStyle w:val="Bibliography"/>
      </w:pPr>
      <w:r>
        <w:t>de Boer, M.N., 2013. Cetaceans observed in Suriname and adjacent waters. Latin American Journal of Aquatic Mammals 10, 2–19. http://dx.doi.org/10.5597/lajam00189</w:t>
      </w:r>
    </w:p>
    <w:p w14:paraId="1B7F6BAC" w14:textId="77777777" w:rsidR="007E7E5D" w:rsidRDefault="007E7E5D" w:rsidP="007E7E5D">
      <w:pPr>
        <w:pStyle w:val="Bibliography"/>
      </w:pPr>
      <w:r>
        <w:t>de Boer, M.N., 2010. Cetacean distribution and relative abundance in offshore Gabonese waters. J. Mar. Biol. Ass. 90, 1613–1621. https://doi.org/10.1017/S0025315410001165</w:t>
      </w:r>
    </w:p>
    <w:p w14:paraId="025273DD" w14:textId="77777777" w:rsidR="007E7E5D" w:rsidRDefault="007E7E5D" w:rsidP="007E7E5D">
      <w:pPr>
        <w:pStyle w:val="Bibliography"/>
      </w:pPr>
      <w:r>
        <w:t>de Boer, M.N., Williams, A.C., Saulino, J.T., 2014. Observations of pelagic seabirds in the waters offshore Suriname, May-July 2012. Academic Journal of Suriname 5, 474–491.</w:t>
      </w:r>
    </w:p>
    <w:p w14:paraId="3033989D" w14:textId="77777777" w:rsidR="007E7E5D" w:rsidRDefault="007E7E5D" w:rsidP="007E7E5D">
      <w:pPr>
        <w:pStyle w:val="Bibliography"/>
      </w:pPr>
      <w:r>
        <w:t>De Monte, S., Cotté, C., d’Ovidio, F., Lévy, M., Le Corre, M., Weimerskirch, H., 2012. Frigatebird behaviour at the ocean–atmosphere interface: integrating animal behaviour with multi-satellite data. J. R. Soc. Interface 9, 3351–3358. https://doi.org/10.1098/rsif.2012.0509</w:t>
      </w:r>
    </w:p>
    <w:p w14:paraId="467282C6" w14:textId="77777777" w:rsidR="007E7E5D" w:rsidRDefault="007E7E5D" w:rsidP="007E7E5D">
      <w:pPr>
        <w:pStyle w:val="Bibliography"/>
      </w:pPr>
      <w:r>
        <w:t>De Rock, P., Elwen, S., Roux, J., Leeney, R., James, B., Visser, V., Martin, M., Gridley, T., 2019. Predicting large-scale habitat suitability for cetaceans off Namibia using MinxEnt. Mar. Ecol. Prog. Ser. 619, 149–167. https://doi.org/10.3354/meps12934</w:t>
      </w:r>
    </w:p>
    <w:p w14:paraId="320FB834" w14:textId="77777777" w:rsidR="007E7E5D" w:rsidRDefault="007E7E5D" w:rsidP="007E7E5D">
      <w:pPr>
        <w:pStyle w:val="Bibliography"/>
      </w:pPr>
      <w:r>
        <w:t>Devney, C.A., Short, M., Congdon, B.C., 2009. Sensitivity of tropical seabirds to El Niño precursors. Ecology 90, 1175–1183. https://doi.org/10.1890/08-0634.1</w:t>
      </w:r>
    </w:p>
    <w:p w14:paraId="201A674D" w14:textId="77777777" w:rsidR="007E7E5D" w:rsidRDefault="007E7E5D" w:rsidP="007E7E5D">
      <w:pPr>
        <w:pStyle w:val="Bibliography"/>
      </w:pPr>
      <w:r>
        <w:t>Dewar, H., Mous, P., Domeier, M., Muljadi, A., Pet, J., Whitty, J., 2008. Movements and site fidelity of the giant manta ray, Manta birostris, in the Komodo Marine Park, Indonesia. Mar Biol 155, 121–133. https://doi.org/10.1007/s00227-008-0988-x</w:t>
      </w:r>
    </w:p>
    <w:p w14:paraId="2FF9C898" w14:textId="77777777" w:rsidR="007E7E5D" w:rsidRDefault="007E7E5D" w:rsidP="007E7E5D">
      <w:pPr>
        <w:pStyle w:val="Bibliography"/>
      </w:pPr>
      <w:r>
        <w:t>Díaz-Gamboa, R.E., Gendron, D., Busquets-Vass, G., 2018. Isotopic niche width differentiation between common bottlenose dolphin ecotypes and sperm whales in the Gulf of California. Mar. Mam. Sci. 34, 440–457. https://doi.org/10.1111/mms.12465</w:t>
      </w:r>
    </w:p>
    <w:p w14:paraId="1C913DF9" w14:textId="77777777" w:rsidR="007E7E5D" w:rsidRDefault="007E7E5D" w:rsidP="007E7E5D">
      <w:pPr>
        <w:pStyle w:val="Bibliography"/>
      </w:pPr>
      <w:r>
        <w:t>Dunlop, J., Wooller, R., Cheshire, N., 1988. Distribution and abundance of marine birds in the Eastern Indian Ocean. Mar. Freshwater Res. 39, 661. https://doi.org/10.1071/MF9880661</w:t>
      </w:r>
    </w:p>
    <w:p w14:paraId="0B032944" w14:textId="77777777" w:rsidR="007E7E5D" w:rsidRDefault="007E7E5D" w:rsidP="007E7E5D">
      <w:pPr>
        <w:pStyle w:val="Bibliography"/>
      </w:pPr>
      <w:r>
        <w:t>Dunlop, J.N., 2011. Comparative foraging ecology in the dark tern breeding guild off southwestern Australia - insights from stable isotope analysis. Marine Ornithology 39, 201–206.</w:t>
      </w:r>
    </w:p>
    <w:p w14:paraId="1352C4D6" w14:textId="77777777" w:rsidR="007E7E5D" w:rsidRDefault="007E7E5D" w:rsidP="007E7E5D">
      <w:pPr>
        <w:pStyle w:val="Bibliography"/>
      </w:pPr>
      <w:r>
        <w:t>Dunn, N., Curnick, D., 2019. Using historical fisheries data to predict tuna distribution within the British Indian Ocean Territory Marine Protected Area, and implications for its management. Aquatic Conserv: Mar Freshw Ecosyst 29, 2057–2070. https://doi.org/10.1002/aqc.3204</w:t>
      </w:r>
    </w:p>
    <w:p w14:paraId="695602E2" w14:textId="77777777" w:rsidR="007E7E5D" w:rsidRDefault="007E7E5D" w:rsidP="007E7E5D">
      <w:pPr>
        <w:pStyle w:val="Bibliography"/>
      </w:pPr>
      <w:r>
        <w:t>Dwyer, R.G., Krueck, N.C., Udyawer, V., Heupel, M.R., Chapman, D., Pratt, H.L., Garla, R., Simpfendorfer, C.A., 2020. Individual and Population Benefits of Marine Reserves for Reef Sharks. Current Biology 30, 480–489. https://doi.org/10.1016/j.cub.2019.12.005</w:t>
      </w:r>
    </w:p>
    <w:p w14:paraId="23B97A56" w14:textId="77777777" w:rsidR="007E7E5D" w:rsidRDefault="007E7E5D" w:rsidP="007E7E5D">
      <w:pPr>
        <w:pStyle w:val="Bibliography"/>
      </w:pPr>
      <w:r>
        <w:t>Economakis, A.E., Lobel, P.S., 1998. Aggregation behavior of the grey reef shark, Carcharhinus amblyrhynchos, at Johnston Atoll, Central Pacific Ocean. Environmental Biology of Fishes 51, 129–139.</w:t>
      </w:r>
    </w:p>
    <w:p w14:paraId="1D96EDBE" w14:textId="77777777" w:rsidR="007E7E5D" w:rsidRDefault="007E7E5D" w:rsidP="007E7E5D">
      <w:pPr>
        <w:pStyle w:val="Bibliography"/>
      </w:pPr>
      <w:r>
        <w:t>Erwin, C.A., Congdon, B.C., 2007. Day-to-day variation in sea-surface temperature reduces sooty tern Sterna fuscata foraging success on the Great Barrier Reef, Australia. Mar. Ecol. Prog. Ser. 331, 255–266. https://doi.org/10.3354/meps331255</w:t>
      </w:r>
    </w:p>
    <w:p w14:paraId="422B43DA" w14:textId="77777777" w:rsidR="007E7E5D" w:rsidRDefault="007E7E5D" w:rsidP="007E7E5D">
      <w:pPr>
        <w:pStyle w:val="Bibliography"/>
      </w:pPr>
      <w:r>
        <w:t>Espinoza, M., Cappo, M., Heupel, M.R., Tobin, A.J., Simpfendorfer, C.A., 2014. Quantifying Shark Distribution Patterns and Species-Habitat Associations: Implications of Marine Park Zoning. PLoS ONE 9, e106885. https://doi.org/10.1371/journal.pone.0106885</w:t>
      </w:r>
    </w:p>
    <w:p w14:paraId="10D6D405" w14:textId="77777777" w:rsidR="007E7E5D" w:rsidRDefault="007E7E5D" w:rsidP="007E7E5D">
      <w:pPr>
        <w:pStyle w:val="Bibliography"/>
      </w:pPr>
      <w:r>
        <w:lastRenderedPageBreak/>
        <w:t>Espinoza, M., Lédée, E.J.I., Simpfendorfer, C.A., Tobin, A.J., Heupel, M.R., 2015. Contrasting movements and connectivity of reef-associated sharks using acoustic telemetry: Implications for management. Ecological Applications 25, 2101–2118. https://doi.org/10.1890/14-2293.1</w:t>
      </w:r>
    </w:p>
    <w:p w14:paraId="1C9084C8" w14:textId="77777777" w:rsidR="007E7E5D" w:rsidRDefault="007E7E5D" w:rsidP="007E7E5D">
      <w:pPr>
        <w:pStyle w:val="Bibliography"/>
      </w:pPr>
      <w:r>
        <w:t>Etpison, M.T., Colin, P.L., 2018. Blue Water Spawning by Moorish Idols and Orangespine Surgeonfish in Palau: Is it a “Suicide Mission”? aqua, International Journal of Ichthyology 23, 16.</w:t>
      </w:r>
    </w:p>
    <w:p w14:paraId="6F42B2A3" w14:textId="77777777" w:rsidR="007E7E5D" w:rsidRDefault="007E7E5D" w:rsidP="007E7E5D">
      <w:pPr>
        <w:pStyle w:val="Bibliography"/>
      </w:pPr>
      <w:r>
        <w:t xml:space="preserve">Feare, C.J., Jaquemet, S., Le Corre, M., 2007. An inventory of Sooty Terns ( </w:t>
      </w:r>
      <w:r>
        <w:rPr>
          <w:i/>
          <w:iCs/>
        </w:rPr>
        <w:t>Sterna fuscata</w:t>
      </w:r>
      <w:r>
        <w:t xml:space="preserve"> ) in the western Indian Ocean with special reference to threats and trends. Ostrich 78, 423–434. https://doi.org/10.2989/OSTRICH.2007.78.2.49.129</w:t>
      </w:r>
    </w:p>
    <w:p w14:paraId="6CCC0A14" w14:textId="77777777" w:rsidR="007E7E5D" w:rsidRDefault="007E7E5D" w:rsidP="007E7E5D">
      <w:pPr>
        <w:pStyle w:val="Bibliography"/>
      </w:pPr>
      <w:r>
        <w:t>Fiedler, F.N., Sales, G., Giffoni, B.B., Monteiro-Filho, E.L.A., Secchi, E.R., Bugoni, L., 2012. Driftnet fishery threats sea turtles in the Atlantic Ocean. Biodivers Conserv 21, 915–931. https://doi.org/10.1007/s10531-012-0227-0</w:t>
      </w:r>
    </w:p>
    <w:p w14:paraId="6AAB8CA3" w14:textId="77777777" w:rsidR="007E7E5D" w:rsidRDefault="007E7E5D" w:rsidP="007E7E5D">
      <w:pPr>
        <w:pStyle w:val="Bibliography"/>
      </w:pPr>
      <w:r>
        <w:t>Field, I.C., Meekan, M.G., Speed, C.W., White, W., Bradshaw, C.J.A., 2011. Quantifying movement patterns for shark conservation at remote coral atolls in the Indian Ocean. Coral Reefs 30, 61–71. https://doi.org/10.1007/s00338-010-0699-x</w:t>
      </w:r>
    </w:p>
    <w:p w14:paraId="523F2E4B" w14:textId="77777777" w:rsidR="007E7E5D" w:rsidRDefault="007E7E5D" w:rsidP="007E7E5D">
      <w:pPr>
        <w:pStyle w:val="Bibliography"/>
      </w:pPr>
      <w:r>
        <w:t>Filous, A., Friedlander, A., Wolfe, B., Stamoulis, K., Scherrer, S., Wong, A., Stone, K., Sparks, R., 2017. Movement patterns of reef predators in a small isolated marine protected area with implications for resource management. Mar Biol 164, 2. https://doi.org/10.1007/s00227-016-3043-3</w:t>
      </w:r>
    </w:p>
    <w:p w14:paraId="5CDFCE5C" w14:textId="77777777" w:rsidR="007E7E5D" w:rsidRDefault="007E7E5D" w:rsidP="007E7E5D">
      <w:pPr>
        <w:pStyle w:val="Bibliography"/>
      </w:pPr>
      <w:r>
        <w:t>Filous, A., Friedlander, A.M., Griffin, L., Lennox, R.J., Danylchuk, A.J., Mereb, G., Golbuu, Y., 2020. Movements of juvenile yellowfin tuna (Thunnus albacares) within the coastal FAD network adjacent to the Palau National Marine Sanctuary: Implications for local fisheries development. Fisheries Research 230, 105688. https://doi.org/10.1016/j.fishres.2020.105688</w:t>
      </w:r>
    </w:p>
    <w:p w14:paraId="10FC7478" w14:textId="77777777" w:rsidR="007E7E5D" w:rsidRDefault="007E7E5D" w:rsidP="007E7E5D">
      <w:pPr>
        <w:pStyle w:val="Bibliography"/>
      </w:pPr>
      <w:r>
        <w:t>Flint, E.N., 1991. Time and energy limits to the foraging radius of Sooty Terns Sterna fuscata. Ibis 133, 43–46. https://doi.org/10.1111/j.1474-919X.1991.tb04808.x</w:t>
      </w:r>
    </w:p>
    <w:p w14:paraId="400CD94A" w14:textId="77777777" w:rsidR="007E7E5D" w:rsidRDefault="007E7E5D" w:rsidP="007E7E5D">
      <w:pPr>
        <w:pStyle w:val="Bibliography"/>
      </w:pPr>
      <w:r>
        <w:t>Fonteneau, A., Hallier, J.-P., 2015. Fifty years of dart tag recoveries for tropical tuna: A global comparison of results for the western Pacific, eastern Pacific, Atlantic, and Indian Oceans. Fisheries Research 163, 7–22. https://doi.org/10.1016/j.fishres.2014.03.022</w:t>
      </w:r>
    </w:p>
    <w:p w14:paraId="47F8C07A" w14:textId="77777777" w:rsidR="007E7E5D" w:rsidRDefault="007E7E5D" w:rsidP="007E7E5D">
      <w:pPr>
        <w:pStyle w:val="Bibliography"/>
      </w:pPr>
      <w:r>
        <w:t>Fraile, I., Murua, H., Goni, N., Caballero, A., 2010. Eﬀects of environmental factors on catch rates of FAD-associated yellowﬁn (Thunnus albacares) and skipjack (Katsuwonus pelamis) tunas in the western Indian Ocean. Presented at the 12th Session of the Working Party on Tropical Tunas, Indian Ocean Tuna Commission, Food and Agriculture Organizaton of the United Nations, Victoria, Seychelles, p. 22.</w:t>
      </w:r>
    </w:p>
    <w:p w14:paraId="2CFCE4EF" w14:textId="77777777" w:rsidR="007E7E5D" w:rsidRDefault="007E7E5D" w:rsidP="007E7E5D">
      <w:pPr>
        <w:pStyle w:val="Bibliography"/>
      </w:pPr>
      <w:r>
        <w:t>Friedlander, A., Arribas, J., Ballesteros, E., Betz, J., Bosserelle, P., Brown, E., Caselle, J.E., Cramp, J.E., Gataua, L., Giddens, J., Helagi, N., Mayorga, J., McAloney, D., Myers, D., Pasisi, B., Richmond’Rex, A., Rose, P., Salinas de León, P., San Félix, M., Thompson, C., Turchik, A., Sala, E., 2017. Exploring the marine ecosystems of Niue and Beveridge Reef. Report to the government of Niue. National Geographic Pristine Seas.</w:t>
      </w:r>
    </w:p>
    <w:p w14:paraId="7CE76BC7" w14:textId="77777777" w:rsidR="007E7E5D" w:rsidRDefault="007E7E5D" w:rsidP="007E7E5D">
      <w:pPr>
        <w:pStyle w:val="Bibliography"/>
      </w:pPr>
      <w:r>
        <w:t>Friedlander, A., Sandin, S.A., Demartini, E.E., Sala, E., 2010. Spatial patterns of the structure of reef fish assemblages at a pristine atoll in the central Pacific. Mar. Ecol. Prog. Ser. 410, 219–231. https://doi.org/10.3354/meps08634</w:t>
      </w:r>
    </w:p>
    <w:p w14:paraId="551EB205" w14:textId="77777777" w:rsidR="007E7E5D" w:rsidRDefault="007E7E5D" w:rsidP="007E7E5D">
      <w:pPr>
        <w:pStyle w:val="Bibliography"/>
      </w:pPr>
      <w:r>
        <w:t>Game, E.T., Bode, M., McDonald-Madden, E., Grantham, H.S., Possingham, H.P., 2009. Dynamic marine protected areas can improve the resilience of coral reef systems. Ecology Letters 12, 1336–1346. https://doi.org/10.1111/j.1461-0248.2009.01384.x</w:t>
      </w:r>
    </w:p>
    <w:p w14:paraId="15A0460E" w14:textId="77777777" w:rsidR="007E7E5D" w:rsidRDefault="007E7E5D" w:rsidP="007E7E5D">
      <w:pPr>
        <w:pStyle w:val="Bibliography"/>
      </w:pPr>
      <w:r>
        <w:t>Gannier, A., 2009. Comparison of odontocete populations of the Marquesas and Society Islands (French Polynesia). J. Mar. Biol. Ass. 89, 931–941. https://doi.org/10.1017/S0025315408002713</w:t>
      </w:r>
    </w:p>
    <w:p w14:paraId="40AC5191" w14:textId="77777777" w:rsidR="007E7E5D" w:rsidRDefault="007E7E5D" w:rsidP="007E7E5D">
      <w:pPr>
        <w:pStyle w:val="Bibliography"/>
      </w:pPr>
      <w:r>
        <w:t>Gannier, A., 2000. Distribution of cetaceans oﬀ the Society Islands (French Polynesia) as obtained from dedicated surveys. Aquatic Mammals 26, 111–126.</w:t>
      </w:r>
    </w:p>
    <w:p w14:paraId="2DC1F048" w14:textId="77777777" w:rsidR="007E7E5D" w:rsidRDefault="007E7E5D" w:rsidP="007E7E5D">
      <w:pPr>
        <w:pStyle w:val="Bibliography"/>
      </w:pPr>
      <w:r>
        <w:lastRenderedPageBreak/>
        <w:t>Germanov, E.S., Bejder, L., Chabanne, D.B.H., Dharmadi, D., Hendrawan, I.G., Marshall, A.D., Pierce, S.J., van Keulen, M., Loneragan, N.R., 2019. Contrasting Habitat Use and Population Dynamics of Reef Manta Rays Within the Nusa Penida Marine Protected Area, Indonesia. Front. Mar. Sci. 6, 1–17. https://doi.org/10.3389/fmars.2019.00215</w:t>
      </w:r>
    </w:p>
    <w:p w14:paraId="042BD460" w14:textId="77777777" w:rsidR="007E7E5D" w:rsidRDefault="007E7E5D" w:rsidP="007E7E5D">
      <w:pPr>
        <w:pStyle w:val="Bibliography"/>
      </w:pPr>
      <w:r>
        <w:t>Germanov, E.S., Marshall, A.D., 2014. Running the Gauntlet: Regional Movement Patterns of Manta alfredi through a Complex of Parks and Fisheries. PLoS ONE 9, e110071. https://doi.org/10.1371/journal.pone.0110071</w:t>
      </w:r>
    </w:p>
    <w:p w14:paraId="207F0EAA" w14:textId="77777777" w:rsidR="007E7E5D" w:rsidRDefault="007E7E5D" w:rsidP="007E7E5D">
      <w:pPr>
        <w:pStyle w:val="Bibliography"/>
      </w:pPr>
      <w:r>
        <w:t>Gilmour, M.E., Castillo-Guerrero, J.A., Fleishman, A.B., Hernández-Vázquez, S., Young, H.S., Shaffer, S.A., 2018. Plasticity of foraging behaviors in response to diverse environmental conditions. Ecosphere 9, e02301. https://doi.org/10.1002/ecs2.2301</w:t>
      </w:r>
    </w:p>
    <w:p w14:paraId="4562548B" w14:textId="77777777" w:rsidR="007E7E5D" w:rsidRDefault="007E7E5D" w:rsidP="007E7E5D">
      <w:pPr>
        <w:pStyle w:val="Bibliography"/>
      </w:pPr>
      <w:r>
        <w:t xml:space="preserve">Gilmour, M.E., Schreiber, E.A., Dearborn, D.C., 2012. Satellite telemetry of great frigatebirds </w:t>
      </w:r>
      <w:r>
        <w:rPr>
          <w:i/>
          <w:iCs/>
        </w:rPr>
        <w:t>Fregata minor</w:t>
      </w:r>
      <w:r>
        <w:t xml:space="preserve"> rearing chicks on Tern Island, North Central Pacific Ocean. Marine Ornithology 40, 17–23.</w:t>
      </w:r>
    </w:p>
    <w:p w14:paraId="68522898" w14:textId="77777777" w:rsidR="007E7E5D" w:rsidRDefault="007E7E5D" w:rsidP="007E7E5D">
      <w:pPr>
        <w:pStyle w:val="Bibliography"/>
      </w:pPr>
      <w:r>
        <w:t>Godley, B.J., Richardson, S., Broderick, A.C., Coyne, M.S., Glen, F., Hays, G.C., 2002. Long-term satellite telemetry of the movements and habitat utilisation by green turtles in the Mediterranean. Ecography 25, 352–362. https://doi.org/10.1034/j.1600-0587.2002.250312.x</w:t>
      </w:r>
    </w:p>
    <w:p w14:paraId="32EC2FBA" w14:textId="77777777" w:rsidR="007E7E5D" w:rsidRDefault="007E7E5D" w:rsidP="007E7E5D">
      <w:pPr>
        <w:pStyle w:val="Bibliography"/>
      </w:pPr>
      <w:r>
        <w:t>Gonzáles-Andrés, C., Lopes, P.F., Cortés, J., Sánchez-Lizaso, J.L., Pennino, M.G., 2016. Abundance and Distribution Patterns of Thunnus albacares in Isla del Coco National Park through Predictive Habitat Suitability Models. PLoS ONE 11, e0168212. https://doi.org/10.1371/journal.pone.0168212</w:t>
      </w:r>
    </w:p>
    <w:p w14:paraId="29EFCA9D" w14:textId="77777777" w:rsidR="007E7E5D" w:rsidRDefault="007E7E5D" w:rsidP="007E7E5D">
      <w:pPr>
        <w:pStyle w:val="Bibliography"/>
      </w:pPr>
      <w:r>
        <w:t>Gorta, S.B.Z., Smith, J.A., Everett, J.D., Kingsford, R.T., Cornwell, W.K., Suthers, I.M., Epstein, H., McGovern, R., McLachlan, G., Roderick, M., Smith, L., Williams, D., Callaghan, C.T., 2019. Pelagic citizen science data reveal declines of seabirds off south-eastern Australia. Biological Conservation 235, 226–235. https://doi.org/10.1016/j.biocon.2019.05.007</w:t>
      </w:r>
    </w:p>
    <w:p w14:paraId="6F3CACEB" w14:textId="77777777" w:rsidR="007E7E5D" w:rsidRDefault="007E7E5D" w:rsidP="007E7E5D">
      <w:pPr>
        <w:pStyle w:val="Bibliography"/>
      </w:pPr>
      <w:r>
        <w:t xml:space="preserve">Gower, J., Hu, C., Borstad, G., King, S., 2006. Ocean Color Satellites Show Extensive Lines of Floating </w:t>
      </w:r>
      <w:r>
        <w:rPr>
          <w:i/>
          <w:iCs/>
        </w:rPr>
        <w:t>Sargassum</w:t>
      </w:r>
      <w:r>
        <w:t xml:space="preserve"> in the Gulf of Mexico. IEEE Trans. Geosci. Remote Sensing 44, 3619–3625. https://doi.org/10.1109/TGRS.2006.882258</w:t>
      </w:r>
    </w:p>
    <w:p w14:paraId="05C2A2F1" w14:textId="77777777" w:rsidR="007E7E5D" w:rsidRDefault="007E7E5D" w:rsidP="007E7E5D">
      <w:pPr>
        <w:pStyle w:val="Bibliography"/>
      </w:pPr>
      <w:r>
        <w:t>Graham, R.T., Witt, M.J., Castellanos, D.W., Remolina, F., Maxwell, S., Godley, B.J., Hawkes, L.A., 2012. Satellite Tracking of Manta Rays Highlights Challenges to Their Conservation. PLoS ONE 7, e36834. https://doi.org/10.1371/journal.pone.0036834</w:t>
      </w:r>
    </w:p>
    <w:p w14:paraId="16F1BCDD" w14:textId="77777777" w:rsidR="007E7E5D" w:rsidRDefault="007E7E5D" w:rsidP="007E7E5D">
      <w:pPr>
        <w:pStyle w:val="Bibliography"/>
      </w:pPr>
      <w:r>
        <w:t>Gross, A., Kiszka, J., Van Canneyt, O., Richard, P., Ridoux, V., 2009. A preliminary study of habitat and resource partitioning among co-occurring tropical dolphins around Mayotte, southwest Indian Ocean. Estuarine, Coastal and Shelf Science 84, 367–374. https://doi.org/10.1016/j.ecss.2009.05.017</w:t>
      </w:r>
    </w:p>
    <w:p w14:paraId="52E71E6F" w14:textId="77777777" w:rsidR="007E7E5D" w:rsidRDefault="007E7E5D" w:rsidP="007E7E5D">
      <w:pPr>
        <w:pStyle w:val="Bibliography"/>
      </w:pPr>
      <w:r>
        <w:t>Guevara-Aguirre, D., Gallo-Reynoso, J.P., 2016. Uso de hábitat de dos ecotipos de toninas (Tursiops truncatus) en el golfo de California, México. Revista Mexicana de Biodiversidad 87, 1045–1054. https://doi.org/10.1016/j.rmb.2016.07.015</w:t>
      </w:r>
    </w:p>
    <w:p w14:paraId="0787725A" w14:textId="77777777" w:rsidR="007E7E5D" w:rsidRDefault="007E7E5D" w:rsidP="007E7E5D">
      <w:pPr>
        <w:pStyle w:val="Bibliography"/>
      </w:pPr>
      <w:r>
        <w:t>Hamabata, T., Hikida, T., Okamoto, K., Watanabe, S., Kamezaki, N., 2015. Ontogenetic habitat shifts of green turtles (Chelonia mydas) suggested by the size modality in foraging aggregations along the coasts of the western Japanese main islands. Journal of Experimental Marine Biology and Ecology 463, 181–188. https://doi.org/10.1016/j.jembe.2014.12.007</w:t>
      </w:r>
    </w:p>
    <w:p w14:paraId="723A9AFE" w14:textId="77777777" w:rsidR="007E7E5D" w:rsidRDefault="007E7E5D" w:rsidP="007E7E5D">
      <w:pPr>
        <w:pStyle w:val="Bibliography"/>
      </w:pPr>
      <w:r>
        <w:t>Hartel, E.F., Constantine, R., Torres, L.G., 2015. Changes in habitat use patterns by bottlenose dolphins over a 10-year period render static management boundaries ineffective. Aquatic Conserv: Mar. Freshw. Ecosyst. 25, 701–711. https://doi.org/10.1002/aqc.2465</w:t>
      </w:r>
    </w:p>
    <w:p w14:paraId="4D58FA3C" w14:textId="77777777" w:rsidR="007E7E5D" w:rsidRDefault="007E7E5D" w:rsidP="007E7E5D">
      <w:pPr>
        <w:pStyle w:val="Bibliography"/>
      </w:pPr>
      <w:r>
        <w:t>Hartel, E.F., Noke Durden, W., O’Corry-Crowe, G., 2020. Testing satellite telemetry within narrow ecosystems: nocturnal movements and habitat use of bottlenose dolphins within a convoluted estuarine system. Anim Biotelemetry 8, 13. https://doi.org/10.1186/s40317-020-00200-4</w:t>
      </w:r>
    </w:p>
    <w:p w14:paraId="6984A24A" w14:textId="77777777" w:rsidR="007E7E5D" w:rsidRDefault="007E7E5D" w:rsidP="007E7E5D">
      <w:pPr>
        <w:pStyle w:val="Bibliography"/>
      </w:pPr>
      <w:r>
        <w:lastRenderedPageBreak/>
        <w:t>Hatase, H., Sato, K., Yamaguchi, M., Takahashi, K., Tsukamoto, K., 2006. Individual variation in feeding habitat use by adult female green sea turtles (Chelonia mydas): Are they obligately neritic herbivores? Oecologia 149, 52–64. https://doi.org/10.1007/s00442-006-0431-2</w:t>
      </w:r>
    </w:p>
    <w:p w14:paraId="2052F090" w14:textId="77777777" w:rsidR="007E7E5D" w:rsidRDefault="007E7E5D" w:rsidP="007E7E5D">
      <w:pPr>
        <w:pStyle w:val="Bibliography"/>
      </w:pPr>
      <w:r>
        <w:t>Hays, G.C., Koldewey, H.J., Andrzejaczek, S., Attrill, M.J., Barley, S., Bayley, D.T.I., Benkwitt, C.E., Block, B., Schallert, R.J., Carlisle, A.B., Carr, P., Chapple, T.K., Collins, C., Diaz, C., Dunn, N., Dunbar, R.B., Eager, D.S., Engel, J., Embling, C.B., Esteban, N., Ferretti, F., Foster, N.L., Freeman, R., Gollock, M., Graham, N.A.J., Harris, J.L., Head, C.E.I., Hosegood, P., Howell, K.L., Hussey, N.E., Jacoby, D.M.P., Jones, R., Sannassy Pilly, S., Lange, I.D., Letessier, T.B., Levy, E., Lindhart, M., McDevitt-Irwin, J.M., Meekan, M., Meeuwig, J.J., Micheli, F., Mogg, A.O.M., Mortimer, J.A., Mucciarone, D.A., Nicoll, M.A., Nuno, A., Perry, C.T., Preston, S.G., Rattray, A.J., Robinson, E., Roche, R.C., Schiele, M., Sheehan, E.V., Sheppard, A., Sheppard, C., Smith, A.L., Soule, B., Spalding, M., Stevens, G.M.W., Steyaert, M., Stiffel, S., Taylor, B.M., Tickler, D., Trevail, A.M., Trueba, P., Turner, J., Votier, S., Wilson, B., Williams, G.J., Williamson, B.J., Williamson, M.J., Wood, H., Curnick, D.J., 2020. A review of a decade of lessons from one of the world’s largest MPAs: conservation gains and key challenges. Mar Biol 167, 159. https://doi.org/10.1007/s00227-020-03776-w</w:t>
      </w:r>
    </w:p>
    <w:p w14:paraId="28E38B92" w14:textId="77777777" w:rsidR="007E7E5D" w:rsidRDefault="007E7E5D" w:rsidP="007E7E5D">
      <w:pPr>
        <w:pStyle w:val="Bibliography"/>
      </w:pPr>
      <w:r>
        <w:t>Hays, G.C., Mortimer, J.A., Ierodiaconou, D., Esteban, N., 2014. Use of Long-Distance Migration Patterns of an Endangered Species to Inform Conservation Planning for the World’s Largest Marine Protected Area. Conservation Biology 28, 1636–1644. https://doi.org/10.1111/cobi.12325</w:t>
      </w:r>
    </w:p>
    <w:p w14:paraId="3C6E2FEA" w14:textId="77777777" w:rsidR="007E7E5D" w:rsidRDefault="007E7E5D" w:rsidP="007E7E5D">
      <w:pPr>
        <w:pStyle w:val="Bibliography"/>
      </w:pPr>
      <w:r>
        <w:t>Hazen, E.L., Jorgensen, S., Rykaczewski, R.R., Bograd, S.J., Foley, D.G., Jonsen, I.D., Shaffer, S.A., Dunne, J.P., Costa, D.P., Crowder, L.B., Block, B.A., 2013. Predicted habitat shifts of Pacific top predators in a changing climate. Nature Clim Change 3, 234–238. https://doi.org/10.1038/nclimate1686</w:t>
      </w:r>
    </w:p>
    <w:p w14:paraId="6A30EF9C" w14:textId="77777777" w:rsidR="007E7E5D" w:rsidRDefault="007E7E5D" w:rsidP="007E7E5D">
      <w:pPr>
        <w:pStyle w:val="Bibliography"/>
      </w:pPr>
      <w:r>
        <w:t>Heithaus, M.R., Frid, A., Wirsing, A.J., Dill, L.M., Fourqurean, J.W., Burkholder, D., Thomson, J., Bejder, L., 2007. State-dependent risk-taking by green sea turtles mediates top-down effects of tiger shark intimidation in a marine ecosystem. J Anim Ecology 76, 837–844. https://doi.org/10.1111/j.1365-2656.2007.01260.x</w:t>
      </w:r>
    </w:p>
    <w:p w14:paraId="72651813" w14:textId="77777777" w:rsidR="007E7E5D" w:rsidRDefault="007E7E5D" w:rsidP="007E7E5D">
      <w:pPr>
        <w:pStyle w:val="Bibliography"/>
      </w:pPr>
      <w:r>
        <w:t>Hernández, C.M., Witting, J., Willis, C., Thorrold, S.R., Llopiz, J.K., Rotjan, R.D., 2019. Evidence and patterns of tuna spawning inside a large no-take Marine Protected Area. Sci Rep 9, 10772. https://doi.org/10.1038/s41598-019-47161-0</w:t>
      </w:r>
    </w:p>
    <w:p w14:paraId="2B597A07" w14:textId="77777777" w:rsidR="007E7E5D" w:rsidRDefault="007E7E5D" w:rsidP="007E7E5D">
      <w:pPr>
        <w:pStyle w:val="Bibliography"/>
      </w:pPr>
      <w:r>
        <w:t>Hertel, F., Ballance, L.T., 1999. Wing Ecomorphology of Seabirds from Johnston Atoll. The Condor 101, 549–556. https://doi.org/10.2307/1370184</w:t>
      </w:r>
    </w:p>
    <w:p w14:paraId="22AB3264" w14:textId="77777777" w:rsidR="007E7E5D" w:rsidRDefault="007E7E5D" w:rsidP="007E7E5D">
      <w:pPr>
        <w:pStyle w:val="Bibliography"/>
      </w:pPr>
      <w:r>
        <w:t>Heupel, M.R., Simpfendorfer, C.A., Fitzpatrick, R., 2010. Large–Scale Movement and Reef Fidelity of Grey Reef Sharks. PLoS ONE 5, e9650. https://doi.org/10.1371/journal.pone.0009650</w:t>
      </w:r>
    </w:p>
    <w:p w14:paraId="1CB8E39F" w14:textId="77777777" w:rsidR="007E7E5D" w:rsidRDefault="007E7E5D" w:rsidP="007E7E5D">
      <w:pPr>
        <w:pStyle w:val="Bibliography"/>
      </w:pPr>
      <w:r>
        <w:t>Holzwarth, S.R., Demartini, E.E., Schroeder, R.E., Zgliczynski, B.J., Laughlin, J.L., 2006. Sharks and jacks in the Northwestern Hawaiian Islands from towed-diver surveys 2000–2003. Atoll Research Bulletin 543, 257–279.</w:t>
      </w:r>
    </w:p>
    <w:p w14:paraId="7C011490" w14:textId="77777777" w:rsidR="007E7E5D" w:rsidRDefault="007E7E5D" w:rsidP="007E7E5D">
      <w:pPr>
        <w:pStyle w:val="Bibliography"/>
      </w:pPr>
      <w:r>
        <w:t>Hu, C., Harrison, D.P., Hinton, M.G., Siegrist, Z.C., Kiefer, D.A., 2018. Habitat analysis of the commercial tuna of the Eastern Tropical Pacific Ocean. Fish Oceanogr 27, 417–434. https://doi.org/10.1111/fog.12263</w:t>
      </w:r>
    </w:p>
    <w:p w14:paraId="507ED54B" w14:textId="77777777" w:rsidR="007E7E5D" w:rsidRDefault="007E7E5D" w:rsidP="007E7E5D">
      <w:pPr>
        <w:pStyle w:val="Bibliography"/>
      </w:pPr>
      <w:r>
        <w:t>Hyrenbach, K.D., Veit, R.R., Weimerskirch, H., Hunt, G.L., 2006. Seabird associations with mesoscale eddies: The subtropical Indian Ocean. Mar. Ecol. Prog. Ser. 324, 271–279. https://doi.org/10.3354/meps324271</w:t>
      </w:r>
    </w:p>
    <w:p w14:paraId="2CC97730" w14:textId="77777777" w:rsidR="007E7E5D" w:rsidRDefault="007E7E5D" w:rsidP="007E7E5D">
      <w:pPr>
        <w:pStyle w:val="Bibliography"/>
      </w:pPr>
      <w:r>
        <w:t>Ichsan, M., Iriana, D., Awaluddin, M.Y., 2013. Lunar patterns and tidal cycles influences on manta ray (Manta alfredi) appearnce in the Karang Makassar waters, Komodo National Park East Musa Tenggara. Depik 2, 87–91.</w:t>
      </w:r>
    </w:p>
    <w:p w14:paraId="47EE3737" w14:textId="77777777" w:rsidR="007E7E5D" w:rsidRDefault="007E7E5D" w:rsidP="007E7E5D">
      <w:pPr>
        <w:pStyle w:val="Bibliography"/>
      </w:pPr>
      <w:r>
        <w:t>Ilangakoon, A.D., 2008. Cetacean species richness and relative abundance around the Bar Reef Marine Sanctuary, Sri Lanka. Journal of the Bombay Natural History Society 105, 274–278.</w:t>
      </w:r>
    </w:p>
    <w:p w14:paraId="18C91D76" w14:textId="77777777" w:rsidR="007E7E5D" w:rsidRDefault="007E7E5D" w:rsidP="007E7E5D">
      <w:pPr>
        <w:pStyle w:val="Bibliography"/>
      </w:pPr>
      <w:r>
        <w:lastRenderedPageBreak/>
        <w:t>Jaeger, A., Feare, C.J., Summers, R.W., Lebarbenchon, C., Larose, C.S., Le Corre, M., 2017. Geolocation Reveals Year-Round at-Sea Distribution and Activity of a Superabundant Tropical Seabird, the Sooty Tern Onychoprion fuscatus. Front. Mar. Sci. 4, 394. https://doi.org/10.3389/fmars.2017.00394</w:t>
      </w:r>
    </w:p>
    <w:p w14:paraId="767C0198" w14:textId="77777777" w:rsidR="007E7E5D" w:rsidRDefault="007E7E5D" w:rsidP="007E7E5D">
      <w:pPr>
        <w:pStyle w:val="Bibliography"/>
      </w:pPr>
      <w:r>
        <w:t>Jaine, F.R.A., Couturier, L.I.E., Weeks, S.J., Townsend, K.A., Bennett, M.B., Fiora, K., Richardson, A.J., 2012. When Giants Turn Up: Sighting Trends, Environmental Influences and Habitat Use of the Manta Ray Manta alfredi at a Coral Reef. PLoS ONE 7, e46170. https://doi.org/10.1371/journal.pone.0046170</w:t>
      </w:r>
    </w:p>
    <w:p w14:paraId="0E561A3C" w14:textId="77777777" w:rsidR="007E7E5D" w:rsidRDefault="007E7E5D" w:rsidP="007E7E5D">
      <w:pPr>
        <w:pStyle w:val="Bibliography"/>
      </w:pPr>
      <w:r>
        <w:t>Jaine, F.R.A., Rohner, C., Weeks, S., Couturier, L.I.E., Bennett, M.B., Townsend, K.A., Richardson, A.J., 2014. Movements and habitat use of reef manta rays off eastern Australia: offshore excursions, deep diving and eddy affinity revealed by satellite telemetry. Mar. Ecol. Prog. Ser. 510, 73–86. https://doi.org/10.3354/meps10910</w:t>
      </w:r>
    </w:p>
    <w:p w14:paraId="18392692" w14:textId="77777777" w:rsidR="007E7E5D" w:rsidRDefault="007E7E5D" w:rsidP="007E7E5D">
      <w:pPr>
        <w:pStyle w:val="Bibliography"/>
      </w:pPr>
      <w:r>
        <w:t>Jaquemet, S., Le Corre, M., Marsac, F., Potier, M., Weimerskirch, H., 2005. Foraging habitats of the seabird community of Europa Island (Mozambique Channel). Marine Biology 147, 573–582. https://doi.org/10.1007/s00227-005-1610-0</w:t>
      </w:r>
    </w:p>
    <w:p w14:paraId="63898069" w14:textId="77777777" w:rsidR="007E7E5D" w:rsidRDefault="007E7E5D" w:rsidP="007E7E5D">
      <w:pPr>
        <w:pStyle w:val="Bibliography"/>
      </w:pPr>
      <w:r>
        <w:t>Jaquemet, S., Le Corre, M., Quartly, G.D., 2007. Ocean control of the breeding regime of the sooty tern in the southwest Indian Ocean. Deep Sea Research Part I: Oceanographic Research Papers 54, 130–142. https://doi.org/10.1016/j.dsr.2006.10.003</w:t>
      </w:r>
    </w:p>
    <w:p w14:paraId="2D102007" w14:textId="77777777" w:rsidR="007E7E5D" w:rsidRDefault="007E7E5D" w:rsidP="007E7E5D">
      <w:pPr>
        <w:pStyle w:val="Bibliography"/>
      </w:pPr>
      <w:r>
        <w:t>Jaquemet, S., Ternon, J.F., Kaehler, S., Thiebot, J.B., Dyer, B., Bemanaja, E., Marteau, C., Le Corre, M., 2014. Contrasted structuring effects of mesoscale features on the seabird community in the Mozambique Channel. Deep Sea Research Part II: Topical Studies in Oceanography 100, 200–211. https://doi.org/10.1016/j.dsr2.2013.10.027</w:t>
      </w:r>
    </w:p>
    <w:p w14:paraId="5EA964E3" w14:textId="77777777" w:rsidR="007E7E5D" w:rsidRDefault="007E7E5D" w:rsidP="007E7E5D">
      <w:pPr>
        <w:pStyle w:val="Bibliography"/>
      </w:pPr>
      <w:r>
        <w:t>Jorgensen, S.J., Klimley, A.P., Muhlia-Melo, A., Morgan, S.G., 2016. Seasonal changes in fish assemblage structure at a shallow seamount in the Gulf of California. PeerJ 4, e2357. https://doi.org/10.7717/peerj.2357</w:t>
      </w:r>
    </w:p>
    <w:p w14:paraId="23904916" w14:textId="77777777" w:rsidR="007E7E5D" w:rsidRDefault="007E7E5D" w:rsidP="007E7E5D">
      <w:pPr>
        <w:pStyle w:val="Bibliography"/>
      </w:pPr>
      <w:r>
        <w:t>Joyce, T.W., Durban, J.W., Claridge, D.E., Dunn, C.A., Fearnbach, H., Parsons, K.M., Andrews, R.D., Ballance, L.T., 2017. Physiological, morphological, and ecological tradeoffs influence vertical habitat use of deep-diving toothed-whales in the Bahamas. PLoS ONE 12, e0185113. https://doi.org/10.1371/journal.pone.0185113</w:t>
      </w:r>
    </w:p>
    <w:p w14:paraId="715084B1" w14:textId="77777777" w:rsidR="007E7E5D" w:rsidRDefault="007E7E5D" w:rsidP="007E7E5D">
      <w:pPr>
        <w:pStyle w:val="Bibliography"/>
      </w:pPr>
      <w:r>
        <w:t>Kappes, M.A., Weimerskirch, H., Pinaud, D., Le Corre, M., 2011. Variability of resource partitioning in sympatric tropical boobies. Mar. Ecol. Prog. Ser. 441, 281–294. https://doi.org/10.3354/meps09376</w:t>
      </w:r>
    </w:p>
    <w:p w14:paraId="38FF60E1" w14:textId="77777777" w:rsidR="007E7E5D" w:rsidRDefault="007E7E5D" w:rsidP="007E7E5D">
      <w:pPr>
        <w:pStyle w:val="Bibliography"/>
      </w:pPr>
      <w:r>
        <w:t>Kessel, S.T., Elamin, N.A., Yurkowski, D.J., Chekchak, T., Walter, R.P., Klaus, R., Hill, G., Hussey, N.E., 2017. Conservation of reef manta rays (Manta alfredi) in a UNESCO World Heritage Site: Large-scale island development or sustainable tourism? PLoS ONE 12, e0185419. https://doi.org/10.1371/journal.pone.0185419</w:t>
      </w:r>
    </w:p>
    <w:p w14:paraId="383464D7" w14:textId="77777777" w:rsidR="007E7E5D" w:rsidRDefault="007E7E5D" w:rsidP="007E7E5D">
      <w:pPr>
        <w:pStyle w:val="Bibliography"/>
      </w:pPr>
      <w:r>
        <w:t>Kiszka, J., Ersts, P.J., Ridoux, V., 2010. Structure of a toothed cetacean community around a tropical island (Mayotte, Mozambique Channel). African Journal of Marine Science 32, 543–551. https://doi.org/10.2989/1814232X.2010.538145</w:t>
      </w:r>
    </w:p>
    <w:p w14:paraId="4D0D626C" w14:textId="77777777" w:rsidR="007E7E5D" w:rsidRDefault="007E7E5D" w:rsidP="007E7E5D">
      <w:pPr>
        <w:pStyle w:val="Bibliography"/>
      </w:pPr>
      <w:r>
        <w:t>Kiszka, J., Simon-Bouhet, B., Martinez, L., Pusineri, C., Richard, P., Ridoux, V., 2011. Ecological niche segregation within a community of sympatric dolphins around a tropical island. Mar. Ecol. Prog. Ser. 433, 273–288. https://doi.org/10.3354/meps09165</w:t>
      </w:r>
    </w:p>
    <w:p w14:paraId="1585ACAB" w14:textId="77777777" w:rsidR="007E7E5D" w:rsidRDefault="007E7E5D" w:rsidP="007E7E5D">
      <w:pPr>
        <w:pStyle w:val="Bibliography"/>
      </w:pPr>
      <w:r>
        <w:t xml:space="preserve">Klatsky, L.J., Wells, R.S., Sweeney, J.C., 2007. Offshore Bottlenose Dolphins ( </w:t>
      </w:r>
      <w:r>
        <w:rPr>
          <w:i/>
          <w:iCs/>
        </w:rPr>
        <w:t>Tursiops truncatus</w:t>
      </w:r>
      <w:r>
        <w:t xml:space="preserve"> ): Movement and Dive Behavior Near the Bermuda Pedestal. J Mammal 88, 59–66. https://doi.org/10.1644/05-MAMM-A-365R1.1</w:t>
      </w:r>
    </w:p>
    <w:p w14:paraId="443DD105" w14:textId="77777777" w:rsidR="007E7E5D" w:rsidRDefault="007E7E5D" w:rsidP="007E7E5D">
      <w:pPr>
        <w:pStyle w:val="Bibliography"/>
      </w:pPr>
      <w:r>
        <w:t>Lagarde, F., Lormée, H., Corre, M.L., 2004. Parental care in frigatebirds: A comparison between two sympatric species. Rev. Écol. (Terre Vie) 59, 465–474.</w:t>
      </w:r>
    </w:p>
    <w:p w14:paraId="12888FCD" w14:textId="77777777" w:rsidR="007E7E5D" w:rsidRDefault="007E7E5D" w:rsidP="007E7E5D">
      <w:pPr>
        <w:pStyle w:val="Bibliography"/>
      </w:pPr>
      <w:r>
        <w:lastRenderedPageBreak/>
        <w:t>Lassauce, H., Chateau, O., Erdmann, M.V., Wantiez, L., 2020. Diving behavior of the reef manta ray (Mobula alfredi) in New Caledonia: More frequent and deeper night-time diving to 672 meters. PLoS ONE 15, e0228815. https://doi.org/10.1371/journal.pone.0228815</w:t>
      </w:r>
    </w:p>
    <w:p w14:paraId="1C015CEE" w14:textId="77777777" w:rsidR="007E7E5D" w:rsidRDefault="007E7E5D" w:rsidP="007E7E5D">
      <w:pPr>
        <w:pStyle w:val="Bibliography"/>
      </w:pPr>
      <w:r>
        <w:t>Le Corre, M., 2001. Breeding seasons of seabirds at Europa Island (southern Mozambique Channel) in relation to seasonal changes in the marine environment. J. Zoology 254, 239–249. https://doi.org/10.1017/S0952836901000759</w:t>
      </w:r>
    </w:p>
    <w:p w14:paraId="7B56C570" w14:textId="77777777" w:rsidR="007E7E5D" w:rsidRDefault="007E7E5D" w:rsidP="007E7E5D">
      <w:pPr>
        <w:pStyle w:val="Bibliography"/>
      </w:pPr>
      <w:r>
        <w:t>Lea, J.S.E., 2016. Migratory behaviour and spatial dynamics of large sharks and their conservation implications (Dissertation). University of Plymouth, Plymouth, UK.</w:t>
      </w:r>
    </w:p>
    <w:p w14:paraId="4AE1559E" w14:textId="77777777" w:rsidR="007E7E5D" w:rsidRDefault="007E7E5D" w:rsidP="007E7E5D">
      <w:pPr>
        <w:pStyle w:val="Bibliography"/>
      </w:pPr>
      <w:r>
        <w:t>Lewis, S., Schreiber, E.A., Daunt, F., Schenk, G.A., Orr, K., Adams, A., Wanless, S., Hamer, K.C., 2005. Sex-specific foraging behaviour in tropical boobies: Does size matter? Ibis 147, 408–414. https://doi.org/10.1111/j.1474-919x.2005.00428.x</w:t>
      </w:r>
    </w:p>
    <w:p w14:paraId="419E7906" w14:textId="77777777" w:rsidR="007E7E5D" w:rsidRDefault="007E7E5D" w:rsidP="007E7E5D">
      <w:pPr>
        <w:pStyle w:val="Bibliography"/>
      </w:pPr>
      <w:r>
        <w:t>Lisney, T.J., Collin, S.P., 2008. Retinal Ganglion Cell Distribution and Spatial Resolving Power in Elasmobranchs. Brain Behav Evol 72, 59–77. https://doi.org/10.1159/000146082</w:t>
      </w:r>
    </w:p>
    <w:p w14:paraId="7795A0DC" w14:textId="77777777" w:rsidR="007E7E5D" w:rsidRDefault="007E7E5D" w:rsidP="007E7E5D">
      <w:pPr>
        <w:pStyle w:val="Bibliography"/>
      </w:pPr>
      <w:r>
        <w:t>Llapapasca, M.A., Pacheco, A.S., Fiedler, P., Goya, E., Ledesma, J., Peña, C., Vásquez, L., 2018. Modeling the potential habitats of dusky, commons and bottlenose dolphins in the Humboldt Current System off Peru: The influence of non-El Niño vs. El Niño 1997-98 conditions and potential prey availability. Progress in Oceanography 168, 169–181. https://doi.org/10.1016/j.pocean.2018.09.003</w:t>
      </w:r>
    </w:p>
    <w:p w14:paraId="42491547" w14:textId="77777777" w:rsidR="007E7E5D" w:rsidRDefault="007E7E5D" w:rsidP="007E7E5D">
      <w:pPr>
        <w:pStyle w:val="Bibliography"/>
      </w:pPr>
      <w:r>
        <w:t>Lopez, J., Moreno, G., Ibaibarriaga, L., Dagorn, L., 2017a. Diel behaviour of tuna and non-tuna species at drifting fish aggregating devices (DFADs) in the Western Indian Ocean, determined by fishers’ echo-sounder buoys. Mar Biol 164, 44. https://doi.org/10.1007/s00227-017-3075-3</w:t>
      </w:r>
    </w:p>
    <w:p w14:paraId="08C21A4A" w14:textId="77777777" w:rsidR="007E7E5D" w:rsidRDefault="007E7E5D" w:rsidP="007E7E5D">
      <w:pPr>
        <w:pStyle w:val="Bibliography"/>
      </w:pPr>
      <w:r>
        <w:t>Lopez, J., Moreno, G., Lennert-Cody, C., Maunder, M., Sancristobal, I., Caballero, A., Dagorn, L., 2017b. Environmental preferences of tuna and non-tuna species associated with drifting fish aggregating devices (DFADs) in the Atlantic Ocean, ascertained through fishers’ echo-sounder buoys. Deep Sea Research Part II: Topical Studies in Oceanography 140, 127–138. https://doi.org/10.1016/j.dsr2.2017.02.007</w:t>
      </w:r>
    </w:p>
    <w:p w14:paraId="19774607" w14:textId="77777777" w:rsidR="007E7E5D" w:rsidRDefault="007E7E5D" w:rsidP="007E7E5D">
      <w:pPr>
        <w:pStyle w:val="Bibliography"/>
      </w:pPr>
      <w:r>
        <w:t>Luschi, P., Hays, G.C., del Seppia, C., Marsh, R., Papi, F., 1998. The navigational feats of green sea turtles migrating from Ascension Island investigated by satellite telemetry. Proc. R. Soc. Lond. B 265, 2279–2284. https://doi.org/10.1098/rspb.1998.0571</w:t>
      </w:r>
    </w:p>
    <w:p w14:paraId="0FC6366A" w14:textId="77777777" w:rsidR="007E7E5D" w:rsidRDefault="007E7E5D" w:rsidP="007E7E5D">
      <w:pPr>
        <w:pStyle w:val="Bibliography"/>
      </w:pPr>
      <w:r>
        <w:t>Mannocci, L., Catalogna, M., Dorémus, G., Laran, S., Lehodey, P., Massart, W., Monestiez, P., Van Canneyt, O., Watremez, P., Ridoux, V., 2014. Predicting cetacean and seabird habitats across a productivity gradient in the South Pacific gyre. Progress in Oceanography 120, 383–398. https://doi.org/10.1016/j.pocean.2013.11.005</w:t>
      </w:r>
    </w:p>
    <w:p w14:paraId="42223901" w14:textId="77777777" w:rsidR="007E7E5D" w:rsidRDefault="007E7E5D" w:rsidP="007E7E5D">
      <w:pPr>
        <w:pStyle w:val="Bibliography"/>
      </w:pPr>
      <w:r>
        <w:t xml:space="preserve">Matsumoto, T., Satoh, K., Semba, Y., Toyonaga, M., 2016. Comparison of the behavior of skipjack ( </w:t>
      </w:r>
      <w:r>
        <w:rPr>
          <w:i/>
          <w:iCs/>
        </w:rPr>
        <w:t>Katsuwonus pelamis</w:t>
      </w:r>
      <w:r>
        <w:t xml:space="preserve"> ), yellowfin ( </w:t>
      </w:r>
      <w:r>
        <w:rPr>
          <w:i/>
          <w:iCs/>
        </w:rPr>
        <w:t>Thunnus albacares</w:t>
      </w:r>
      <w:r>
        <w:t xml:space="preserve"> ) and bigeye ( </w:t>
      </w:r>
      <w:r>
        <w:rPr>
          <w:i/>
          <w:iCs/>
        </w:rPr>
        <w:t>T. obesus</w:t>
      </w:r>
      <w:r>
        <w:t xml:space="preserve"> ) tuna associated with drifting FADs in the equatorial central Pacific Ocean. Fish. Oceanogr. 25, 565–581. https://doi.org/10.1111/fog.12173</w:t>
      </w:r>
    </w:p>
    <w:p w14:paraId="35F1B38E" w14:textId="77777777" w:rsidR="007E7E5D" w:rsidRDefault="007E7E5D" w:rsidP="007E7E5D">
      <w:pPr>
        <w:pStyle w:val="Bibliography"/>
      </w:pPr>
      <w:r>
        <w:t>Maxwell, S.M., Gjerde, K.M., Conners, M.G., Crowder, L.B., 2020. Mobile protected areas for biodiversity on the high seas. Science 367, 252–254. https://doi.org/10.1126/science.aaz9327</w:t>
      </w:r>
    </w:p>
    <w:p w14:paraId="14822069" w14:textId="77777777" w:rsidR="007E7E5D" w:rsidRDefault="007E7E5D" w:rsidP="007E7E5D">
      <w:pPr>
        <w:pStyle w:val="Bibliography"/>
      </w:pPr>
      <w:r>
        <w:t>Maxwell, S.M., Morgan, L.E., 2013. Foraging of seabirds on pelagic fishes: implications for management of pelagic marine protected areas. Mar. Ecol. Prog. Ser. 481, 289–303. https://doi.org/10.3354/meps10255</w:t>
      </w:r>
    </w:p>
    <w:p w14:paraId="5F221D1B" w14:textId="77777777" w:rsidR="007E7E5D" w:rsidRDefault="007E7E5D" w:rsidP="007E7E5D">
      <w:pPr>
        <w:pStyle w:val="Bibliography"/>
      </w:pPr>
      <w:r>
        <w:t>Maze-Foley, K., Mullin, K.D., 2006. Cetaceans of the oceanic northern Gulf of Mexico: Distributions, group sizes and interspecific associations. Journal of Cetacean Research and Management 8, 203–213.</w:t>
      </w:r>
    </w:p>
    <w:p w14:paraId="3AC38128" w14:textId="77777777" w:rsidR="007E7E5D" w:rsidRDefault="007E7E5D" w:rsidP="007E7E5D">
      <w:pPr>
        <w:pStyle w:val="Bibliography"/>
      </w:pPr>
      <w:r>
        <w:t>McCauley, D.J., DeSalles, P.A., Young, H.S., Dunbar, R.B., Dirzo, R., Mills, M.M., Micheli, F., 2012. From wing to wing: the persistence of long ecological interaction chains in less-disturbed ecosystems. Sci Rep 2, 409. https://doi.org/10.1038/srep00409</w:t>
      </w:r>
    </w:p>
    <w:p w14:paraId="793EA808" w14:textId="77777777" w:rsidR="007E7E5D" w:rsidRDefault="007E7E5D" w:rsidP="007E7E5D">
      <w:pPr>
        <w:pStyle w:val="Bibliography"/>
      </w:pPr>
      <w:r>
        <w:lastRenderedPageBreak/>
        <w:t>McCauley, D.J., DeSalles, P.A., Young, H.S., Papastamatiou, Y.P., Caselle, J.E., Deakos, M.H., Gardner, J.P.A., Garton, D.W., Collen, J.D., Micheli, F., 2014. Reliance of mobile species on sensitive habitats: a case study of manta rays (Manta alfredi) and lagoons. Mar Biol 161, 1987–1998. https://doi.org/10.1007/s00227-014-2478-7</w:t>
      </w:r>
    </w:p>
    <w:p w14:paraId="73C12633" w14:textId="77777777" w:rsidR="007E7E5D" w:rsidRDefault="007E7E5D" w:rsidP="007E7E5D">
      <w:pPr>
        <w:pStyle w:val="Bibliography"/>
      </w:pPr>
      <w:r>
        <w:t xml:space="preserve">McGovern, B., Gridley, T., James, B.S., Elwen, S., 2020. Risky business? A note on repeated live strandings of common bottlenose dolphins ( </w:t>
      </w:r>
      <w:r>
        <w:rPr>
          <w:i/>
          <w:iCs/>
        </w:rPr>
        <w:t>Tursiops truncatus</w:t>
      </w:r>
      <w:r>
        <w:t xml:space="preserve"> ) while foraging in a shallow water environment. Mar Mam Sci 36, 305–314. https://doi.org/10.1111/mms.12634</w:t>
      </w:r>
    </w:p>
    <w:p w14:paraId="53E376ED" w14:textId="77777777" w:rsidR="007E7E5D" w:rsidRDefault="007E7E5D" w:rsidP="007E7E5D">
      <w:pPr>
        <w:pStyle w:val="Bibliography"/>
      </w:pPr>
      <w:r>
        <w:t>McKibben, J.N., Nelson, D.R., 1986. Patterns of movement and grouping of gray reef sharks, Carcharhinus amblyrhynchos, at Enewetak, Marshall Mslands. Bulletin of Marine Science 38, 89–110.</w:t>
      </w:r>
    </w:p>
    <w:p w14:paraId="58563A70" w14:textId="77777777" w:rsidR="007E7E5D" w:rsidRDefault="007E7E5D" w:rsidP="007E7E5D">
      <w:pPr>
        <w:pStyle w:val="Bibliography"/>
      </w:pPr>
      <w:r>
        <w:t>Mendez, L., Borsa, P., Cruz, S.M., de Grissac, S., Hennicke, J., Lallemand, J., Prudor, A., Weimerskirch, H., 2017. Geographical variation in the foraging behaviour of the pantropical red-footed booby. Mar. Ecol. Prog. Ser. 568, 217–230. https://doi.org/10.3354/meps12052</w:t>
      </w:r>
    </w:p>
    <w:p w14:paraId="7F0CBA71" w14:textId="77777777" w:rsidR="007E7E5D" w:rsidRDefault="007E7E5D" w:rsidP="007E7E5D">
      <w:pPr>
        <w:pStyle w:val="Bibliography"/>
      </w:pPr>
      <w:r>
        <w:t>Mendez, L., Cotté, C., Prudor, A., Weimerskirch, H., 2016. Variability in foraging behaviour of red-footed boobies nesting on Europa Island. Acta Oecologica 72, 87–97. https://doi.org/10.1016/j.actao.2015.10.017</w:t>
      </w:r>
    </w:p>
    <w:p w14:paraId="26598680" w14:textId="77777777" w:rsidR="007E7E5D" w:rsidRDefault="007E7E5D" w:rsidP="007E7E5D">
      <w:pPr>
        <w:pStyle w:val="Bibliography"/>
      </w:pPr>
      <w:r>
        <w:t xml:space="preserve">Mendez, L., Prudor, A., Weimerskirch, H., 2020. Inter‐population variation in the behaviour of adult and juvenile Red‐footed Boobies </w:t>
      </w:r>
      <w:r>
        <w:rPr>
          <w:i/>
          <w:iCs/>
        </w:rPr>
        <w:t>Sula sula</w:t>
      </w:r>
      <w:r>
        <w:t>. Ibis 162, 460–476. https://doi.org/10.1111/ibi.12779</w:t>
      </w:r>
    </w:p>
    <w:p w14:paraId="5389A34E" w14:textId="77777777" w:rsidR="007E7E5D" w:rsidRDefault="007E7E5D" w:rsidP="007E7E5D">
      <w:pPr>
        <w:pStyle w:val="Bibliography"/>
      </w:pPr>
      <w:r>
        <w:t xml:space="preserve">Milmann, L.C., Danilewicz, D., Baumgarten, J., Ott, P.H., 2017. Temporal-spatial distribution of an island-based offshore population of common bottlenose dolphins ( </w:t>
      </w:r>
      <w:r>
        <w:rPr>
          <w:i/>
          <w:iCs/>
        </w:rPr>
        <w:t>Tursiops truncatus</w:t>
      </w:r>
      <w:r>
        <w:t xml:space="preserve"> ) in the equatorial Atlantic. Mar Mam Sci 33, 496–519. https://doi.org/10.1111/mms.12380</w:t>
      </w:r>
    </w:p>
    <w:p w14:paraId="624ADA20" w14:textId="77777777" w:rsidR="007E7E5D" w:rsidRDefault="007E7E5D" w:rsidP="007E7E5D">
      <w:pPr>
        <w:pStyle w:val="Bibliography"/>
      </w:pPr>
      <w:r>
        <w:t>Miyazaki, N., Wada, S., 1978. Observation of cetacea during whale marking cruise in the western tropical Pacific, 1976. Scientific Reports of the Whales Research Insitute 30, 179–195.</w:t>
      </w:r>
    </w:p>
    <w:p w14:paraId="6C9EE1F4" w14:textId="77777777" w:rsidR="007E7E5D" w:rsidRDefault="007E7E5D" w:rsidP="007E7E5D">
      <w:pPr>
        <w:pStyle w:val="Bibliography"/>
      </w:pPr>
      <w:r>
        <w:t>Mondreti, R., Davidar, P., Ryan, P.G., Thiebot, J.-B., Gremillet, D., 2020. Seabird and cetacean occurrence in the Bay of Bengal associated with marine productivity and commercial fishing effort. Marine Ornithology 48, 91–101.</w:t>
      </w:r>
    </w:p>
    <w:p w14:paraId="264F2FCC" w14:textId="77777777" w:rsidR="007E7E5D" w:rsidRDefault="007E7E5D" w:rsidP="007E7E5D">
      <w:pPr>
        <w:pStyle w:val="Bibliography"/>
      </w:pPr>
      <w:r>
        <w:t>Monia, F., 2019. Modélisation des habitats des oiseaux marins pélagiques présents en Guyane française (Master’s thesis). Université de Toulon, La Garde, France.</w:t>
      </w:r>
    </w:p>
    <w:p w14:paraId="46E97D26" w14:textId="77777777" w:rsidR="007E7E5D" w:rsidRDefault="007E7E5D" w:rsidP="007E7E5D">
      <w:pPr>
        <w:pStyle w:val="Bibliography"/>
      </w:pPr>
      <w:r>
        <w:t>Moreno, P., Mathews, M., 2018. Identifying Foraging Hotspots of Bottlenose Dolphins in a Highly Dynamic System: A Method to Enhance Conservation in Estuaries. Aquatic Mamm 44, 694–710. https://doi.org/10.1578/AM.44.6.2018.694</w:t>
      </w:r>
    </w:p>
    <w:p w14:paraId="0673050F" w14:textId="77777777" w:rsidR="007E7E5D" w:rsidRDefault="007E7E5D" w:rsidP="007E7E5D">
      <w:pPr>
        <w:pStyle w:val="Bibliography"/>
      </w:pPr>
      <w:r>
        <w:t>Moser, M.L., Lee, D.S., 2012. Foraging over Sargassum by Western North Atlantic Seabirds. The Wilson Journal of Ornithology 124, 66–72. https://doi.org/10.1676/11-067.1</w:t>
      </w:r>
    </w:p>
    <w:p w14:paraId="0595B34B" w14:textId="77777777" w:rsidR="007E7E5D" w:rsidRDefault="007E7E5D" w:rsidP="007E7E5D">
      <w:pPr>
        <w:pStyle w:val="Bibliography"/>
      </w:pPr>
      <w:r>
        <w:t>Mourier, J., Maynard, J., Parravicini, V., Ballesta, L., Clua, E., Domeier, M.L., Planes, S., 2016. Extreme Inverted Trophic Pyramid of Reef Sharks Supported by Spawning Groupers. Current Biology 26, 2011–2016. https://doi.org/10.1016/j.cub.2016.05.058</w:t>
      </w:r>
    </w:p>
    <w:p w14:paraId="5B0C097A" w14:textId="77777777" w:rsidR="007E7E5D" w:rsidRDefault="007E7E5D" w:rsidP="007E7E5D">
      <w:pPr>
        <w:pStyle w:val="Bibliography"/>
      </w:pPr>
      <w:r>
        <w:t>Mullin, K.D., Jefferson, T.A., Hansen, L.J., Hoggard, W., 1994. First sightings of melon-headed whales (Peponocephala electra) in the Gulf of Mexico. Marine Mammal Sci 10, 342–348. https://doi.org/10.1111/j.1748-7692.1994.tb00488.x</w:t>
      </w:r>
    </w:p>
    <w:p w14:paraId="77D4873A" w14:textId="77777777" w:rsidR="007E7E5D" w:rsidRDefault="007E7E5D" w:rsidP="007E7E5D">
      <w:pPr>
        <w:pStyle w:val="Bibliography"/>
      </w:pPr>
      <w:r>
        <w:t>Nadon, M.O., Baum, J.K., Williams, I.D., Mcpherson, J.M., Zgliczynski, B.J., Richards, B.L., Schroeder, R.E., Brainard, R.E., 2012. Re-Creating Missing Population Baselines for Pacific Reef Sharks. Conservation Biology 26, 493–503. https://doi.org/10.1111/j.1523-1739.2012.01835.x</w:t>
      </w:r>
    </w:p>
    <w:p w14:paraId="2F54AA37" w14:textId="77777777" w:rsidR="007E7E5D" w:rsidRDefault="007E7E5D" w:rsidP="007E7E5D">
      <w:pPr>
        <w:pStyle w:val="Bibliography"/>
      </w:pPr>
      <w:r>
        <w:t>Naro-Maciel, E., Arengo, F., Galante, P., Vintinner, E., Holmes, K., Balazs, G., Sterling, E., 2018. Marine protected areas and migratory species: residency of green turtles at Palmyra Atoll, Central Pacific. Endang. Species. Res. 37, 165–182. https://doi.org/10.3354/esr00922</w:t>
      </w:r>
    </w:p>
    <w:p w14:paraId="5E12DA6B" w14:textId="77777777" w:rsidR="007E7E5D" w:rsidRDefault="007E7E5D" w:rsidP="007E7E5D">
      <w:pPr>
        <w:pStyle w:val="Bibliography"/>
      </w:pPr>
      <w:r>
        <w:t>Neumann, J.L., Larose, C.S., Brodin, G., Feare, C.J., 2018. Foraging ranges of incubating sooty terns Onychoprion fuscatus on Bird Island, Seychelles, during a transition from food plenty to scarcity, as revealed by GPS loggers. Marine Ornithology 46, 11–18.</w:t>
      </w:r>
    </w:p>
    <w:p w14:paraId="14521DEE" w14:textId="77777777" w:rsidR="007E7E5D" w:rsidRDefault="007E7E5D" w:rsidP="007E7E5D">
      <w:pPr>
        <w:pStyle w:val="Bibliography"/>
      </w:pPr>
      <w:r>
        <w:lastRenderedPageBreak/>
        <w:t>New, L., Lusseau, D., Harcourt, R., 2020. Dolphins and Boats: When Is a Disturbance, Disturbing? Front. Mar. Sci. 7, 353. https://doi.org/10.3389/fmars.2020.00353</w:t>
      </w:r>
    </w:p>
    <w:p w14:paraId="2D52EBE2" w14:textId="77777777" w:rsidR="007E7E5D" w:rsidRDefault="007E7E5D" w:rsidP="007E7E5D">
      <w:pPr>
        <w:pStyle w:val="Bibliography"/>
      </w:pPr>
      <w:r>
        <w:t xml:space="preserve">Nimit, K., Masuluri, N.K., Berger, A.M., Bright, R.P., Prakash, S., Udayabhaskar, T., Kumar, T.S., Rohit, P., Tiburtius, A., Ghosh, S., Varghese, S.P., 2020. Oceanographic preferences of yellowfin tuna ( </w:t>
      </w:r>
      <w:r>
        <w:rPr>
          <w:i/>
          <w:iCs/>
        </w:rPr>
        <w:t>Thunnus albacares</w:t>
      </w:r>
      <w:r>
        <w:t xml:space="preserve"> ) in warm stratified oceans: A remote sensing approach. International Journal of Remote Sensing 41, 5785–5805. https://doi.org/10.1080/01431161.2019.1707903</w:t>
      </w:r>
    </w:p>
    <w:p w14:paraId="61300E52" w14:textId="77777777" w:rsidR="007E7E5D" w:rsidRDefault="007E7E5D" w:rsidP="007E7E5D">
      <w:pPr>
        <w:pStyle w:val="Bibliography"/>
      </w:pPr>
      <w:r>
        <w:t>NOAA, 2012. PIFSC Cruise Report CR-12-006. NOAA NMFS PIFSC.</w:t>
      </w:r>
    </w:p>
    <w:p w14:paraId="0BA25C19" w14:textId="77777777" w:rsidR="007E7E5D" w:rsidRDefault="007E7E5D" w:rsidP="007E7E5D">
      <w:pPr>
        <w:pStyle w:val="Bibliography"/>
      </w:pPr>
      <w:r>
        <w:t xml:space="preserve">Nykänen, M., Dillane, E., Englund, A., Foote, A.D., Ingram, S.N., Louis, M., Mirimin, L., Oudejans, M., Rogan, E., 2018. Quantifying dispersal between marine protected areas by a highly mobile species, the bottlenose dolphin, </w:t>
      </w:r>
      <w:r>
        <w:rPr>
          <w:i/>
          <w:iCs/>
        </w:rPr>
        <w:t>Tursiops truncatus</w:t>
      </w:r>
      <w:r>
        <w:t>. Ecol Evol 8, 9241–9258. https://doi.org/10.1002/ece3.4343</w:t>
      </w:r>
    </w:p>
    <w:p w14:paraId="6EB3EBAB" w14:textId="77777777" w:rsidR="007E7E5D" w:rsidRDefault="007E7E5D" w:rsidP="007E7E5D">
      <w:pPr>
        <w:pStyle w:val="Bibliography"/>
      </w:pPr>
      <w:r>
        <w:t>Ohta, I., Kakuma, S., 2005. Periodic behavior and residence time of yellowfin and bigeye tuna associated with fish aggregating devices around Okinawa Islands, as identified with automated listening stations. Marine Biology 146, 581–594. https://doi.org/10.1007/s00227-004-1456-x</w:t>
      </w:r>
    </w:p>
    <w:p w14:paraId="0764EEFE" w14:textId="77777777" w:rsidR="007E7E5D" w:rsidRDefault="007E7E5D" w:rsidP="007E7E5D">
      <w:pPr>
        <w:pStyle w:val="Bibliography"/>
      </w:pPr>
      <w:r>
        <w:t>Orr, M., 2019. Potential grey reef shark (Carcharhincus amblyrhynchos) nursery on seamounts southwest of Guam. Micronesica 2019–04, 1–8.</w:t>
      </w:r>
    </w:p>
    <w:p w14:paraId="46314118" w14:textId="77777777" w:rsidR="007E7E5D" w:rsidRDefault="007E7E5D" w:rsidP="007E7E5D">
      <w:pPr>
        <w:pStyle w:val="Bibliography"/>
      </w:pPr>
      <w:r>
        <w:t>O’Shea, O.R., Kingsford, M.J., Seymour, J., 2010. Tide-related periodicity of manta rays and sharks to cleaning stations on a coral reef. Mar. Freshwater Res. 61, 65–73. https://doi.org/10.1071/MF08301</w:t>
      </w:r>
    </w:p>
    <w:p w14:paraId="6A9AFFBF" w14:textId="77777777" w:rsidR="007E7E5D" w:rsidRDefault="007E7E5D" w:rsidP="007E7E5D">
      <w:pPr>
        <w:pStyle w:val="Bibliography"/>
      </w:pPr>
      <w:r>
        <w:t>Palacios, D.M., Herrera, J.C., Gerrodette, T., García, C., Soler, G.A., Avila, I.C., Bessudo, S., Hernández, E., Trujillo, F., Flórez-González, L., Kerr, I., 2012. Cetacean distribution and relative abundance in Colombia’s Pacific EEZ from survey cruises and platforms of opportunity. Journal of Cetacean Research and Management 12, 45–60.</w:t>
      </w:r>
    </w:p>
    <w:p w14:paraId="57522DE8" w14:textId="77777777" w:rsidR="007E7E5D" w:rsidRDefault="007E7E5D" w:rsidP="007E7E5D">
      <w:pPr>
        <w:pStyle w:val="Bibliography"/>
      </w:pPr>
      <w:r>
        <w:t xml:space="preserve">Papastamatiou, Y.P., Caselle, J.E., Friedlander, A.M., Lowe, C.G., 2009. Distribution, size frequency, and sex ratios of blacktip reef sharks </w:t>
      </w:r>
      <w:r>
        <w:rPr>
          <w:i/>
          <w:iCs/>
        </w:rPr>
        <w:t>Carcharhinus melanopterus</w:t>
      </w:r>
      <w:r>
        <w:t xml:space="preserve"> at Palmyra Atoll: A predator-dominated ecosystem. Journal of Fish Biology 75, 647–654. https://doi.org/10.1111/j.1095-8649.2009.02329.x</w:t>
      </w:r>
    </w:p>
    <w:p w14:paraId="06B8103A" w14:textId="77777777" w:rsidR="007E7E5D" w:rsidRDefault="007E7E5D" w:rsidP="007E7E5D">
      <w:pPr>
        <w:pStyle w:val="Bibliography"/>
      </w:pPr>
      <w:r>
        <w:t>Papastamatiou, Y.P., Watanabe, Y.Y., Demšar, U., Leos-Barajas, V., Bradley, D., Langrock, R., Weng, K., Lowe, C.G., Friedlander, A.M., Caselle, J.E., 2018. Activity seascapes highlight central place foraging strategies in marine predators that never stop swimming. Mov Ecol 6, 9. https://doi.org/10.1186/s40462-018-0127-3</w:t>
      </w:r>
    </w:p>
    <w:p w14:paraId="5E53269C" w14:textId="77777777" w:rsidR="007E7E5D" w:rsidRDefault="007E7E5D" w:rsidP="007E7E5D">
      <w:pPr>
        <w:pStyle w:val="Bibliography"/>
      </w:pPr>
      <w:r>
        <w:t>Papi, F., Luschi, P., Åkesson, S., Capogrossi, S., Hays, G.C., 2000. Open-sea migration of magnetically disturbed sea turtles. The Journal of Experimental Biology 203, 3435–3443.</w:t>
      </w:r>
    </w:p>
    <w:p w14:paraId="36FD0896" w14:textId="77777777" w:rsidR="007E7E5D" w:rsidRDefault="007E7E5D" w:rsidP="007E7E5D">
      <w:pPr>
        <w:pStyle w:val="Bibliography"/>
      </w:pPr>
      <w:r>
        <w:t xml:space="preserve">Paschoalini, V.U., Santos, M.C. de O., 2020. Movements and habitat use of bottlenose dolphins, </w:t>
      </w:r>
      <w:r>
        <w:rPr>
          <w:i/>
          <w:iCs/>
        </w:rPr>
        <w:t>Tursiops truncatus</w:t>
      </w:r>
      <w:r>
        <w:t xml:space="preserve"> , in south-eastern Brazil. J. Mar. Biol. Ass. 100, 651–662. https://doi.org/10.1017/S0025315420000387</w:t>
      </w:r>
    </w:p>
    <w:p w14:paraId="243F3B22" w14:textId="77777777" w:rsidR="007E7E5D" w:rsidRDefault="007E7E5D" w:rsidP="007E7E5D">
      <w:pPr>
        <w:pStyle w:val="Bibliography"/>
      </w:pPr>
      <w:r>
        <w:t xml:space="preserve">Peel, L.R., Daly, R., Keating Daly, C.A., Stevens, G.M.W., Collin, S.P., Meekan, M.G., 2019a. Stable isotope analyses reveal unique trophic role of reef manta rays ( </w:t>
      </w:r>
      <w:r>
        <w:rPr>
          <w:i/>
          <w:iCs/>
        </w:rPr>
        <w:t>Mobula alfredi</w:t>
      </w:r>
      <w:r>
        <w:t xml:space="preserve"> ) at a remote coral reef. R. Soc. open sci. 6, 190599. https://doi.org/10.1098/rsos.190599</w:t>
      </w:r>
    </w:p>
    <w:p w14:paraId="28CC5C9F" w14:textId="77777777" w:rsidR="007E7E5D" w:rsidRDefault="007E7E5D" w:rsidP="007E7E5D">
      <w:pPr>
        <w:pStyle w:val="Bibliography"/>
      </w:pPr>
      <w:r>
        <w:t>Peel, L.R., Stevens, G.M.W., Daly, R., Keating Daly, C.A., Lea, J.S., Clarke, C.R., Collin, S.P., Meekan, M.G., 2019b. Movement and residency patterns of reef manta rays Mobula alfredi in the Amirante Islands, Seychelles. Mar. Ecol. Prog. Ser. 621, 169–184. https://doi.org/10.3354/meps12995</w:t>
      </w:r>
    </w:p>
    <w:p w14:paraId="430A0E5D" w14:textId="77777777" w:rsidR="007E7E5D" w:rsidRDefault="007E7E5D" w:rsidP="007E7E5D">
      <w:pPr>
        <w:pStyle w:val="Bibliography"/>
      </w:pPr>
      <w:r>
        <w:t>Pethybridge, H., Choy, C.A., Logan, J.M., Allain, V., Lorrain, A., Bodin, N., Somes, C.J., Young, J., Ménard, F., Langlais, C., Duffy, L., Hobday, A.J., Kuhnert, P., Fry, B., Menkes, C., Olson, R.J., 2018. A global meta-analysis of marine predator nitrogen stable isotopes: Relationships between trophic structure and environmental conditions. Global Ecol Biogeogr 27, 1043–1055. https://doi.org/10.1111/geb.12763</w:t>
      </w:r>
    </w:p>
    <w:p w14:paraId="73D5CE03" w14:textId="77777777" w:rsidR="007E7E5D" w:rsidRDefault="007E7E5D" w:rsidP="007E7E5D">
      <w:pPr>
        <w:pStyle w:val="Bibliography"/>
      </w:pPr>
      <w:r>
        <w:lastRenderedPageBreak/>
        <w:t>Pirotta, E., Merchant, N.D., Thompson, P.M., Barton, T.R., Lusseau, D., 2015. Quantifying the effect of boat disturbance on bottlenose dolphin foraging activity. Biological Conservation 181, 82–89. https://doi.org/10.1016/j.biocon.2014.11.003</w:t>
      </w:r>
    </w:p>
    <w:p w14:paraId="6C4D4D30" w14:textId="77777777" w:rsidR="007E7E5D" w:rsidRDefault="007E7E5D" w:rsidP="007E7E5D">
      <w:pPr>
        <w:pStyle w:val="Bibliography"/>
      </w:pPr>
      <w:r>
        <w:t xml:space="preserve">Pleslić, G., Rako Gospić, N., Mackelworth, P., Wiemann, A., Holcer, D., Fortuna, C., 2015. The abundance of common bottlenose dolphins </w:t>
      </w:r>
      <w:r>
        <w:rPr>
          <w:i/>
          <w:iCs/>
        </w:rPr>
        <w:t>(Tursiops truncatus)</w:t>
      </w:r>
      <w:r>
        <w:t xml:space="preserve"> in the former special marine reserve of the Cres-Lošinj Archipelago, Croatia. Aquatic Conserv: Mar. Freshw. Ecosyst. 25, 125–137. https://doi.org/10.1002/aqc.2416</w:t>
      </w:r>
    </w:p>
    <w:p w14:paraId="6C970D44" w14:textId="77777777" w:rsidR="007E7E5D" w:rsidRDefault="007E7E5D" w:rsidP="007E7E5D">
      <w:pPr>
        <w:pStyle w:val="Bibliography"/>
      </w:pPr>
      <w:r>
        <w:t>Pleslić, G., Rako‐Gospić, N., Miočić‐Stošić, J., Blazinić Vučur, T., Radulović, M., Mackelworth, P., Frleta‐Valić, M., Holcer, D., 2019. Social structure and spatial distribution of bottlenose dolphins (</w:t>
      </w:r>
      <w:r>
        <w:rPr>
          <w:i/>
          <w:iCs/>
        </w:rPr>
        <w:t>Tursiops truncatus</w:t>
      </w:r>
      <w:r>
        <w:t>) along the Croatian Adriatic coast. Aquatic Conserv: Mar Freshw Ecosyst 29, 2116–2132. https://doi.org/10.1002/aqc.3213</w:t>
      </w:r>
    </w:p>
    <w:p w14:paraId="79E4DA04" w14:textId="77777777" w:rsidR="007E7E5D" w:rsidRDefault="007E7E5D" w:rsidP="007E7E5D">
      <w:pPr>
        <w:pStyle w:val="Bibliography"/>
      </w:pPr>
      <w:r>
        <w:t>Potier, M., Bach, P., Ménard, F., Marsac, F., 2014. Influence of mesoscale features on micronekton and large pelagic fish communities in the Mozambique Channel. Deep Sea Research Part II: Topical Studies in Oceanography 100, 184–199. https://doi.org/10.1016/j.dsr2.2013.10.026</w:t>
      </w:r>
    </w:p>
    <w:p w14:paraId="5B8CD672" w14:textId="77777777" w:rsidR="007E7E5D" w:rsidRDefault="007E7E5D" w:rsidP="007E7E5D">
      <w:pPr>
        <w:pStyle w:val="Bibliography"/>
      </w:pPr>
      <w:r>
        <w:t>Rhodes, K.L., Baremore, I., Graham, R.T., 2019. Grouper (Epinephelidae) spawning aggregations affect activity space of grey reef sharks, Carcharhinus amblyrhynchos, in Pohnpei, Micronesia. PLoS ONE 14, e0221589. https://doi.org/10.1371/journal.pone.0221589</w:t>
      </w:r>
    </w:p>
    <w:p w14:paraId="450BAB28" w14:textId="77777777" w:rsidR="007E7E5D" w:rsidRDefault="007E7E5D" w:rsidP="007E7E5D">
      <w:pPr>
        <w:pStyle w:val="Bibliography"/>
      </w:pPr>
      <w:r>
        <w:t>Ribic, C.A., Ainley, D.G., Spear, L.B., 1997. Scale-related seabird-environmental relationships in Pacific equatorial waters, with reference to El Niño-Southern Oscillation events. Mar. Ecol. Prog. Ser. 156, 183–203. https://doi.org/10.3354/meps156183</w:t>
      </w:r>
    </w:p>
    <w:p w14:paraId="6BB1EBE7" w14:textId="77777777" w:rsidR="007E7E5D" w:rsidRDefault="007E7E5D" w:rsidP="007E7E5D">
      <w:pPr>
        <w:pStyle w:val="Bibliography"/>
      </w:pPr>
      <w:r>
        <w:t>Richards, B.L., Williams, I.D., Vetter, O.J., Williams, G.J., 2012. Environmental Factors Affecting Large-Bodied Coral Reef Fish Assemblages in the Mariana Archipelago. PLoS ONE 7, e31374. https://doi.org/10.1371/journal.pone.0031374</w:t>
      </w:r>
    </w:p>
    <w:p w14:paraId="23B3FCF9" w14:textId="77777777" w:rsidR="007E7E5D" w:rsidRDefault="007E7E5D" w:rsidP="007E7E5D">
      <w:pPr>
        <w:pStyle w:val="Bibliography"/>
      </w:pPr>
      <w:r>
        <w:t>Richardson, A.J., Downes, K.J., Nolan, E.T., Brickle, P., Brown, J., Weber, N., Weber, S.B., 2018. Residency and reproductive status of yellowfin tuna in a proposed large-scale pelagic marine protected area. Aquatic Conserv: Mar Freshw Ecosyst 28, 1308–1316. https://doi.org/10.1002/aqc.2936</w:t>
      </w:r>
    </w:p>
    <w:p w14:paraId="4AFCA044" w14:textId="77777777" w:rsidR="007E7E5D" w:rsidRDefault="007E7E5D" w:rsidP="007E7E5D">
      <w:pPr>
        <w:pStyle w:val="Bibliography"/>
      </w:pPr>
      <w:r>
        <w:t>Rodriguez-Ferrer, G., Cruz-Motta, J.J., Schizas, N.V., Appeldoorn, R.S., 2020. Modelling distribution of the common bottlenose dolphin, Tursiops truncatus off the southwest coast of Puerto Rico. Journal of Marine Systems 210, 103371. https://doi.org/10.1016/j.jmarsys.2020.103371</w:t>
      </w:r>
    </w:p>
    <w:p w14:paraId="589D394D" w14:textId="77777777" w:rsidR="007E7E5D" w:rsidRDefault="007E7E5D" w:rsidP="007E7E5D">
      <w:pPr>
        <w:pStyle w:val="Bibliography"/>
      </w:pPr>
      <w:r>
        <w:t>Rodriguez-Tress, P., Capello, M., Forget, F., Soria, M., Beeharry, S., Dussooa, N., Dagorn, L., 2017. Associative behavior of yellowfin Thunnus albacares, skipjack Katsuwonus pelamis, and bigeye tuna T. obesus at anchored fish aggregating devices (FADs) off the coast of Mauritius. Mar. Ecol. Prog. Ser. 570, 213–222. https://doi.org/10.3354/meps12101</w:t>
      </w:r>
    </w:p>
    <w:p w14:paraId="22AC2EB1" w14:textId="77777777" w:rsidR="007E7E5D" w:rsidRDefault="007E7E5D" w:rsidP="007E7E5D">
      <w:pPr>
        <w:pStyle w:val="Bibliography"/>
      </w:pPr>
      <w:r>
        <w:t>Rohner, C., Pierce, S., Marshall, A., Weeks, S., Bennett, M., Richardson, A., 2013. Trends in sightings and environmental influences on a coastal aggregation of manta rays and whale sharks. Mar. Ecol. Prog. Ser. 482, 153–168. https://doi.org/10.3354/meps10290</w:t>
      </w:r>
    </w:p>
    <w:p w14:paraId="42880F79" w14:textId="77777777" w:rsidR="007E7E5D" w:rsidRDefault="007E7E5D" w:rsidP="007E7E5D">
      <w:pPr>
        <w:pStyle w:val="Bibliography"/>
      </w:pPr>
      <w:r>
        <w:t>Rotjan, R., Jamieson, R., Carr, B., Kaufman, L., Mangubhai, S., Obura, D., Pierce, R., Rimon, B., Ris, B., Sandin, S., Shelley, P., Sumaila, U.R., Taei, S., Tausig, H., Teroroko, T., Thorrold, S., Wikgren, B., Toatu, T., Stone, G., 2014. Establishment, Management, and Maintenance of the Phoenix Islands Protected Area, in: Advances in Marine Biology. Elsevier, pp. 289–324. https://doi.org/10.1016/B978-0-12-800214-8.00008-6</w:t>
      </w:r>
    </w:p>
    <w:p w14:paraId="78C66042" w14:textId="77777777" w:rsidR="007E7E5D" w:rsidRDefault="007E7E5D" w:rsidP="007E7E5D">
      <w:pPr>
        <w:pStyle w:val="Bibliography"/>
      </w:pPr>
      <w:r>
        <w:t>Sánchez-Cabanes, A., Nimak-Wood, M., Harris, N., De Stephanis, R., 2017. Habitat preferences among three top predators inhabiting a degraded ecosystem, the Black Sea. Sci. Mar. 81, 217–227. https://doi.org/10.3989/scimar.04493.07A</w:t>
      </w:r>
    </w:p>
    <w:p w14:paraId="6D67B2DE" w14:textId="77777777" w:rsidR="007E7E5D" w:rsidRDefault="007E7E5D" w:rsidP="007E7E5D">
      <w:pPr>
        <w:pStyle w:val="Bibliography"/>
      </w:pPr>
      <w:r>
        <w:t>Santos-Carvallo, M., Pérez-Alvarez, M.J., Muniain, V., Moraga, R., Oliva, D., Sepúlveda, M., 2015. Trophic niche overlap between sympatric resident and transient populations of bottlenose dolphins in the Humboldt Current System off north-central Chile. Mar Mam Sci 31, 790–799. https://doi.org/10.1111/mms.12185</w:t>
      </w:r>
    </w:p>
    <w:p w14:paraId="3E45E842" w14:textId="77777777" w:rsidR="007E7E5D" w:rsidRDefault="007E7E5D" w:rsidP="007E7E5D">
      <w:pPr>
        <w:pStyle w:val="Bibliography"/>
      </w:pPr>
      <w:r>
        <w:lastRenderedPageBreak/>
        <w:t xml:space="preserve">Santos-Carvallo, M., Sepúlveda, M., Moraga, R., Landaeta, M.F., Oliva, D., Pérez-Alvarez, M.J., 2018. Presence, Behavior, and Resighting Pattern of Transient Bottlenose Dolphins ( </w:t>
      </w:r>
      <w:r>
        <w:rPr>
          <w:i/>
          <w:iCs/>
        </w:rPr>
        <w:t>Tursiops truncatus</w:t>
      </w:r>
      <w:r>
        <w:t xml:space="preserve"> ) in the Humboldt Current System off North-Central Chile. Pacific Science 72, 41–56. https://doi.org/10.2984/72.1.3</w:t>
      </w:r>
    </w:p>
    <w:p w14:paraId="1AEBFE53" w14:textId="77777777" w:rsidR="007E7E5D" w:rsidRDefault="007E7E5D" w:rsidP="007E7E5D">
      <w:pPr>
        <w:pStyle w:val="Bibliography"/>
      </w:pPr>
      <w:r>
        <w:t>Schaefer, K.M., Fuller, D.W., Block, B.A., 2011. Movements, behavior, and habitat utilization of yellowfin tuna (Thunnus albacares) in the Pacific Ocean off Baja California, Mexico, determined from archival tag data analyses, including unscented Kalman filtering. Fisheries Research 112, 22–37. https://doi.org/10.1016/j.fishres.2011.08.006</w:t>
      </w:r>
    </w:p>
    <w:p w14:paraId="6A888187" w14:textId="77777777" w:rsidR="007E7E5D" w:rsidRDefault="007E7E5D" w:rsidP="007E7E5D">
      <w:pPr>
        <w:pStyle w:val="Bibliography"/>
      </w:pPr>
      <w:r>
        <w:t>Schaefer, K.M., Fuller, D.W., Block, B.A., 2007. Movements, behavior, and habitat utilization of yellowfin tuna (Thunnus albacares) in the northeastern Pacific Ocean, ascertained through archival tag data. Mar Biol 152, 503–525. https://doi.org/10.1007/s00227-007-0689-x</w:t>
      </w:r>
    </w:p>
    <w:p w14:paraId="11DE0DE9" w14:textId="77777777" w:rsidR="007E7E5D" w:rsidRDefault="007E7E5D" w:rsidP="007E7E5D">
      <w:pPr>
        <w:pStyle w:val="Bibliography"/>
      </w:pPr>
      <w:r>
        <w:t>Schreiber, E.A., 2003. Breeding biology and ecology of the seabords of Johnston Atoll, central Pacific Ocean: Results of a long-term monitoring project 1984-2003. Report submitted to Project Manager for Chemical Stockpile Demilitarization, Aberdeen Proving Ground, Maryland.</w:t>
      </w:r>
    </w:p>
    <w:p w14:paraId="0EC84C69" w14:textId="77777777" w:rsidR="007E7E5D" w:rsidRDefault="007E7E5D" w:rsidP="007E7E5D">
      <w:pPr>
        <w:pStyle w:val="Bibliography"/>
      </w:pPr>
      <w:r>
        <w:t>Schreiber, R.W., Ashmole, N.P., 1970. Sea-bird breeding seasons on Christmas Island, Pacific Ocean. Ibis 112, 363–394. https://doi.org/10.1111/j.1474-919X.1970.tb00113.x</w:t>
      </w:r>
    </w:p>
    <w:p w14:paraId="3528046E" w14:textId="77777777" w:rsidR="007E7E5D" w:rsidRDefault="007E7E5D" w:rsidP="007E7E5D">
      <w:pPr>
        <w:pStyle w:val="Bibliography"/>
      </w:pPr>
      <w:r>
        <w:t>Schreiber, R.W., Chovan, J.L., 1986. Roosting by Pelagic Seabirds: Energetic, Populational, and Social Considerations. The Condor 88, 487–492. https://doi.org/10.2307/1368276</w:t>
      </w:r>
    </w:p>
    <w:p w14:paraId="5B3EB0D9" w14:textId="77777777" w:rsidR="007E7E5D" w:rsidRDefault="007E7E5D" w:rsidP="007E7E5D">
      <w:pPr>
        <w:pStyle w:val="Bibliography"/>
      </w:pPr>
      <w:r>
        <w:t>Scott, R., Hodgson, D.J., Witt, M.J., Coyne, M.S., Adnyana, W., Blumenthal, J.M., Broderick, A.C., Canbolat, A.F., Catry, P., Ciccione, S., Delcroix, E., Hitipeuw, C., Luschi, P., Pet-Soede, L., Pendoley, K., Richardson, P.B., Rees, A.F., Godley, B.J., 2012. Global analysis of satellite tracking data shows that adult green turtles are significantly aggregated in Marine Protected Areas. Global Ecology and Biogeography 21, 1053–1061. https://doi.org/10.1111/j.1466-8238.2011.00757.x</w:t>
      </w:r>
    </w:p>
    <w:p w14:paraId="0F135A37" w14:textId="77777777" w:rsidR="007E7E5D" w:rsidRDefault="007E7E5D" w:rsidP="007E7E5D">
      <w:pPr>
        <w:pStyle w:val="Bibliography"/>
      </w:pPr>
      <w:r>
        <w:t>Seminoff, J.A., Zárate, P., Coyne, M., Foley, D.G., Parker, D., Lyon, B.N., Dutton, P.H., 2008. Post-nesting migrations of Galápagos green turtles Chelonia mydas in relation to oceanographic conditions: Integrating satellite telemetry with remotely sensed ocean data. Endang. Species. Res. 4, 57–72. https://doi.org/10.3354/esr00066</w:t>
      </w:r>
    </w:p>
    <w:p w14:paraId="74789A3D" w14:textId="77777777" w:rsidR="007E7E5D" w:rsidRDefault="007E7E5D" w:rsidP="007E7E5D">
      <w:pPr>
        <w:pStyle w:val="Bibliography"/>
      </w:pPr>
      <w:r>
        <w:t>Setyawan, E., Sianipar, A.B., Erdmann, M.V., Fischer, A.M., Haddy, J.A., Beale, C.S., Lewis, S.A., Mambrasar, R., 2018. Site fidelity and movement patterns of reef manta rays (Mobula alfredi: Mobulidae) using passive acoustic telemetry in northern Raja Ampat, Indonesia. Nat. Conserv. Res. 3. https://doi.org/10.24189/ncr.2018.043</w:t>
      </w:r>
    </w:p>
    <w:p w14:paraId="51C20115" w14:textId="77777777" w:rsidR="007E7E5D" w:rsidRDefault="007E7E5D" w:rsidP="007E7E5D">
      <w:pPr>
        <w:pStyle w:val="Bibliography"/>
      </w:pPr>
      <w:r>
        <w:t>Shane, S.H., Wells, R.S., Wursig, B., 1986. Ecology, behavior and social organization of the bottlenose dolphin: A review. Marine Mammal Sci 2, 34–63. https://doi.org/10.1111/j.1748-7692.1986.tb00026.x</w:t>
      </w:r>
    </w:p>
    <w:p w14:paraId="1AB06443" w14:textId="77777777" w:rsidR="007E7E5D" w:rsidRDefault="007E7E5D" w:rsidP="007E7E5D">
      <w:pPr>
        <w:pStyle w:val="Bibliography"/>
      </w:pPr>
      <w:r>
        <w:t>Sibert, J., Hampton, J., 2003. Mobility of tropical tunas and the implications for fisheries management. Marine Policy 27, 87–95. https://doi.org/10.1016/S0308-597X(02)00057-X</w:t>
      </w:r>
    </w:p>
    <w:p w14:paraId="7C032BD0" w14:textId="77777777" w:rsidR="007E7E5D" w:rsidRDefault="007E7E5D" w:rsidP="007E7E5D">
      <w:pPr>
        <w:pStyle w:val="Bibliography"/>
      </w:pPr>
      <w:r>
        <w:t>Simões-Lopes, P., Daura-Jorge, F., Lodi, L., Bezamat, C., Costa, A., Wedekin, L., 2019. Bottlenose dolphin ecotypes of the western South Atlantic: the puzzle of habitats, coloration patterns and dorsal fin shapes. Aquat. Biol. 28, 101–111. https://doi.org/10.3354/ab00712</w:t>
      </w:r>
    </w:p>
    <w:p w14:paraId="20B4C3B9" w14:textId="77777777" w:rsidR="007E7E5D" w:rsidRDefault="007E7E5D" w:rsidP="007E7E5D">
      <w:pPr>
        <w:pStyle w:val="Bibliography"/>
      </w:pPr>
      <w:r>
        <w:t>Smith, J.L., Hyrenbach, K.D., 2003. Galapagos Islands to British Columbia: Seabird communities along a 9000 km transect from the tropical to the subarctic eastern Pacific Ocean. Marine Ornithology 31, 155–166.</w:t>
      </w:r>
    </w:p>
    <w:p w14:paraId="51C55F1B" w14:textId="77777777" w:rsidR="007E7E5D" w:rsidRDefault="007E7E5D" w:rsidP="007E7E5D">
      <w:pPr>
        <w:pStyle w:val="Bibliography"/>
      </w:pPr>
      <w:r>
        <w:t>Soanes, L.M., Bright, J.A., Brodin, G., Mukhida, F., Green, J.A., 2015. Tracking a small seabird: First records of foraging movements in the sooty tern Onychoprion fuscatus. Marine Ornithology 43, 235–239.</w:t>
      </w:r>
    </w:p>
    <w:p w14:paraId="1BDE72EA" w14:textId="77777777" w:rsidR="007E7E5D" w:rsidRDefault="007E7E5D" w:rsidP="007E7E5D">
      <w:pPr>
        <w:pStyle w:val="Bibliography"/>
      </w:pPr>
      <w:r>
        <w:lastRenderedPageBreak/>
        <w:t xml:space="preserve">Song, L.M., Zhang, Y., Xu, L.X., Jiang, W.X., Wang, J.Q., 2008. Environmental preferences of longlining for yellowfin tuna ( </w:t>
      </w:r>
      <w:r>
        <w:rPr>
          <w:i/>
          <w:iCs/>
        </w:rPr>
        <w:t>Thunnus albacares</w:t>
      </w:r>
      <w:r>
        <w:t xml:space="preserve"> ) in the tropical high seas of the Indian Ocean. Fisheries Oceanography 17, 239–253. https://doi.org/10.1111/j.1365-2419.2008.00476.x</w:t>
      </w:r>
    </w:p>
    <w:p w14:paraId="3FEB4842" w14:textId="77777777" w:rsidR="007E7E5D" w:rsidRDefault="007E7E5D" w:rsidP="007E7E5D">
      <w:pPr>
        <w:pStyle w:val="Bibliography"/>
      </w:pPr>
      <w:r>
        <w:t>Speed, C.W., 2011. Behavioural and trophic ecology of reef sharks at Ningaloo Reef, Western Australia (Dissertation). Charles Darwin University, Casuarina, Northern Territory, Australia.</w:t>
      </w:r>
    </w:p>
    <w:p w14:paraId="403FF03B" w14:textId="77777777" w:rsidR="007E7E5D" w:rsidRDefault="007E7E5D" w:rsidP="007E7E5D">
      <w:pPr>
        <w:pStyle w:val="Bibliography"/>
      </w:pPr>
      <w:r>
        <w:t>Speed, C.W., Meekan, M.G., Field, I.C., McMahon, C.R., Harcourt, R.G., Stevens, J.D., Babcock, R.C., Pillans, R.D., Bradshaw, C.J.A., 2016. Reef shark movements relative to a coastal marine protected area. Regional Studies in Marine Science 3, 58–66. https://doi.org/10.1016/j.rsma.2015.05.002</w:t>
      </w:r>
    </w:p>
    <w:p w14:paraId="6FEFE29E" w14:textId="77777777" w:rsidR="007E7E5D" w:rsidRDefault="007E7E5D" w:rsidP="007E7E5D">
      <w:pPr>
        <w:pStyle w:val="Bibliography"/>
      </w:pPr>
      <w:r>
        <w:t>Steinke, D., Bernard, A.M., Horn, R.L., Hilton, P., Hanner, R., Shivji, M.S., 2017. DNA analysis of traded shark fins and mobulid gill plates reveals a high proportion of species of conservation concern. Sci Rep 7, 9505. https://doi.org/10.1038/s41598-017-10123-5</w:t>
      </w:r>
    </w:p>
    <w:p w14:paraId="60D5C9C6" w14:textId="77777777" w:rsidR="007E7E5D" w:rsidRDefault="007E7E5D" w:rsidP="007E7E5D">
      <w:pPr>
        <w:pStyle w:val="Bibliography"/>
      </w:pPr>
      <w:r>
        <w:t>Sterling, E.J., McFadden, K.W., Holmes, K.E., Vintinner, E.C., Arengo, F., Naro-Maciel, E., 2013. Ecology and Conservation of Marine Turtles in a Central Pacific Foraging Ground. Chelonian Conservation and Biology 12, 2–16. https://doi.org/10.2744/CCB-1014.1</w:t>
      </w:r>
    </w:p>
    <w:p w14:paraId="04AA8CDF" w14:textId="77777777" w:rsidR="007E7E5D" w:rsidRDefault="007E7E5D" w:rsidP="007E7E5D">
      <w:pPr>
        <w:pStyle w:val="Bibliography"/>
      </w:pPr>
      <w:r>
        <w:t>Stubbs, J.L., Marn, N., Vanderklift, M.A., Fossette, S., Mitchell, N.J., 2020. Simulated growth and reproduction of green turtles (</w:t>
      </w:r>
      <w:r>
        <w:rPr>
          <w:i/>
          <w:iCs/>
        </w:rPr>
        <w:t>Chelonia mydas</w:t>
      </w:r>
      <w:r>
        <w:t>) under climate change and marine heatwave scenarios. Ecological Modelling 431, 109185. https://doi.org/10.1016/j.ecolmodel.2020.109185</w:t>
      </w:r>
    </w:p>
    <w:p w14:paraId="1DEAF59F" w14:textId="77777777" w:rsidR="007E7E5D" w:rsidRDefault="007E7E5D" w:rsidP="007E7E5D">
      <w:pPr>
        <w:pStyle w:val="Bibliography"/>
      </w:pPr>
      <w:r>
        <w:t>Tanaka, S., 1987. SatelliteRadio Tracking of Bottlenose Dolphins Tursiops truncatus. Nippon Suisan Gakkaishi 53, 1327–1338.</w:t>
      </w:r>
    </w:p>
    <w:p w14:paraId="59DD877D" w14:textId="77777777" w:rsidR="007E7E5D" w:rsidRDefault="007E7E5D" w:rsidP="007E7E5D">
      <w:pPr>
        <w:pStyle w:val="Bibliography"/>
      </w:pPr>
      <w:r>
        <w:t>Taquet, C., Taquet, M., Dempster, T., Soria, M., Ciccione, S., Roos, D., Dagorn, L., 2006. Foraging of the green sea turtle Chelonia mydas on seagrass beds at Mayotte Island (Indian Ocean), determined by acoustic transmitters. Mar. Ecol. Prog. Ser. 306, 295–302. https://doi.org/10.3354/meps306295</w:t>
      </w:r>
    </w:p>
    <w:p w14:paraId="22A39F21" w14:textId="77777777" w:rsidR="007E7E5D" w:rsidRDefault="007E7E5D" w:rsidP="007E7E5D">
      <w:pPr>
        <w:pStyle w:val="Bibliography"/>
      </w:pPr>
      <w:r>
        <w:t>Tew Kai, E., Marsac, F., 2010. Influence of mesoscale eddies on spatial structuring of top predators’ communities in the Mozambique Channel. Progress in Oceanography 86, 214–223. https://doi.org/10.1016/j.pocean.2010.04.010</w:t>
      </w:r>
    </w:p>
    <w:p w14:paraId="7A1C6ADC" w14:textId="77777777" w:rsidR="007E7E5D" w:rsidRDefault="007E7E5D" w:rsidP="007E7E5D">
      <w:pPr>
        <w:pStyle w:val="Bibliography"/>
      </w:pPr>
      <w:r>
        <w:t>Tew Kai, E., Rossi, V., Sudre, J., Weimerskirch, H., Lopez, C., Hernandez-Garcia, E., Marsac, F., Garçon, V., 2009. Top marine predators track Lagrangian coherent structures. Proceedings of the National Academy of Sciences 106, 8245–8250. https://doi.org/10.1073/pnas.0811034106</w:t>
      </w:r>
    </w:p>
    <w:p w14:paraId="2F3C6AC4" w14:textId="77777777" w:rsidR="007E7E5D" w:rsidRDefault="007E7E5D" w:rsidP="007E7E5D">
      <w:pPr>
        <w:pStyle w:val="Bibliography"/>
      </w:pPr>
      <w:r>
        <w:t>Thiers, L., Louzao, M., Ridoux, V., Le Corre, M., Jaquemet, S., Weimerskirch, H., 2014. Combining Methods to Describe Important Marine Habitats for Top Predators: Application to Identify Biological Hotspots in Tropical Waters. PLoS ONE 9, e115057. https://doi.org/10.1371/journal.pone.0115057</w:t>
      </w:r>
    </w:p>
    <w:p w14:paraId="3BD8A9F6" w14:textId="77777777" w:rsidR="007E7E5D" w:rsidRDefault="007E7E5D" w:rsidP="007E7E5D">
      <w:pPr>
        <w:pStyle w:val="Bibliography"/>
      </w:pPr>
      <w:r>
        <w:t>Thilakarathne, E., Pradeep Kumara, P., Thilakarathna, R., 2015. Diversity and distribution of cetaceans off Mirissa in the southern coast of Sri Lanka II. Relationship with sea surface temperature, salinity and water density. Sri Lanka J. Aquat. 20, 35–45. https://doi.org/10.4038/sljas.v20i1.7454</w:t>
      </w:r>
    </w:p>
    <w:p w14:paraId="01FD0429" w14:textId="77777777" w:rsidR="007E7E5D" w:rsidRDefault="007E7E5D" w:rsidP="007E7E5D">
      <w:pPr>
        <w:pStyle w:val="Bibliography"/>
      </w:pPr>
      <w:r>
        <w:t>Tickler, D.M., Letessier, T.B., Koldewey, H.J., Meeuwig, J.J., 2017. Drivers of abundance and spatial distribution of reef-associated sharks in an isolated atoll reef system. PLoS ONE 12, e0177374. https://doi.org/10.1371/journal.pone.0177374</w:t>
      </w:r>
    </w:p>
    <w:p w14:paraId="62953870" w14:textId="77777777" w:rsidR="007E7E5D" w:rsidRDefault="007E7E5D" w:rsidP="007E7E5D">
      <w:pPr>
        <w:pStyle w:val="Bibliography"/>
      </w:pPr>
      <w:r>
        <w:t xml:space="preserve">Tobeña, M., Escánez, A., Rodríguez, Y., López, C., Ritter, F., Aguilar, N., 2014. Inter-island movements of common bottlenose dolphins </w:t>
      </w:r>
      <w:r>
        <w:rPr>
          <w:i/>
          <w:iCs/>
        </w:rPr>
        <w:t>Tursiops truncatus</w:t>
      </w:r>
      <w:r>
        <w:t xml:space="preserve"> among the Canary Islands: online catalogues and implications for conservation and management. African Journal of Marine Science 36, 137–141. https://doi.org/10.2989/1814232X.2013.873738</w:t>
      </w:r>
    </w:p>
    <w:p w14:paraId="11A30C97" w14:textId="77777777" w:rsidR="007E7E5D" w:rsidRDefault="007E7E5D" w:rsidP="007E7E5D">
      <w:pPr>
        <w:pStyle w:val="Bibliography"/>
      </w:pPr>
      <w:r>
        <w:t xml:space="preserve">Tolotti, M.T., Forget, F., Capello, M., Filmalter, J.D., Hutchinson, M., Itano, D., Holland, K., Dagorn, L., 2020. Association dynamics of tuna and purse seine bycatch species with drifting fish </w:t>
      </w:r>
      <w:r>
        <w:lastRenderedPageBreak/>
        <w:t>aggregating devices (FADs) in the tropical eastern Atlantic Ocean. Fisheries Research 226, 105521. https://doi.org/10.1016/j.fishres.2020.105521</w:t>
      </w:r>
    </w:p>
    <w:p w14:paraId="3726B68D" w14:textId="77777777" w:rsidR="007E7E5D" w:rsidRDefault="007E7E5D" w:rsidP="007E7E5D">
      <w:pPr>
        <w:pStyle w:val="Bibliography"/>
      </w:pPr>
      <w:r>
        <w:t>Van Oordt, F., Torres-Mura, J.C., Hertel, F., 2018. Ecomorphology and foraging behaviour of Pacific boobies. Ibis 160, 313–326. https://doi.org/10.1111/ibi.12545</w:t>
      </w:r>
    </w:p>
    <w:p w14:paraId="633613D1" w14:textId="77777777" w:rsidR="007E7E5D" w:rsidRDefault="007E7E5D" w:rsidP="007E7E5D">
      <w:pPr>
        <w:pStyle w:val="Bibliography"/>
      </w:pPr>
      <w:r>
        <w:t>Vassallo, P., Marini, C., Paoli, C., Bellingeri, M., Dhermain, F., Nuti, S., Airoldi, S., Bonelli, P., laran, S., Santoni, M.C., Gnone, G., 2020. Species‐specific distribution model may be not enough: The case study of bottlenose dolphin (</w:t>
      </w:r>
      <w:r>
        <w:rPr>
          <w:i/>
          <w:iCs/>
        </w:rPr>
        <w:t>Tursiops truncatus</w:t>
      </w:r>
      <w:r>
        <w:t>) habitat distribution in Pelagos Sanctuary. Aquatic Conserv: Mar Freshw Ecosyst 2020, aqc.3366. https://doi.org/10.1002/aqc.3366</w:t>
      </w:r>
    </w:p>
    <w:p w14:paraId="2CA3158A" w14:textId="77777777" w:rsidR="007E7E5D" w:rsidRDefault="007E7E5D" w:rsidP="007E7E5D">
      <w:pPr>
        <w:pStyle w:val="Bibliography"/>
      </w:pPr>
      <w:r>
        <w:t>Venables, S., McGregor, F., Brain, L., van Keulen, M., 2016. Manta ray tourism management, precautionary strategies for a growing industry: a case study from the Ningaloo Marine Park, Western Australia. Pac. Conserv. Biol. 22, 295. https://doi.org/10.1071/PC16003</w:t>
      </w:r>
    </w:p>
    <w:p w14:paraId="077E1618" w14:textId="77777777" w:rsidR="007E7E5D" w:rsidRDefault="007E7E5D" w:rsidP="007E7E5D">
      <w:pPr>
        <w:pStyle w:val="Bibliography"/>
      </w:pPr>
      <w:r>
        <w:t>Venables, S.K., van Duinkerken, D.I., Rohner, C.A., Marshall, A.D., 2020. Habitat use and movement patterns of reef manta rays Mobula alfredi in southern Mozambique. Mar. Ecol. Prog. Ser. 634, 99–114. https://doi.org/10.3354/meps13178</w:t>
      </w:r>
    </w:p>
    <w:p w14:paraId="0B224AB9" w14:textId="77777777" w:rsidR="007E7E5D" w:rsidRDefault="007E7E5D" w:rsidP="007E7E5D">
      <w:pPr>
        <w:pStyle w:val="Bibliography"/>
      </w:pPr>
      <w:r>
        <w:t xml:space="preserve">Vermeulen, E., 2018. Intertidal habitat use of bottlenose dolphins ( </w:t>
      </w:r>
      <w:r>
        <w:rPr>
          <w:i/>
          <w:iCs/>
        </w:rPr>
        <w:t>Tursiops truncatus</w:t>
      </w:r>
      <w:r>
        <w:t xml:space="preserve"> ) in Bahía San Antonio, Argentina. J. Mar. Biol. Ass. 98, 1109–1118. https://doi.org/10.1017/S0025315417000856</w:t>
      </w:r>
    </w:p>
    <w:p w14:paraId="3D9950EE" w14:textId="77777777" w:rsidR="007E7E5D" w:rsidRDefault="007E7E5D" w:rsidP="007E7E5D">
      <w:pPr>
        <w:pStyle w:val="Bibliography"/>
      </w:pPr>
      <w:r>
        <w:t>Vianna, G.M.S., Meekan, M.G., Meeuwig, J.J., Speed, C.W., 2013. Environmental Influences on Patterns of Vertical Movement and Site Fidelity of Grey Reef Sharks (Carcharhinus amblyrhynchos) at Aggregation Sites. PLoS ONE 8, e60331. https://doi.org/10.1371/journal.pone.0060331</w:t>
      </w:r>
    </w:p>
    <w:p w14:paraId="3DC29D5E" w14:textId="77777777" w:rsidR="007E7E5D" w:rsidRDefault="007E7E5D" w:rsidP="007E7E5D">
      <w:pPr>
        <w:pStyle w:val="Bibliography"/>
      </w:pPr>
      <w:r>
        <w:t>Wass, R.C., 1971. A comparative study of the life history, distribution and ecology of the sandbar shark and the gray reef shark in Hawaii (Dissertation). University of Hawaii, Manoa, Hawaii, USA.</w:t>
      </w:r>
    </w:p>
    <w:p w14:paraId="6E1BEFFE" w14:textId="77777777" w:rsidR="007E7E5D" w:rsidRDefault="007E7E5D" w:rsidP="007E7E5D">
      <w:pPr>
        <w:pStyle w:val="Bibliography"/>
      </w:pPr>
      <w:r>
        <w:t>Weeks, S.J., Magno-Canto, M.M., Jaine, F.R.A., Brodie, J., Richardson, A.J., 2015. Unique Sequence of Events Triggers Manta Ray Feeding Frenzy in the Southern Great Barrier Reef, Australia. Remote Sensing 7, 3138–3152. https://doi.org/10.3390/rs70303138</w:t>
      </w:r>
    </w:p>
    <w:p w14:paraId="40D2E31A" w14:textId="77777777" w:rsidR="007E7E5D" w:rsidRDefault="007E7E5D" w:rsidP="007E7E5D">
      <w:pPr>
        <w:pStyle w:val="Bibliography"/>
      </w:pPr>
      <w:r>
        <w:t>Weimerskirch, H., Le Corre, M., Jaquemet, S., Marsac, F., 2005a. Foraging strategy of a tropical seabird, the red-footed booby, in a dynamic marine environment. Mar. Ecol. Prog. Ser. 288, 251–261. https://doi.org/10.3354/meps288251</w:t>
      </w:r>
    </w:p>
    <w:p w14:paraId="755F31C9" w14:textId="77777777" w:rsidR="007E7E5D" w:rsidRDefault="007E7E5D" w:rsidP="007E7E5D">
      <w:pPr>
        <w:pStyle w:val="Bibliography"/>
      </w:pPr>
      <w:r>
        <w:t>Weimerskirch, H., Le Corre, M., Jaquemet, S., Potier, M., Marsac, F., 2004. Foraging strategy of a top predator in tropical waters: great frigatebirds in the Mozambique Channel. Mar. Ecol. Prog. Ser. 275, 297–308. https://doi.org/10.3354/meps275297</w:t>
      </w:r>
    </w:p>
    <w:p w14:paraId="6005E7F3" w14:textId="77777777" w:rsidR="007E7E5D" w:rsidRDefault="007E7E5D" w:rsidP="007E7E5D">
      <w:pPr>
        <w:pStyle w:val="Bibliography"/>
      </w:pPr>
      <w:r>
        <w:t>Weimerskirch, H., Le Corre, M., Ropert-Coudert, Y., Kato, A., Marsac, F., 2005b. The three-dimensional flight of red-footed boobies: adaptations to foraging in a tropical environment? Proc. R. Soc. B 272, 53–61. https://doi.org/10.1098/rspb.2004.2918</w:t>
      </w:r>
    </w:p>
    <w:p w14:paraId="5DA03FE6" w14:textId="77777777" w:rsidR="007E7E5D" w:rsidRDefault="007E7E5D" w:rsidP="007E7E5D">
      <w:pPr>
        <w:pStyle w:val="Bibliography"/>
      </w:pPr>
      <w:r>
        <w:t>Weimerskirch, H., Le Corre, M., Tew Kai, E., Marsac, F., 2010. Foraging movements of great frigatebirds from Aldabra Island: Relationship with environmental variables and interactions with fisheries. Progress in Oceanography 86, 204–213. https://doi.org/10.1016/j.pocean.2010.04.003</w:t>
      </w:r>
    </w:p>
    <w:p w14:paraId="67C04699" w14:textId="77777777" w:rsidR="007E7E5D" w:rsidRDefault="007E7E5D" w:rsidP="007E7E5D">
      <w:pPr>
        <w:pStyle w:val="Bibliography"/>
      </w:pPr>
      <w:r>
        <w:t>Weimerskirch, H., Prudor, A., 2019. Cyclone avoidance behaviour by foraging seabirds. Sci Rep 9, 5400. https://doi.org/10.1038/s41598-019-41481-x</w:t>
      </w:r>
    </w:p>
    <w:p w14:paraId="566158F0" w14:textId="77777777" w:rsidR="007E7E5D" w:rsidRDefault="007E7E5D" w:rsidP="007E7E5D">
      <w:pPr>
        <w:pStyle w:val="Bibliography"/>
      </w:pPr>
      <w:r>
        <w:t>Wells, R.S., Rhinehart, H.L., Cunningham, P., Whaley, J., Baran, M., Koberna, C., Costa, D.P., 1999. Long distance offshore movements of bottlenose dolphins. Marine Mammal Sci 15, 1098–1114. https://doi.org/10.1111/j.1748-7692.1999.tb00879.x</w:t>
      </w:r>
    </w:p>
    <w:p w14:paraId="6F9DC49A" w14:textId="77777777" w:rsidR="007E7E5D" w:rsidRDefault="007E7E5D" w:rsidP="007E7E5D">
      <w:pPr>
        <w:pStyle w:val="Bibliography"/>
      </w:pPr>
      <w:r>
        <w:t xml:space="preserve">West, K.L., Walker, W.A., Baird, R.W., Webster, D.L., Schorr, G.S., 2018. Stomach contents and diel diving behavior of melon-headed whales ( </w:t>
      </w:r>
      <w:r>
        <w:rPr>
          <w:i/>
          <w:iCs/>
        </w:rPr>
        <w:t>Peponocephala electra</w:t>
      </w:r>
      <w:r>
        <w:t xml:space="preserve"> ) in Hawaiian waters. Mar Mam Sci 34, 1082–1096. https://doi.org/10.1111/mms.12507</w:t>
      </w:r>
    </w:p>
    <w:p w14:paraId="128C4AD9" w14:textId="77777777" w:rsidR="007E7E5D" w:rsidRDefault="007E7E5D" w:rsidP="007E7E5D">
      <w:pPr>
        <w:pStyle w:val="Bibliography"/>
      </w:pPr>
      <w:r>
        <w:t>White, T.D., Carlisle, A.B., Kroodsma, D.A., Block, B.A., Casagrandi, R., De Leo, G.A., Gatto, M., Micheli, F., McCauley, D.J., 2017. Assessing the effectiveness of a large marine protected area for reef shark conservation. Biological Conservation 207, 64–71. https://doi.org/10.1016/j.biocon.2017.01.009</w:t>
      </w:r>
    </w:p>
    <w:p w14:paraId="2B2026E6" w14:textId="77777777" w:rsidR="007E7E5D" w:rsidRDefault="007E7E5D" w:rsidP="007E7E5D">
      <w:pPr>
        <w:pStyle w:val="Bibliography"/>
      </w:pPr>
      <w:r>
        <w:lastRenderedPageBreak/>
        <w:t>Woodworth, P.A., Schorr, G.S., Baird, R.W., Webster, D.L., McSweeney, D.J., Hanson, M.B., Andrews, R.D., Polovina, J.J., 2012. Eddies as offshore foraging grounds for melon-headed whales (Peponocephala electra). Marine Mammal Science 28, 638–647. https://doi.org/10.1111/j.1748-7692.2011.00509.x</w:t>
      </w:r>
    </w:p>
    <w:p w14:paraId="0B8104A6" w14:textId="77777777" w:rsidR="007E7E5D" w:rsidRDefault="007E7E5D" w:rsidP="007E7E5D">
      <w:pPr>
        <w:pStyle w:val="Bibliography"/>
      </w:pPr>
      <w:r>
        <w:t>Work, T., Balazs, G., Summers, T., Hapdei, J., Tagarino, A., 2015. Causes of mortality in green turtles from Hawaii and the insular Pacific exclusive of fibropapillomatosis. Dis. Aquat. Org. 115, 103–110. https://doi.org/10.3354/dao02890</w:t>
      </w:r>
    </w:p>
    <w:p w14:paraId="6F9C0588" w14:textId="77777777" w:rsidR="007E7E5D" w:rsidRDefault="007E7E5D" w:rsidP="007E7E5D">
      <w:pPr>
        <w:pStyle w:val="Bibliography"/>
      </w:pPr>
      <w:r>
        <w:t>Young, H.S., Maxwell, S.M., Conners, M.G., Shaffer, S.A., 2015. Pelagic marine protected areas protect foraging habitat for multiple breeding seabirds in the central Pacific. Biological Conservation 181, 226–235. https://doi.org/10.1016/j.biocon.2014.10.027</w:t>
      </w:r>
    </w:p>
    <w:p w14:paraId="4F8D1935" w14:textId="77777777" w:rsidR="007E7E5D" w:rsidRDefault="007E7E5D" w:rsidP="007E7E5D">
      <w:pPr>
        <w:pStyle w:val="Bibliography"/>
      </w:pPr>
      <w:r>
        <w:t>Young, H.S., Nigro, K., McCauley, D.J., Ballance, L.T., Oleson, E.M., Baumann-Pickering, S., 2017. Limited trophic partitioning among sympatric delphinids off a tropical oceanic atoll. PLoS ONE 12, e0181526. https://doi.org/10.1371/journal.pone.0181526</w:t>
      </w:r>
    </w:p>
    <w:p w14:paraId="730CE82F" w14:textId="77777777" w:rsidR="007E7E5D" w:rsidRDefault="007E7E5D" w:rsidP="007E7E5D">
      <w:pPr>
        <w:pStyle w:val="Bibliography"/>
      </w:pPr>
      <w:r>
        <w:t>Young, H.S., Shaffer, S.A., McCauley, D.J., Foley, D.G., Dirzo, R., Block, B.A., 2010. Resource partitioning by species but not sex in sympatric boobies in the central Pacific Ocean. Mar. Ecol. Prog. Ser. 403, 291–301. https://doi.org/10.3354/meps08478</w:t>
      </w:r>
    </w:p>
    <w:p w14:paraId="51343C6C" w14:textId="77777777" w:rsidR="007E7E5D" w:rsidRDefault="007E7E5D" w:rsidP="007E7E5D">
      <w:pPr>
        <w:pStyle w:val="Bibliography"/>
      </w:pPr>
      <w:r>
        <w:t>Zagaglia, C.R., Lorenzzetti, J.A., Stech, J.L., 2004. Remote sensing data and longline catches of yellowfin tuna (Thunnus albacares) in the equatorial Atlantic. Remote Sensing of Environment 93, 267–281. https://doi.org/10.1016/j.rse.2004.07.015</w:t>
      </w:r>
    </w:p>
    <w:p w14:paraId="3EE6DF72" w14:textId="5C7FF1B5" w:rsidR="000A04FC" w:rsidRPr="000A04FC" w:rsidRDefault="000A04FC" w:rsidP="000A04FC">
      <w:r>
        <w:fldChar w:fldCharType="end"/>
      </w:r>
    </w:p>
    <w:sectPr w:rsidR="000A04FC" w:rsidRPr="000A04FC" w:rsidSect="00AD69D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80BFDD" w14:textId="77777777" w:rsidR="000B2ECF" w:rsidRDefault="000B2ECF" w:rsidP="000A04FC">
      <w:pPr>
        <w:spacing w:after="0" w:line="240" w:lineRule="auto"/>
      </w:pPr>
      <w:r>
        <w:separator/>
      </w:r>
    </w:p>
  </w:endnote>
  <w:endnote w:type="continuationSeparator" w:id="0">
    <w:p w14:paraId="6F1B69E9" w14:textId="77777777" w:rsidR="000B2ECF" w:rsidRDefault="000B2ECF" w:rsidP="000A0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340304"/>
      <w:docPartObj>
        <w:docPartGallery w:val="Page Numbers (Bottom of Page)"/>
        <w:docPartUnique/>
      </w:docPartObj>
    </w:sdtPr>
    <w:sdtEndPr>
      <w:rPr>
        <w:noProof/>
      </w:rPr>
    </w:sdtEndPr>
    <w:sdtContent>
      <w:p w14:paraId="491CBFE5" w14:textId="5C87D1F0" w:rsidR="000A04FC" w:rsidRDefault="000A04FC">
        <w:pPr>
          <w:pStyle w:val="Footer"/>
          <w:jc w:val="right"/>
        </w:pPr>
        <w:r>
          <w:t xml:space="preserve">Gilmour </w:t>
        </w:r>
        <w:r w:rsidRPr="004C45A6">
          <w:rPr>
            <w:i/>
            <w:iCs/>
          </w:rPr>
          <w:t>et al</w:t>
        </w:r>
        <w:r w:rsidR="004C45A6">
          <w:t>.</w:t>
        </w:r>
        <w:r>
          <w:t xml:space="preserve"> </w:t>
        </w:r>
        <w:r w:rsidR="004C45A6">
          <w:t>Supplemental Information, Appendix A</w:t>
        </w:r>
        <w:r w:rsidR="004B5A08">
          <w:t xml:space="preserve">; </w:t>
        </w:r>
        <w:r w:rsidR="004B5A08" w:rsidRPr="004B5A08">
          <w:rPr>
            <w:i/>
            <w:iCs/>
          </w:rPr>
          <w:t>draft submitted</w:t>
        </w:r>
        <w:r w:rsidR="004C45A6" w:rsidRPr="004B5A08">
          <w:rPr>
            <w:i/>
            <w:iCs/>
          </w:rPr>
          <w:t xml:space="preserve"> October </w:t>
        </w:r>
        <w:r w:rsidRPr="004B5A08">
          <w:rPr>
            <w:i/>
            <w:iCs/>
          </w:rPr>
          <w:t>2021</w:t>
        </w:r>
        <w:r>
          <w:tab/>
        </w:r>
        <w:r>
          <w:fldChar w:fldCharType="begin"/>
        </w:r>
        <w:r>
          <w:instrText xml:space="preserve"> PAGE   \* MERGEFORMAT </w:instrText>
        </w:r>
        <w:r>
          <w:fldChar w:fldCharType="separate"/>
        </w:r>
        <w:r>
          <w:rPr>
            <w:noProof/>
          </w:rPr>
          <w:t>2</w:t>
        </w:r>
        <w:r>
          <w:rPr>
            <w:noProof/>
          </w:rPr>
          <w:fldChar w:fldCharType="end"/>
        </w:r>
      </w:p>
    </w:sdtContent>
  </w:sdt>
  <w:p w14:paraId="52BF36CD" w14:textId="77777777" w:rsidR="000A04FC" w:rsidRDefault="000A04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3C0AC7" w14:textId="77777777" w:rsidR="000B2ECF" w:rsidRDefault="000B2ECF" w:rsidP="000A04FC">
      <w:pPr>
        <w:spacing w:after="0" w:line="240" w:lineRule="auto"/>
      </w:pPr>
      <w:r>
        <w:separator/>
      </w:r>
    </w:p>
  </w:footnote>
  <w:footnote w:type="continuationSeparator" w:id="0">
    <w:p w14:paraId="74268078" w14:textId="77777777" w:rsidR="000B2ECF" w:rsidRDefault="000B2ECF" w:rsidP="000A04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C1AB9"/>
    <w:multiLevelType w:val="hybridMultilevel"/>
    <w:tmpl w:val="7F8EE4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737A8B"/>
    <w:multiLevelType w:val="hybridMultilevel"/>
    <w:tmpl w:val="3BD816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2824FA"/>
    <w:multiLevelType w:val="hybridMultilevel"/>
    <w:tmpl w:val="43E06C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023C99"/>
    <w:multiLevelType w:val="hybridMultilevel"/>
    <w:tmpl w:val="DBF4BB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4FC"/>
    <w:rsid w:val="0000723C"/>
    <w:rsid w:val="00011FF7"/>
    <w:rsid w:val="000316AC"/>
    <w:rsid w:val="00044720"/>
    <w:rsid w:val="00050973"/>
    <w:rsid w:val="000A04FC"/>
    <w:rsid w:val="000A0A1A"/>
    <w:rsid w:val="000B2ECF"/>
    <w:rsid w:val="000B6549"/>
    <w:rsid w:val="000C3EB3"/>
    <w:rsid w:val="000D1F16"/>
    <w:rsid w:val="0010279C"/>
    <w:rsid w:val="00111C1A"/>
    <w:rsid w:val="001277C3"/>
    <w:rsid w:val="0018097C"/>
    <w:rsid w:val="00182474"/>
    <w:rsid w:val="00194A60"/>
    <w:rsid w:val="001962B9"/>
    <w:rsid w:val="00196D2F"/>
    <w:rsid w:val="001B5DD4"/>
    <w:rsid w:val="001E1240"/>
    <w:rsid w:val="001E7F51"/>
    <w:rsid w:val="001F05C2"/>
    <w:rsid w:val="001F31F4"/>
    <w:rsid w:val="00245B5B"/>
    <w:rsid w:val="002539D6"/>
    <w:rsid w:val="002837E9"/>
    <w:rsid w:val="002B03ED"/>
    <w:rsid w:val="002B1CE4"/>
    <w:rsid w:val="002F0E27"/>
    <w:rsid w:val="002F0F7A"/>
    <w:rsid w:val="002F6FB7"/>
    <w:rsid w:val="00365420"/>
    <w:rsid w:val="00383F91"/>
    <w:rsid w:val="003A10D4"/>
    <w:rsid w:val="003C0CD4"/>
    <w:rsid w:val="003E49A0"/>
    <w:rsid w:val="0040021E"/>
    <w:rsid w:val="0042420C"/>
    <w:rsid w:val="00425747"/>
    <w:rsid w:val="00426A45"/>
    <w:rsid w:val="00467EAD"/>
    <w:rsid w:val="00472108"/>
    <w:rsid w:val="00487CFB"/>
    <w:rsid w:val="004A17F6"/>
    <w:rsid w:val="004B5A08"/>
    <w:rsid w:val="004B7E29"/>
    <w:rsid w:val="004C45A6"/>
    <w:rsid w:val="004F7E99"/>
    <w:rsid w:val="00513CD7"/>
    <w:rsid w:val="00520ABF"/>
    <w:rsid w:val="00521C95"/>
    <w:rsid w:val="00524BB7"/>
    <w:rsid w:val="0053752C"/>
    <w:rsid w:val="005540C9"/>
    <w:rsid w:val="00566155"/>
    <w:rsid w:val="0057259D"/>
    <w:rsid w:val="00592709"/>
    <w:rsid w:val="005B2007"/>
    <w:rsid w:val="005B4B41"/>
    <w:rsid w:val="005C2181"/>
    <w:rsid w:val="005C43D4"/>
    <w:rsid w:val="005C7A89"/>
    <w:rsid w:val="00602578"/>
    <w:rsid w:val="00641B12"/>
    <w:rsid w:val="0064759A"/>
    <w:rsid w:val="006677EA"/>
    <w:rsid w:val="00685492"/>
    <w:rsid w:val="006A0EF8"/>
    <w:rsid w:val="006A0FE5"/>
    <w:rsid w:val="006A649F"/>
    <w:rsid w:val="006C4030"/>
    <w:rsid w:val="006F2B0D"/>
    <w:rsid w:val="006F478F"/>
    <w:rsid w:val="007101B7"/>
    <w:rsid w:val="00710663"/>
    <w:rsid w:val="00712FD6"/>
    <w:rsid w:val="007203DF"/>
    <w:rsid w:val="00727B2F"/>
    <w:rsid w:val="00772578"/>
    <w:rsid w:val="00774D33"/>
    <w:rsid w:val="007763A5"/>
    <w:rsid w:val="00790AB9"/>
    <w:rsid w:val="007A1D92"/>
    <w:rsid w:val="007A30EF"/>
    <w:rsid w:val="007E7E5D"/>
    <w:rsid w:val="007F195E"/>
    <w:rsid w:val="008273E1"/>
    <w:rsid w:val="00855ABB"/>
    <w:rsid w:val="00860236"/>
    <w:rsid w:val="0086714D"/>
    <w:rsid w:val="00883726"/>
    <w:rsid w:val="008912CE"/>
    <w:rsid w:val="008A24F2"/>
    <w:rsid w:val="008E0600"/>
    <w:rsid w:val="008E6836"/>
    <w:rsid w:val="00923CD9"/>
    <w:rsid w:val="00934FAB"/>
    <w:rsid w:val="0094018D"/>
    <w:rsid w:val="009520A7"/>
    <w:rsid w:val="00952C4C"/>
    <w:rsid w:val="00990874"/>
    <w:rsid w:val="009958AB"/>
    <w:rsid w:val="009C7339"/>
    <w:rsid w:val="009D1384"/>
    <w:rsid w:val="009F5FBD"/>
    <w:rsid w:val="00A40221"/>
    <w:rsid w:val="00A45E52"/>
    <w:rsid w:val="00A76061"/>
    <w:rsid w:val="00A806A9"/>
    <w:rsid w:val="00A92924"/>
    <w:rsid w:val="00B00F33"/>
    <w:rsid w:val="00B2636F"/>
    <w:rsid w:val="00B275FC"/>
    <w:rsid w:val="00B35EA5"/>
    <w:rsid w:val="00B57BB2"/>
    <w:rsid w:val="00B71A67"/>
    <w:rsid w:val="00B8173B"/>
    <w:rsid w:val="00B84FEA"/>
    <w:rsid w:val="00BA2C6E"/>
    <w:rsid w:val="00BB0C98"/>
    <w:rsid w:val="00BB1F73"/>
    <w:rsid w:val="00BC3598"/>
    <w:rsid w:val="00BD4CBE"/>
    <w:rsid w:val="00BE3DE3"/>
    <w:rsid w:val="00C0049D"/>
    <w:rsid w:val="00C10C88"/>
    <w:rsid w:val="00C320E4"/>
    <w:rsid w:val="00C4372B"/>
    <w:rsid w:val="00C7416F"/>
    <w:rsid w:val="00C90B60"/>
    <w:rsid w:val="00CB1EC5"/>
    <w:rsid w:val="00CC251D"/>
    <w:rsid w:val="00CD69BD"/>
    <w:rsid w:val="00CE53AC"/>
    <w:rsid w:val="00CF0D91"/>
    <w:rsid w:val="00D00AD4"/>
    <w:rsid w:val="00D010B2"/>
    <w:rsid w:val="00D05B12"/>
    <w:rsid w:val="00D2283A"/>
    <w:rsid w:val="00D233DB"/>
    <w:rsid w:val="00D3561B"/>
    <w:rsid w:val="00D360DA"/>
    <w:rsid w:val="00D416AF"/>
    <w:rsid w:val="00D530E9"/>
    <w:rsid w:val="00D56745"/>
    <w:rsid w:val="00D676FC"/>
    <w:rsid w:val="00D809F3"/>
    <w:rsid w:val="00DB551C"/>
    <w:rsid w:val="00DB79CE"/>
    <w:rsid w:val="00DF3C00"/>
    <w:rsid w:val="00E06012"/>
    <w:rsid w:val="00E1205E"/>
    <w:rsid w:val="00E205FA"/>
    <w:rsid w:val="00E4792B"/>
    <w:rsid w:val="00E7259E"/>
    <w:rsid w:val="00E81B27"/>
    <w:rsid w:val="00E82BD0"/>
    <w:rsid w:val="00E91FB3"/>
    <w:rsid w:val="00EA2DC4"/>
    <w:rsid w:val="00EA32E9"/>
    <w:rsid w:val="00EA4743"/>
    <w:rsid w:val="00EB6D42"/>
    <w:rsid w:val="00ED0610"/>
    <w:rsid w:val="00ED2C86"/>
    <w:rsid w:val="00ED3DCA"/>
    <w:rsid w:val="00EF27BD"/>
    <w:rsid w:val="00F10B48"/>
    <w:rsid w:val="00F11C21"/>
    <w:rsid w:val="00F20D13"/>
    <w:rsid w:val="00F24601"/>
    <w:rsid w:val="00F33E36"/>
    <w:rsid w:val="00F37BB5"/>
    <w:rsid w:val="00F46141"/>
    <w:rsid w:val="00F51732"/>
    <w:rsid w:val="00F64A82"/>
    <w:rsid w:val="00F709ED"/>
    <w:rsid w:val="00FE7DD6"/>
    <w:rsid w:val="00FF67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6BDDC"/>
  <w15:chartTrackingRefBased/>
  <w15:docId w15:val="{CA7A2A19-7E97-43D3-8E32-9368D5A82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04FC"/>
  </w:style>
  <w:style w:type="paragraph" w:styleId="Heading1">
    <w:name w:val="heading 1"/>
    <w:basedOn w:val="Normal"/>
    <w:next w:val="Normal"/>
    <w:link w:val="Heading1Char"/>
    <w:uiPriority w:val="9"/>
    <w:qFormat/>
    <w:rsid w:val="000A04F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A04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A04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4F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A04F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A04FC"/>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0A04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04FC"/>
    <w:rPr>
      <w:rFonts w:ascii="Segoe UI" w:hAnsi="Segoe UI" w:cs="Segoe UI"/>
      <w:sz w:val="18"/>
      <w:szCs w:val="18"/>
    </w:rPr>
  </w:style>
  <w:style w:type="character" w:styleId="CommentReference">
    <w:name w:val="annotation reference"/>
    <w:basedOn w:val="DefaultParagraphFont"/>
    <w:uiPriority w:val="99"/>
    <w:semiHidden/>
    <w:unhideWhenUsed/>
    <w:rsid w:val="000A04FC"/>
    <w:rPr>
      <w:sz w:val="16"/>
      <w:szCs w:val="16"/>
    </w:rPr>
  </w:style>
  <w:style w:type="paragraph" w:styleId="CommentText">
    <w:name w:val="annotation text"/>
    <w:basedOn w:val="Normal"/>
    <w:link w:val="CommentTextChar"/>
    <w:uiPriority w:val="99"/>
    <w:semiHidden/>
    <w:unhideWhenUsed/>
    <w:rsid w:val="000A04FC"/>
    <w:pPr>
      <w:spacing w:line="240" w:lineRule="auto"/>
    </w:pPr>
    <w:rPr>
      <w:sz w:val="20"/>
      <w:szCs w:val="20"/>
    </w:rPr>
  </w:style>
  <w:style w:type="character" w:customStyle="1" w:styleId="CommentTextChar">
    <w:name w:val="Comment Text Char"/>
    <w:basedOn w:val="DefaultParagraphFont"/>
    <w:link w:val="CommentText"/>
    <w:uiPriority w:val="99"/>
    <w:semiHidden/>
    <w:rsid w:val="000A04FC"/>
    <w:rPr>
      <w:sz w:val="20"/>
      <w:szCs w:val="20"/>
    </w:rPr>
  </w:style>
  <w:style w:type="table" w:styleId="TableGrid">
    <w:name w:val="Table Grid"/>
    <w:basedOn w:val="TableNormal"/>
    <w:uiPriority w:val="39"/>
    <w:rsid w:val="000A04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A04FC"/>
    <w:rPr>
      <w:b/>
      <w:bCs/>
    </w:rPr>
  </w:style>
  <w:style w:type="character" w:customStyle="1" w:styleId="CommentSubjectChar">
    <w:name w:val="Comment Subject Char"/>
    <w:basedOn w:val="CommentTextChar"/>
    <w:link w:val="CommentSubject"/>
    <w:uiPriority w:val="99"/>
    <w:semiHidden/>
    <w:rsid w:val="000A04FC"/>
    <w:rPr>
      <w:b/>
      <w:bCs/>
      <w:sz w:val="20"/>
      <w:szCs w:val="20"/>
    </w:rPr>
  </w:style>
  <w:style w:type="paragraph" w:styleId="Revision">
    <w:name w:val="Revision"/>
    <w:hidden/>
    <w:uiPriority w:val="99"/>
    <w:semiHidden/>
    <w:rsid w:val="000A04FC"/>
    <w:pPr>
      <w:spacing w:after="0" w:line="240" w:lineRule="auto"/>
    </w:pPr>
  </w:style>
  <w:style w:type="paragraph" w:styleId="Header">
    <w:name w:val="header"/>
    <w:basedOn w:val="Normal"/>
    <w:link w:val="HeaderChar"/>
    <w:uiPriority w:val="99"/>
    <w:unhideWhenUsed/>
    <w:rsid w:val="000A04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4FC"/>
  </w:style>
  <w:style w:type="paragraph" w:styleId="Footer">
    <w:name w:val="footer"/>
    <w:basedOn w:val="Normal"/>
    <w:link w:val="FooterChar"/>
    <w:uiPriority w:val="99"/>
    <w:unhideWhenUsed/>
    <w:rsid w:val="000A04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04FC"/>
  </w:style>
  <w:style w:type="paragraph" w:styleId="ListParagraph">
    <w:name w:val="List Paragraph"/>
    <w:basedOn w:val="Normal"/>
    <w:uiPriority w:val="34"/>
    <w:qFormat/>
    <w:rsid w:val="000A04FC"/>
    <w:pPr>
      <w:ind w:left="720"/>
      <w:contextualSpacing/>
    </w:pPr>
  </w:style>
  <w:style w:type="character" w:styleId="Hyperlink">
    <w:name w:val="Hyperlink"/>
    <w:basedOn w:val="DefaultParagraphFont"/>
    <w:uiPriority w:val="99"/>
    <w:unhideWhenUsed/>
    <w:rsid w:val="000A04FC"/>
    <w:rPr>
      <w:color w:val="0563C1" w:themeColor="hyperlink"/>
      <w:u w:val="single"/>
    </w:rPr>
  </w:style>
  <w:style w:type="character" w:styleId="UnresolvedMention">
    <w:name w:val="Unresolved Mention"/>
    <w:basedOn w:val="DefaultParagraphFont"/>
    <w:uiPriority w:val="99"/>
    <w:semiHidden/>
    <w:unhideWhenUsed/>
    <w:rsid w:val="000A04FC"/>
    <w:rPr>
      <w:color w:val="605E5C"/>
      <w:shd w:val="clear" w:color="auto" w:fill="E1DFDD"/>
    </w:rPr>
  </w:style>
  <w:style w:type="paragraph" w:styleId="Bibliography">
    <w:name w:val="Bibliography"/>
    <w:basedOn w:val="Normal"/>
    <w:next w:val="Normal"/>
    <w:uiPriority w:val="37"/>
    <w:unhideWhenUsed/>
    <w:rsid w:val="000A04FC"/>
    <w:pPr>
      <w:spacing w:after="0" w:line="240" w:lineRule="auto"/>
      <w:ind w:left="720" w:hanging="720"/>
    </w:pPr>
  </w:style>
  <w:style w:type="character" w:styleId="LineNumber">
    <w:name w:val="line number"/>
    <w:basedOn w:val="DefaultParagraphFont"/>
    <w:uiPriority w:val="99"/>
    <w:semiHidden/>
    <w:unhideWhenUsed/>
    <w:rsid w:val="000A04FC"/>
  </w:style>
  <w:style w:type="paragraph" w:styleId="TOCHeading">
    <w:name w:val="TOC Heading"/>
    <w:basedOn w:val="Heading1"/>
    <w:next w:val="Normal"/>
    <w:uiPriority w:val="39"/>
    <w:unhideWhenUsed/>
    <w:qFormat/>
    <w:rsid w:val="000A04FC"/>
    <w:pPr>
      <w:outlineLvl w:val="9"/>
    </w:pPr>
  </w:style>
  <w:style w:type="paragraph" w:styleId="TOC1">
    <w:name w:val="toc 1"/>
    <w:basedOn w:val="Normal"/>
    <w:next w:val="Normal"/>
    <w:autoRedefine/>
    <w:uiPriority w:val="39"/>
    <w:unhideWhenUsed/>
    <w:rsid w:val="000A04FC"/>
    <w:pPr>
      <w:spacing w:after="100"/>
    </w:pPr>
  </w:style>
  <w:style w:type="paragraph" w:styleId="TOC2">
    <w:name w:val="toc 2"/>
    <w:basedOn w:val="Normal"/>
    <w:next w:val="Normal"/>
    <w:autoRedefine/>
    <w:uiPriority w:val="39"/>
    <w:unhideWhenUsed/>
    <w:rsid w:val="000A04FC"/>
    <w:pPr>
      <w:spacing w:after="100"/>
      <w:ind w:left="220"/>
    </w:pPr>
  </w:style>
  <w:style w:type="paragraph" w:styleId="TOC3">
    <w:name w:val="toc 3"/>
    <w:basedOn w:val="Normal"/>
    <w:next w:val="Normal"/>
    <w:autoRedefine/>
    <w:uiPriority w:val="39"/>
    <w:unhideWhenUsed/>
    <w:rsid w:val="000A04FC"/>
    <w:pPr>
      <w:spacing w:after="100"/>
      <w:ind w:left="440"/>
    </w:pPr>
  </w:style>
  <w:style w:type="character" w:styleId="Strong">
    <w:name w:val="Strong"/>
    <w:basedOn w:val="DefaultParagraphFont"/>
    <w:uiPriority w:val="22"/>
    <w:qFormat/>
    <w:rsid w:val="000A04FC"/>
    <w:rPr>
      <w:b/>
      <w:bCs/>
    </w:rPr>
  </w:style>
  <w:style w:type="character" w:styleId="Emphasis">
    <w:name w:val="Emphasis"/>
    <w:basedOn w:val="DefaultParagraphFont"/>
    <w:uiPriority w:val="20"/>
    <w:qFormat/>
    <w:rsid w:val="000A04F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1</Pages>
  <Words>131333</Words>
  <Characters>748602</Characters>
  <Application>Microsoft Office Word</Application>
  <DocSecurity>0</DocSecurity>
  <Lines>6238</Lines>
  <Paragraphs>1756</Paragraphs>
  <ScaleCrop>false</ScaleCrop>
  <Company/>
  <LinksUpToDate>false</LinksUpToDate>
  <CharactersWithSpaces>878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mour, Morgan E</dc:creator>
  <cp:keywords/>
  <dc:description/>
  <cp:lastModifiedBy>Kimball, Tom S</cp:lastModifiedBy>
  <cp:revision>3</cp:revision>
  <dcterms:created xsi:type="dcterms:W3CDTF">2022-01-28T18:36:00Z</dcterms:created>
  <dcterms:modified xsi:type="dcterms:W3CDTF">2022-01-28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YRGLyqzn"/&gt;&lt;style id="http://www.zotero.org/styles/marine-pollution-bulletin" hasBibliography="1" bibliographyStyleHasBeenSet="1"/&gt;&lt;prefs&gt;&lt;pref name="fieldType" value="Field"/&gt;&lt;/prefs&gt;&lt;/data&gt;</vt:lpwstr>
  </property>
</Properties>
</file>